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23D24" w14:textId="77777777" w:rsidR="00B552D7" w:rsidRDefault="00B552D7" w:rsidP="00B552D7">
      <w:pPr>
        <w:pStyle w:val="BodyA"/>
        <w:tabs>
          <w:tab w:val="left" w:pos="2070"/>
        </w:tabs>
        <w:rPr>
          <w:rFonts w:ascii="Arial" w:eastAsia="Arial" w:hAnsi="Arial" w:cs="Arial"/>
          <w:b/>
          <w:bCs/>
          <w:i/>
          <w:iCs/>
          <w:sz w:val="20"/>
          <w:szCs w:val="20"/>
          <w:lang w:val="en-US"/>
        </w:rPr>
      </w:pPr>
      <w:commentRangeStart w:id="0"/>
      <w:r>
        <w:rPr>
          <w:rFonts w:ascii="Arial" w:hAnsi="Arial"/>
          <w:b/>
          <w:bCs/>
          <w:i/>
          <w:iCs/>
          <w:sz w:val="20"/>
          <w:szCs w:val="20"/>
          <w:lang w:val="en-US"/>
        </w:rPr>
        <w:t>Introduction, Questions, and Merits of the Proposed Research</w:t>
      </w:r>
      <w:commentRangeEnd w:id="0"/>
      <w:r w:rsidR="00A15478">
        <w:rPr>
          <w:rStyle w:val="CommentReference"/>
          <w:rFonts w:cs="Times New Roman"/>
          <w:color w:val="auto"/>
          <w:lang w:val="en-US"/>
        </w:rPr>
        <w:commentReference w:id="0"/>
      </w:r>
    </w:p>
    <w:p w14:paraId="15308BA9" w14:textId="77777777" w:rsidR="00B552D7" w:rsidRDefault="00B552D7" w:rsidP="00B552D7">
      <w:pPr>
        <w:pStyle w:val="BodyA"/>
        <w:tabs>
          <w:tab w:val="left" w:pos="2070"/>
        </w:tabs>
        <w:ind w:firstLine="360"/>
        <w:rPr>
          <w:rFonts w:ascii="Arial" w:eastAsia="Arial" w:hAnsi="Arial" w:cs="Arial"/>
          <w:sz w:val="20"/>
          <w:szCs w:val="20"/>
          <w:lang w:val="en-US"/>
        </w:rPr>
      </w:pPr>
    </w:p>
    <w:p w14:paraId="3FEA7D84" w14:textId="08A50500" w:rsidR="00D07BFE" w:rsidRPr="00FA0C74" w:rsidRDefault="00D07BFE" w:rsidP="00D07BFE">
      <w:pPr>
        <w:pStyle w:val="BodyA"/>
        <w:tabs>
          <w:tab w:val="left" w:pos="2070"/>
        </w:tabs>
        <w:rPr>
          <w:rFonts w:ascii="Arial" w:hAnsi="Arial"/>
          <w:sz w:val="20"/>
          <w:szCs w:val="20"/>
          <w:lang w:val="en-US"/>
        </w:rPr>
      </w:pPr>
      <w:r>
        <w:rPr>
          <w:rFonts w:ascii="Arial" w:hAnsi="Arial"/>
          <w:sz w:val="20"/>
          <w:szCs w:val="20"/>
          <w:lang w:val="en-US"/>
        </w:rPr>
        <w:t>Ecologists aim to connect animal population dynamics to resource landscapes because</w:t>
      </w:r>
      <w:r>
        <w:rPr>
          <w:rFonts w:ascii="Arial" w:hAnsi="Arial"/>
          <w:b/>
          <w:bCs/>
          <w:i/>
          <w:iCs/>
          <w:sz w:val="20"/>
          <w:szCs w:val="20"/>
          <w:lang w:val="en-US"/>
        </w:rPr>
        <w:t xml:space="preserve"> </w:t>
      </w:r>
      <w:r>
        <w:rPr>
          <w:rFonts w:ascii="Arial" w:hAnsi="Arial"/>
          <w:sz w:val="20"/>
          <w:szCs w:val="20"/>
          <w:lang w:val="en-US"/>
        </w:rPr>
        <w:t xml:space="preserve">consumer life histories are inextricably linked to resource quantity and quality (Simpson et al. 2009). </w:t>
      </w:r>
      <w:ins w:id="1" w:author="Justin Yeakel" w:date="2021-08-04T10:12:00Z">
        <w:r w:rsidR="00B97158">
          <w:rPr>
            <w:rFonts w:ascii="Arial" w:hAnsi="Arial"/>
            <w:sz w:val="20"/>
            <w:szCs w:val="20"/>
            <w:lang w:val="en-US"/>
          </w:rPr>
          <w:t>However, m</w:t>
        </w:r>
      </w:ins>
      <w:del w:id="2" w:author="Justin Yeakel" w:date="2021-08-04T10:12:00Z">
        <w:r w:rsidDel="00B97158">
          <w:rPr>
            <w:rFonts w:ascii="Arial" w:hAnsi="Arial"/>
            <w:sz w:val="20"/>
            <w:szCs w:val="20"/>
            <w:lang w:val="en-US"/>
          </w:rPr>
          <w:delText>M</w:delText>
        </w:r>
      </w:del>
      <w:r>
        <w:rPr>
          <w:rFonts w:ascii="Arial" w:hAnsi="Arial"/>
          <w:sz w:val="20"/>
          <w:szCs w:val="20"/>
          <w:lang w:val="en-US"/>
        </w:rPr>
        <w:t>echanistic connections between resources and consumer population growth</w:t>
      </w:r>
      <w:r w:rsidRPr="00B74C0F">
        <w:rPr>
          <w:rFonts w:ascii="Arial" w:hAnsi="Arial"/>
          <w:sz w:val="20"/>
          <w:szCs w:val="20"/>
          <w:lang w:val="en-US"/>
        </w:rPr>
        <w:t xml:space="preserve"> </w:t>
      </w:r>
      <w:r>
        <w:rPr>
          <w:rFonts w:ascii="Arial" w:hAnsi="Arial"/>
          <w:sz w:val="20"/>
          <w:szCs w:val="20"/>
          <w:lang w:val="en-US"/>
        </w:rPr>
        <w:t>remain elusive</w:t>
      </w:r>
      <w:ins w:id="3" w:author="Justin Yeakel" w:date="2021-08-04T10:12:00Z">
        <w:r w:rsidR="00B1573C">
          <w:rPr>
            <w:rFonts w:ascii="Arial" w:hAnsi="Arial"/>
            <w:sz w:val="20"/>
            <w:szCs w:val="20"/>
            <w:lang w:val="en-US"/>
          </w:rPr>
          <w:t>, primarily</w:t>
        </w:r>
      </w:ins>
      <w:del w:id="4" w:author="Justin Yeakel" w:date="2021-08-04T10:11:00Z">
        <w:r w:rsidDel="00B97158">
          <w:rPr>
            <w:rFonts w:ascii="Arial" w:hAnsi="Arial"/>
            <w:sz w:val="20"/>
            <w:szCs w:val="20"/>
            <w:lang w:val="en-US"/>
          </w:rPr>
          <w:delText>, however,</w:delText>
        </w:r>
      </w:del>
      <w:r>
        <w:rPr>
          <w:rFonts w:ascii="Arial" w:hAnsi="Arial"/>
          <w:sz w:val="20"/>
          <w:szCs w:val="20"/>
          <w:lang w:val="en-US"/>
        </w:rPr>
        <w:t xml:space="preserve"> because </w:t>
      </w:r>
      <w:del w:id="5" w:author="Justin Yeakel" w:date="2021-08-04T10:16:00Z">
        <w:r w:rsidDel="00375E4B">
          <w:rPr>
            <w:rFonts w:ascii="Arial" w:hAnsi="Arial"/>
            <w:sz w:val="20"/>
            <w:szCs w:val="20"/>
            <w:lang w:val="en-US"/>
          </w:rPr>
          <w:delText xml:space="preserve">it </w:delText>
        </w:r>
      </w:del>
      <w:del w:id="6" w:author="Justin Yeakel" w:date="2021-08-04T10:12:00Z">
        <w:r w:rsidDel="00B1573C">
          <w:rPr>
            <w:rFonts w:ascii="Arial" w:hAnsi="Arial"/>
            <w:sz w:val="20"/>
            <w:szCs w:val="20"/>
            <w:lang w:val="en-US"/>
          </w:rPr>
          <w:delText>requires</w:delText>
        </w:r>
        <w:r w:rsidR="00083F88" w:rsidDel="00B1573C">
          <w:rPr>
            <w:rFonts w:ascii="Arial" w:hAnsi="Arial"/>
            <w:sz w:val="20"/>
            <w:szCs w:val="20"/>
            <w:lang w:val="en-US"/>
          </w:rPr>
          <w:delText xml:space="preserve"> understanding</w:delText>
        </w:r>
        <w:r w:rsidDel="00B1573C">
          <w:rPr>
            <w:rFonts w:ascii="Arial" w:hAnsi="Arial"/>
            <w:sz w:val="20"/>
            <w:szCs w:val="20"/>
            <w:lang w:val="en-US"/>
          </w:rPr>
          <w:delText xml:space="preserve"> a</w:delText>
        </w:r>
      </w:del>
      <w:ins w:id="7" w:author="Justin Yeakel" w:date="2021-08-04T10:16:00Z">
        <w:r w:rsidR="00375E4B">
          <w:rPr>
            <w:rFonts w:ascii="Arial" w:hAnsi="Arial"/>
            <w:sz w:val="20"/>
            <w:szCs w:val="20"/>
            <w:lang w:val="en-US"/>
          </w:rPr>
          <w:t>they are</w:t>
        </w:r>
      </w:ins>
      <w:ins w:id="8" w:author="Justin Yeakel" w:date="2021-08-04T10:14:00Z">
        <w:r w:rsidR="00085E36">
          <w:rPr>
            <w:rFonts w:ascii="Arial" w:hAnsi="Arial"/>
            <w:sz w:val="20"/>
            <w:szCs w:val="20"/>
            <w:lang w:val="en-US"/>
          </w:rPr>
          <w:t xml:space="preserve"> driven by</w:t>
        </w:r>
      </w:ins>
      <w:r>
        <w:rPr>
          <w:rFonts w:ascii="Arial" w:hAnsi="Arial"/>
          <w:sz w:val="20"/>
          <w:szCs w:val="20"/>
          <w:lang w:val="en-US"/>
        </w:rPr>
        <w:t xml:space="preserve"> complicated set</w:t>
      </w:r>
      <w:ins w:id="9" w:author="Justin Yeakel" w:date="2021-08-04T10:12:00Z">
        <w:r w:rsidR="00347822">
          <w:rPr>
            <w:rFonts w:ascii="Arial" w:hAnsi="Arial"/>
            <w:sz w:val="20"/>
            <w:szCs w:val="20"/>
            <w:lang w:val="en-US"/>
          </w:rPr>
          <w:t>s</w:t>
        </w:r>
      </w:ins>
      <w:r>
        <w:rPr>
          <w:rFonts w:ascii="Arial" w:hAnsi="Arial"/>
          <w:sz w:val="20"/>
          <w:szCs w:val="20"/>
          <w:lang w:val="en-US"/>
        </w:rPr>
        <w:t xml:space="preserve"> of interactions mediated by organismal physiology </w:t>
      </w:r>
      <w:del w:id="10" w:author="Justin Yeakel" w:date="2021-08-04T10:13:00Z">
        <w:r w:rsidDel="00347822">
          <w:rPr>
            <w:rFonts w:ascii="Arial" w:hAnsi="Arial"/>
            <w:sz w:val="20"/>
            <w:szCs w:val="20"/>
            <w:lang w:val="en-US"/>
          </w:rPr>
          <w:delText>to connect physiological processes to</w:delText>
        </w:r>
      </w:del>
      <w:ins w:id="11" w:author="Justin Yeakel" w:date="2021-08-04T10:13:00Z">
        <w:r w:rsidR="00347822">
          <w:rPr>
            <w:rFonts w:ascii="Arial" w:hAnsi="Arial"/>
            <w:sz w:val="20"/>
            <w:szCs w:val="20"/>
            <w:lang w:val="en-US"/>
          </w:rPr>
          <w:t>and</w:t>
        </w:r>
      </w:ins>
      <w:r>
        <w:rPr>
          <w:rFonts w:ascii="Arial" w:hAnsi="Arial"/>
          <w:sz w:val="20"/>
          <w:szCs w:val="20"/>
          <w:lang w:val="en-US"/>
        </w:rPr>
        <w:t xml:space="preserve"> </w:t>
      </w:r>
      <w:del w:id="12" w:author="Justin Yeakel" w:date="2021-08-04T10:13:00Z">
        <w:r w:rsidDel="000E21FC">
          <w:rPr>
            <w:rFonts w:ascii="Arial" w:hAnsi="Arial"/>
            <w:sz w:val="20"/>
            <w:szCs w:val="20"/>
            <w:lang w:val="en-US"/>
          </w:rPr>
          <w:delText xml:space="preserve">the </w:delText>
        </w:r>
      </w:del>
      <w:r>
        <w:rPr>
          <w:rFonts w:ascii="Arial" w:hAnsi="Arial"/>
          <w:sz w:val="20"/>
          <w:szCs w:val="20"/>
          <w:lang w:val="en-US"/>
        </w:rPr>
        <w:t>ecological conditions</w:t>
      </w:r>
      <w:del w:id="13" w:author="Justin Yeakel" w:date="2021-08-04T10:14:00Z">
        <w:r w:rsidDel="00844D68">
          <w:rPr>
            <w:rFonts w:ascii="Arial" w:hAnsi="Arial"/>
            <w:sz w:val="20"/>
            <w:szCs w:val="20"/>
            <w:lang w:val="en-US"/>
          </w:rPr>
          <w:delText xml:space="preserve"> that determine</w:delText>
        </w:r>
      </w:del>
      <w:ins w:id="14" w:author="Justin Yeakel" w:date="2021-08-04T10:14:00Z">
        <w:r w:rsidR="00844D68">
          <w:rPr>
            <w:rFonts w:ascii="Arial" w:hAnsi="Arial"/>
            <w:sz w:val="20"/>
            <w:szCs w:val="20"/>
            <w:lang w:val="en-US"/>
          </w:rPr>
          <w:t xml:space="preserve"> </w:t>
        </w:r>
      </w:ins>
      <w:ins w:id="15" w:author="Justin Yeakel" w:date="2021-08-04T10:17:00Z">
        <w:r w:rsidR="00073A46">
          <w:rPr>
            <w:rFonts w:ascii="Arial" w:hAnsi="Arial"/>
            <w:sz w:val="20"/>
            <w:szCs w:val="20"/>
            <w:lang w:val="en-US"/>
          </w:rPr>
          <w:t>contributing to observed</w:t>
        </w:r>
      </w:ins>
      <w:r>
        <w:rPr>
          <w:rFonts w:ascii="Arial" w:hAnsi="Arial"/>
          <w:sz w:val="20"/>
          <w:szCs w:val="20"/>
          <w:lang w:val="en-US"/>
        </w:rPr>
        <w:t xml:space="preserve"> foraging </w:t>
      </w:r>
      <w:del w:id="16" w:author="Justin Yeakel" w:date="2021-08-04T10:14:00Z">
        <w:r w:rsidDel="00844D68">
          <w:rPr>
            <w:rFonts w:ascii="Arial" w:hAnsi="Arial"/>
            <w:sz w:val="20"/>
            <w:szCs w:val="20"/>
            <w:lang w:val="en-US"/>
          </w:rPr>
          <w:delText>patterns</w:delText>
        </w:r>
      </w:del>
      <w:ins w:id="17" w:author="Justin Yeakel" w:date="2021-08-04T10:14:00Z">
        <w:r w:rsidR="00844D68">
          <w:rPr>
            <w:rFonts w:ascii="Arial" w:hAnsi="Arial"/>
            <w:sz w:val="20"/>
            <w:szCs w:val="20"/>
            <w:lang w:val="en-US"/>
          </w:rPr>
          <w:t>behaviors</w:t>
        </w:r>
      </w:ins>
      <w:r>
        <w:rPr>
          <w:rFonts w:ascii="Arial" w:hAnsi="Arial"/>
          <w:sz w:val="20"/>
          <w:szCs w:val="20"/>
          <w:lang w:val="en-US"/>
        </w:rPr>
        <w:t xml:space="preserve">. </w:t>
      </w:r>
      <w:del w:id="18" w:author="Justin Yeakel" w:date="2021-08-04T10:15:00Z">
        <w:r w:rsidDel="00A7138A">
          <w:rPr>
            <w:rFonts w:ascii="Arial" w:hAnsi="Arial"/>
            <w:sz w:val="20"/>
            <w:szCs w:val="20"/>
            <w:lang w:val="en-US"/>
          </w:rPr>
          <w:delText xml:space="preserve">It </w:delText>
        </w:r>
        <w:r w:rsidR="00083F88" w:rsidDel="00A7138A">
          <w:rPr>
            <w:rFonts w:ascii="Arial" w:hAnsi="Arial"/>
            <w:sz w:val="20"/>
            <w:szCs w:val="20"/>
            <w:lang w:val="en-US"/>
          </w:rPr>
          <w:delText>also</w:delText>
        </w:r>
      </w:del>
      <w:ins w:id="19" w:author="Justin Yeakel" w:date="2021-08-04T10:15:00Z">
        <w:r w:rsidR="00A7138A">
          <w:rPr>
            <w:rFonts w:ascii="Arial" w:hAnsi="Arial"/>
            <w:sz w:val="20"/>
            <w:szCs w:val="20"/>
            <w:lang w:val="en-US"/>
          </w:rPr>
          <w:t>Understanding the causal sequenc</w:t>
        </w:r>
      </w:ins>
      <w:ins w:id="20" w:author="Justin Yeakel" w:date="2021-08-04T10:17:00Z">
        <w:r w:rsidR="008918EF">
          <w:rPr>
            <w:rFonts w:ascii="Arial" w:hAnsi="Arial"/>
            <w:sz w:val="20"/>
            <w:szCs w:val="20"/>
            <w:lang w:val="en-US"/>
          </w:rPr>
          <w:t>ing</w:t>
        </w:r>
      </w:ins>
      <w:ins w:id="21" w:author="Justin Yeakel" w:date="2021-08-04T10:15:00Z">
        <w:r w:rsidR="00A7138A">
          <w:rPr>
            <w:rFonts w:ascii="Arial" w:hAnsi="Arial"/>
            <w:sz w:val="20"/>
            <w:szCs w:val="20"/>
            <w:lang w:val="en-US"/>
          </w:rPr>
          <w:t xml:space="preserve"> of these relationships</w:t>
        </w:r>
      </w:ins>
      <w:r w:rsidR="00083F88">
        <w:rPr>
          <w:rFonts w:ascii="Arial" w:hAnsi="Arial"/>
          <w:sz w:val="20"/>
          <w:szCs w:val="20"/>
          <w:lang w:val="en-US"/>
        </w:rPr>
        <w:t xml:space="preserve"> </w:t>
      </w:r>
      <w:ins w:id="22" w:author="Justin Yeakel" w:date="2021-08-04T10:15:00Z">
        <w:r w:rsidR="00D637C6">
          <w:rPr>
            <w:rFonts w:ascii="Arial" w:hAnsi="Arial"/>
            <w:sz w:val="20"/>
            <w:szCs w:val="20"/>
            <w:lang w:val="en-US"/>
          </w:rPr>
          <w:t xml:space="preserve">ultimately </w:t>
        </w:r>
      </w:ins>
      <w:del w:id="23" w:author="Justin Yeakel" w:date="2021-08-04T10:15:00Z">
        <w:r w:rsidR="00083F88" w:rsidDel="00D637C6">
          <w:rPr>
            <w:rFonts w:ascii="Arial" w:hAnsi="Arial"/>
            <w:sz w:val="20"/>
            <w:szCs w:val="20"/>
            <w:lang w:val="en-US"/>
          </w:rPr>
          <w:delText>entails</w:delText>
        </w:r>
      </w:del>
      <w:ins w:id="24" w:author="Justin Yeakel" w:date="2021-08-04T10:15:00Z">
        <w:r w:rsidR="00D637C6">
          <w:rPr>
            <w:rFonts w:ascii="Arial" w:hAnsi="Arial"/>
            <w:sz w:val="20"/>
            <w:szCs w:val="20"/>
            <w:lang w:val="en-US"/>
          </w:rPr>
          <w:t>requires</w:t>
        </w:r>
      </w:ins>
      <w:r w:rsidR="00083F88">
        <w:rPr>
          <w:rFonts w:ascii="Arial" w:hAnsi="Arial"/>
          <w:sz w:val="20"/>
          <w:szCs w:val="20"/>
          <w:lang w:val="en-US"/>
        </w:rPr>
        <w:t xml:space="preserve"> the</w:t>
      </w:r>
      <w:r>
        <w:rPr>
          <w:rFonts w:ascii="Arial" w:hAnsi="Arial"/>
          <w:sz w:val="20"/>
          <w:szCs w:val="20"/>
          <w:lang w:val="en-US"/>
        </w:rPr>
        <w:t xml:space="preserve"> collection of longitudinal data at levels of organization spanning the individual, population, and community. </w:t>
      </w:r>
    </w:p>
    <w:p w14:paraId="21DE00FB" w14:textId="77777777" w:rsidR="00D07BFE" w:rsidRDefault="00D07BFE" w:rsidP="00D07BFE">
      <w:pPr>
        <w:pStyle w:val="BodyA"/>
        <w:tabs>
          <w:tab w:val="left" w:pos="2070"/>
        </w:tabs>
        <w:ind w:firstLine="360"/>
        <w:rPr>
          <w:rFonts w:ascii="Arial" w:eastAsia="Arial" w:hAnsi="Arial" w:cs="Arial"/>
          <w:sz w:val="20"/>
          <w:szCs w:val="20"/>
          <w:lang w:val="en-US"/>
        </w:rPr>
      </w:pPr>
    </w:p>
    <w:p w14:paraId="5CD8505C" w14:textId="2236BAF0" w:rsidR="00D07BFE" w:rsidRDefault="00D07BFE" w:rsidP="00D07BFE">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Our proposed study will bridge two gaps: one between disciplines (animal ecology and physiology) and </w:t>
      </w:r>
      <w:del w:id="25" w:author="Justin Yeakel" w:date="2021-08-04T10:18:00Z">
        <w:r w:rsidDel="00A77740">
          <w:rPr>
            <w:rFonts w:ascii="Arial" w:hAnsi="Arial"/>
            <w:sz w:val="20"/>
            <w:szCs w:val="20"/>
            <w:lang w:val="en-US"/>
          </w:rPr>
          <w:delText>another</w:delText>
        </w:r>
      </w:del>
      <w:ins w:id="26" w:author="Justin Yeakel" w:date="2021-08-04T10:18:00Z">
        <w:r w:rsidR="00A77740">
          <w:rPr>
            <w:rFonts w:ascii="Arial" w:hAnsi="Arial"/>
            <w:sz w:val="20"/>
            <w:szCs w:val="20"/>
            <w:lang w:val="en-US"/>
          </w:rPr>
          <w:t>the other</w:t>
        </w:r>
      </w:ins>
      <w:r>
        <w:rPr>
          <w:rFonts w:ascii="Arial" w:hAnsi="Arial"/>
          <w:sz w:val="20"/>
          <w:szCs w:val="20"/>
          <w:lang w:val="en-US"/>
        </w:rPr>
        <w:t xml:space="preserve"> between empirical data and </w:t>
      </w:r>
      <w:del w:id="27" w:author="Kartzinel, Tyler" w:date="2021-08-02T10:46:00Z">
        <w:r w:rsidDel="001F3A06">
          <w:rPr>
            <w:rFonts w:ascii="Arial" w:hAnsi="Arial"/>
            <w:sz w:val="20"/>
            <w:szCs w:val="20"/>
            <w:lang w:val="en-US"/>
          </w:rPr>
          <w:delText xml:space="preserve">mechanistic </w:delText>
        </w:r>
      </w:del>
      <w:commentRangeStart w:id="28"/>
      <w:ins w:id="29" w:author="Justin Yeakel" w:date="2021-08-04T10:19:00Z">
        <w:r w:rsidR="004013ED">
          <w:rPr>
            <w:rFonts w:ascii="Arial" w:hAnsi="Arial"/>
            <w:sz w:val="20"/>
            <w:szCs w:val="20"/>
            <w:lang w:val="en-US"/>
          </w:rPr>
          <w:t>process-based</w:t>
        </w:r>
      </w:ins>
      <w:commentRangeEnd w:id="28"/>
      <w:ins w:id="30" w:author="Justin Yeakel" w:date="2021-08-04T10:20:00Z">
        <w:r w:rsidR="00141BDB">
          <w:rPr>
            <w:rStyle w:val="CommentReference"/>
            <w:rFonts w:cs="Times New Roman"/>
            <w:color w:val="auto"/>
            <w:lang w:val="en-US"/>
          </w:rPr>
          <w:commentReference w:id="28"/>
        </w:r>
      </w:ins>
      <w:ins w:id="32" w:author="Justin Yeakel" w:date="2021-08-04T10:19:00Z">
        <w:r w:rsidR="004013ED">
          <w:rPr>
            <w:rFonts w:ascii="Arial" w:hAnsi="Arial"/>
            <w:sz w:val="20"/>
            <w:szCs w:val="20"/>
            <w:lang w:val="en-US"/>
          </w:rPr>
          <w:t xml:space="preserve"> </w:t>
        </w:r>
      </w:ins>
      <w:ins w:id="33" w:author="Kartzinel, Tyler" w:date="2021-08-02T10:46:00Z">
        <w:r w:rsidR="001F3A06">
          <w:rPr>
            <w:rFonts w:ascii="Arial" w:hAnsi="Arial"/>
            <w:sz w:val="20"/>
            <w:szCs w:val="20"/>
            <w:lang w:val="en-US"/>
          </w:rPr>
          <w:t xml:space="preserve">foraging </w:t>
        </w:r>
      </w:ins>
      <w:r>
        <w:rPr>
          <w:rFonts w:ascii="Arial" w:hAnsi="Arial"/>
          <w:sz w:val="20"/>
          <w:szCs w:val="20"/>
          <w:lang w:val="en-US"/>
        </w:rPr>
        <w:t xml:space="preserve">models. We will do this by coupling empirical data from emerging technologies and theoretical toolkits. Our direct measures of resource use and body condition will feed into </w:t>
      </w:r>
      <w:ins w:id="34" w:author="Kartzinel, Tyler" w:date="2021-08-02T10:46:00Z">
        <w:r w:rsidR="001F3A06">
          <w:rPr>
            <w:rFonts w:ascii="Arial" w:hAnsi="Arial"/>
            <w:sz w:val="20"/>
            <w:szCs w:val="20"/>
            <w:lang w:val="en-US"/>
          </w:rPr>
          <w:t xml:space="preserve">foraging </w:t>
        </w:r>
      </w:ins>
      <w:del w:id="35" w:author="Kartzinel, Tyler" w:date="2021-08-02T10:46:00Z">
        <w:r w:rsidDel="001F3A06">
          <w:rPr>
            <w:rFonts w:ascii="Arial" w:hAnsi="Arial"/>
            <w:sz w:val="20"/>
            <w:szCs w:val="20"/>
            <w:lang w:val="en-US"/>
          </w:rPr>
          <w:delText xml:space="preserve">mechanistic </w:delText>
        </w:r>
      </w:del>
      <w:r>
        <w:rPr>
          <w:rFonts w:ascii="Arial" w:hAnsi="Arial"/>
          <w:sz w:val="20"/>
          <w:szCs w:val="20"/>
          <w:lang w:val="en-US"/>
        </w:rPr>
        <w:t>models that link environmental conditions with foraging behavior, fitness, and population dynamics. This coupled empirical-theoretical framework will allow us to explore the impacts of climate scenarios on foraging ecology and population dynamics, and how changes in resource landscapes this century are likely to affect consumer communities.</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45516D63" w14:textId="726B1E85" w:rsidR="00D07BFE" w:rsidRPr="00FA0C74" w:rsidRDefault="00D07BFE" w:rsidP="00D07BFE">
      <w:pPr>
        <w:pStyle w:val="BodyA"/>
        <w:tabs>
          <w:tab w:val="left" w:pos="2070"/>
        </w:tabs>
        <w:ind w:firstLine="360"/>
        <w:rPr>
          <w:rFonts w:ascii="Arial" w:hAnsi="Arial"/>
          <w:sz w:val="20"/>
          <w:szCs w:val="20"/>
          <w:lang w:val="en-US"/>
        </w:rPr>
      </w:pPr>
      <w:r>
        <w:rPr>
          <w:rFonts w:ascii="Arial" w:hAnsi="Arial"/>
          <w:sz w:val="20"/>
          <w:szCs w:val="20"/>
          <w:lang w:val="en-US"/>
        </w:rPr>
        <w:t>Our study focuses on a desert long-term ecological research (LTER) site. Desert ecosystems often support diverse and dynamic small mammal communities despite low and unpredictable resource availability (Fox 2011). These communities exemplify how resource-limited ecosystems can support consumers with a diverse range of life-history modes and functional traits associated with strategies for resource procurement. In the arid ecosystems of the American Southwest, for example, heteromyid rodents that</w:t>
      </w:r>
      <w:r w:rsidDel="006830B8">
        <w:rPr>
          <w:rFonts w:ascii="Arial" w:hAnsi="Arial"/>
          <w:sz w:val="20"/>
          <w:szCs w:val="20"/>
          <w:lang w:val="en-US"/>
        </w:rPr>
        <w:t xml:space="preserve"> </w:t>
      </w:r>
      <w:r>
        <w:rPr>
          <w:rFonts w:ascii="Arial" w:hAnsi="Arial"/>
          <w:sz w:val="20"/>
          <w:szCs w:val="20"/>
          <w:lang w:val="en-US"/>
        </w:rPr>
        <w:t>range in body size from ~5–150g are food-hoarding granivores with “slow” life histories, long gestation times, and small litter sizes. Kangaroo rats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use both scatter and larder-hoarding strategies to store seeds in caches that can persist for years and provide food during periods of scarcity (Schroder 1979, Vander Wall 1990). In contrast, cricetid rodents, like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resulting in greater reproductive</w:t>
      </w:r>
      <w:ins w:id="36" w:author="Justin Yeakel" w:date="2021-08-04T10:22:00Z">
        <w:r w:rsidR="001828C8">
          <w:rPr>
            <w:rFonts w:ascii="Arial" w:hAnsi="Arial"/>
            <w:sz w:val="20"/>
            <w:szCs w:val="20"/>
            <w:lang w:val="en-US"/>
          </w:rPr>
          <w:t xml:space="preserve"> [</w:t>
        </w:r>
        <w:r w:rsidR="003E19A6">
          <w:rPr>
            <w:rFonts w:ascii="Arial" w:hAnsi="Arial"/>
            <w:sz w:val="20"/>
            <w:szCs w:val="20"/>
            <w:lang w:val="en-US"/>
          </w:rPr>
          <w:t>potential</w:t>
        </w:r>
        <w:r w:rsidR="001828C8">
          <w:rPr>
            <w:rFonts w:ascii="Arial" w:hAnsi="Arial"/>
            <w:sz w:val="20"/>
            <w:szCs w:val="20"/>
            <w:lang w:val="en-US"/>
          </w:rPr>
          <w:t>?]</w:t>
        </w:r>
      </w:ins>
      <w:r>
        <w:rPr>
          <w:rFonts w:ascii="Arial" w:hAnsi="Arial"/>
          <w:sz w:val="20"/>
          <w:szCs w:val="20"/>
          <w:lang w:val="en-US"/>
        </w:rPr>
        <w:t xml:space="preserve"> (</w:t>
      </w:r>
      <w:proofErr w:type="spellStart"/>
      <w:r>
        <w:rPr>
          <w:rFonts w:ascii="Arial" w:hAnsi="Arial"/>
          <w:sz w:val="20"/>
          <w:szCs w:val="20"/>
          <w:lang w:val="en-US"/>
        </w:rPr>
        <w:t>Hoffmeister</w:t>
      </w:r>
      <w:proofErr w:type="spellEnd"/>
      <w:r>
        <w:rPr>
          <w:rFonts w:ascii="Arial" w:hAnsi="Arial"/>
          <w:sz w:val="20"/>
          <w:szCs w:val="20"/>
          <w:lang w:val="en-US"/>
        </w:rPr>
        <w:t xml:space="preserve"> 1986). Cricetids, in contrast to heteromyids, do not hoard food in the desert ecosystem we propose to study, and therefore must forage continuously to survive. Further, cricetids are generally more omnivorous, relying on a combination of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gain access to quality foods with high protein content. Given the increasing resource stochasticity in this desert system (Rudgers et al 2018), tradeoffs between these foraging and life-history strategies have potential to re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40AB28CC" w14:textId="77777777" w:rsidR="00D07BFE" w:rsidRDefault="00D07BFE" w:rsidP="00D07BFE">
      <w:pPr>
        <w:pStyle w:val="BodyA"/>
        <w:ind w:firstLine="360"/>
        <w:rPr>
          <w:rFonts w:ascii="Arial" w:eastAsia="Arial" w:hAnsi="Arial" w:cs="Arial"/>
          <w:sz w:val="20"/>
          <w:szCs w:val="20"/>
          <w:lang w:val="en-US"/>
        </w:rPr>
      </w:pPr>
      <w:r>
        <w:rPr>
          <w:rFonts w:ascii="Arial" w:hAnsi="Arial"/>
          <w:sz w:val="20"/>
          <w:szCs w:val="20"/>
          <w:lang w:val="en-US"/>
        </w:rPr>
        <w:t>Arid ecosystems are regulated primarily from the bottom-up and are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y dynamics and structure (Polis 1991, Meserve et al. 1995, 1996, 2003, 2011, Chesson et al. 2004, </w:t>
      </w:r>
      <w:proofErr w:type="spellStart"/>
      <w:r>
        <w:rPr>
          <w:rFonts w:ascii="Arial" w:hAnsi="Arial"/>
          <w:sz w:val="20"/>
          <w:szCs w:val="20"/>
          <w:lang w:val="en-US"/>
        </w:rPr>
        <w:t>Letnic</w:t>
      </w:r>
      <w:proofErr w:type="spellEnd"/>
      <w:r>
        <w:rPr>
          <w:rFonts w:ascii="Arial" w:hAnsi="Arial"/>
          <w:sz w:val="20"/>
          <w:szCs w:val="20"/>
          <w:lang w:val="en-US"/>
        </w:rPr>
        <w:t xml:space="preserve"> et al. 2004, Thibault et al. 2004, Dickman et al. 2011, Kelt 2011). For example, small mammal populations respond rapidly and positively to rainfall-driven increases in resources, and temporal variation in resource abundance can produce shifts in community composition (Brown 1973, Ernest et al. 2000, Lima et al. 2008, Previtali et al. 2009, Thibault et al. 2010). Descriptions 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1979,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Price and Joyner 1997, Hope and Parmenter 2007), but measures of how the proportional use of seasonal resources determines consumer function and fitness—both within and between species—are lacking. Indeed, most studies of arid ecosystems have relied on correlative approaches to link precipitation or primary production to numerical responses in small mammal abundance or community composition (Ernest et al. 2000, Lima et al. 2008, Thibault et al. 2010) and have not directly examined, even at coarse resolutions, the mechanistic relationships between foraging, fitness, and population dynamics. Furthermore, little is known about how the timing, quality, and quantity of seasonal resource production influence consumer body condition, which is often used to predict survival, reproductive performance, and fitness (Ritchie 1990, Millar et al. 1991, Newton 1993, Dobson and </w:t>
      </w:r>
      <w:r>
        <w:rPr>
          <w:rFonts w:ascii="Arial" w:hAnsi="Arial"/>
          <w:sz w:val="20"/>
          <w:szCs w:val="20"/>
          <w:lang w:val="en-US"/>
        </w:rPr>
        <w:lastRenderedPageBreak/>
        <w:t xml:space="preserve">Michener 1995, Wauters and </w:t>
      </w:r>
      <w:proofErr w:type="spellStart"/>
      <w:r>
        <w:rPr>
          <w:rFonts w:ascii="Arial" w:hAnsi="Arial"/>
          <w:sz w:val="20"/>
          <w:szCs w:val="20"/>
          <w:lang w:val="en-US"/>
        </w:rPr>
        <w:t>Dhondt</w:t>
      </w:r>
      <w:proofErr w:type="spellEnd"/>
      <w:r>
        <w:rPr>
          <w:rFonts w:ascii="Arial" w:hAnsi="Arial"/>
          <w:sz w:val="20"/>
          <w:szCs w:val="20"/>
          <w:lang w:val="en-US"/>
        </w:rPr>
        <w:t xml:space="preserve"> 1995, Atkinson and Ramsay 1995, Keech et al. 2000). To our knowledge, no study has quantitatively linked vertebrate resource use with body condition and survival at seasonal timescales in stochastic arid ecosystems, likely because the simultaneous collection of these data streams has been traditionally too invasive and time-intensive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Batzli</w:t>
      </w:r>
      <w:proofErr w:type="spellEnd"/>
      <w:r>
        <w:rPr>
          <w:rFonts w:ascii="Arial" w:hAnsi="Arial"/>
          <w:sz w:val="20"/>
          <w:szCs w:val="20"/>
          <w:lang w:val="en-US"/>
        </w:rPr>
        <w:t xml:space="preserve"> and </w:t>
      </w:r>
      <w:proofErr w:type="spellStart"/>
      <w:r>
        <w:rPr>
          <w:rFonts w:ascii="Arial" w:hAnsi="Arial"/>
          <w:sz w:val="20"/>
          <w:szCs w:val="20"/>
          <w:lang w:val="en-US"/>
        </w:rPr>
        <w:t>Esseks</w:t>
      </w:r>
      <w:proofErr w:type="spellEnd"/>
      <w:r>
        <w:rPr>
          <w:rFonts w:ascii="Arial" w:hAnsi="Arial"/>
          <w:sz w:val="20"/>
          <w:szCs w:val="20"/>
          <w:lang w:val="en-US"/>
        </w:rPr>
        <w:t xml:space="preserve"> 1992,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0310AE26" w14:textId="2DDF3AE8" w:rsidR="00D07BFE" w:rsidRDefault="00D07BFE" w:rsidP="00D07BFE">
      <w:pPr>
        <w:pStyle w:val="BodyAA"/>
        <w:tabs>
          <w:tab w:val="left" w:pos="2070"/>
        </w:tabs>
        <w:ind w:firstLine="360"/>
        <w:rPr>
          <w:rFonts w:ascii="Arial" w:eastAsia="Arial" w:hAnsi="Arial" w:cs="Arial"/>
          <w:sz w:val="20"/>
          <w:szCs w:val="20"/>
          <w:lang w:val="en-US"/>
        </w:rPr>
      </w:pPr>
      <w:r>
        <w:rPr>
          <w:rFonts w:ascii="Arial" w:hAnsi="Arial"/>
          <w:sz w:val="20"/>
          <w:szCs w:val="20"/>
          <w:lang w:val="en-US"/>
        </w:rPr>
        <w:t>Although ecologists understand how abiotic and biotic processes structure desert small mammal communities (</w:t>
      </w:r>
      <w:r w:rsidRPr="00882B39">
        <w:rPr>
          <w:rFonts w:ascii="Arial" w:hAnsi="Arial"/>
          <w:sz w:val="20"/>
          <w:szCs w:val="20"/>
          <w:highlight w:val="yellow"/>
          <w:lang w:val="en-US"/>
        </w:rPr>
        <w:t>REFS</w:t>
      </w:r>
      <w:r>
        <w:rPr>
          <w:rFonts w:ascii="Arial" w:hAnsi="Arial"/>
          <w:sz w:val="20"/>
          <w:szCs w:val="20"/>
          <w:lang w:val="en-US"/>
        </w:rPr>
        <w:t xml:space="preserve">), how functional traits regulate intra- and inter-specific variation in individual fitness, and by extension how population and community dynamics respond to changing environmental conditions, is unclear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Better understanding requires </w:t>
      </w:r>
      <w:del w:id="37" w:author="Justin Yeakel" w:date="2021-08-04T10:30:00Z">
        <w:r w:rsidDel="003B1AEE">
          <w:rPr>
            <w:rFonts w:ascii="Arial" w:hAnsi="Arial"/>
            <w:sz w:val="20"/>
            <w:szCs w:val="20"/>
            <w:lang w:val="en-US"/>
          </w:rPr>
          <w:delText>knowing how</w:delText>
        </w:r>
      </w:del>
      <w:ins w:id="38" w:author="Justin Yeakel" w:date="2021-08-04T10:30:00Z">
        <w:r w:rsidR="003B1AEE">
          <w:rPr>
            <w:rFonts w:ascii="Arial" w:hAnsi="Arial"/>
            <w:sz w:val="20"/>
            <w:szCs w:val="20"/>
            <w:lang w:val="en-US"/>
          </w:rPr>
          <w:t>linking</w:t>
        </w:r>
        <w:r w:rsidR="00FA2429">
          <w:rPr>
            <w:rFonts w:ascii="Arial" w:hAnsi="Arial"/>
            <w:sz w:val="20"/>
            <w:szCs w:val="20"/>
            <w:lang w:val="en-US"/>
          </w:rPr>
          <w:t xml:space="preserve"> </w:t>
        </w:r>
      </w:ins>
      <w:ins w:id="39" w:author="Justin Yeakel" w:date="2021-08-04T10:31:00Z">
        <w:r w:rsidR="00FA2429">
          <w:rPr>
            <w:rFonts w:ascii="Arial" w:hAnsi="Arial"/>
            <w:sz w:val="20"/>
            <w:szCs w:val="20"/>
            <w:lang w:val="en-US"/>
          </w:rPr>
          <w:t>consumer</w:t>
        </w:r>
      </w:ins>
      <w:ins w:id="40" w:author="Justin Yeakel" w:date="2021-08-04T10:30:00Z">
        <w:r w:rsidR="00FA2429">
          <w:rPr>
            <w:rFonts w:ascii="Arial" w:hAnsi="Arial"/>
            <w:sz w:val="20"/>
            <w:szCs w:val="20"/>
            <w:lang w:val="en-US"/>
          </w:rPr>
          <w:t xml:space="preserve"> procurement of</w:t>
        </w:r>
      </w:ins>
      <w:r>
        <w:rPr>
          <w:rFonts w:ascii="Arial" w:hAnsi="Arial"/>
          <w:sz w:val="20"/>
          <w:szCs w:val="20"/>
          <w:lang w:val="en-US"/>
        </w:rPr>
        <w:t xml:space="preserve"> specific resources </w:t>
      </w:r>
      <w:del w:id="41" w:author="Justin Yeakel" w:date="2021-08-04T10:30:00Z">
        <w:r w:rsidDel="00FA2429">
          <w:rPr>
            <w:rFonts w:ascii="Arial" w:hAnsi="Arial"/>
            <w:sz w:val="20"/>
            <w:szCs w:val="20"/>
            <w:lang w:val="en-US"/>
          </w:rPr>
          <w:delText>affect</w:delText>
        </w:r>
      </w:del>
      <w:ins w:id="42" w:author="Justin Yeakel" w:date="2021-08-04T10:30:00Z">
        <w:r w:rsidR="00FA2429">
          <w:rPr>
            <w:rFonts w:ascii="Arial" w:hAnsi="Arial"/>
            <w:sz w:val="20"/>
            <w:szCs w:val="20"/>
            <w:lang w:val="en-US"/>
          </w:rPr>
          <w:t>to</w:t>
        </w:r>
      </w:ins>
      <w:r>
        <w:rPr>
          <w:rFonts w:ascii="Arial" w:hAnsi="Arial"/>
          <w:sz w:val="20"/>
          <w:szCs w:val="20"/>
          <w:lang w:val="en-US"/>
        </w:rPr>
        <w:t xml:space="preserve"> individual condition, and how </w:t>
      </w:r>
      <w:del w:id="43" w:author="Justin Yeakel" w:date="2021-08-04T10:31:00Z">
        <w:r w:rsidDel="009D1B72">
          <w:rPr>
            <w:rFonts w:ascii="Arial" w:hAnsi="Arial"/>
            <w:sz w:val="20"/>
            <w:szCs w:val="20"/>
            <w:lang w:val="en-US"/>
          </w:rPr>
          <w:delText>these metrics translate into</w:delText>
        </w:r>
      </w:del>
      <w:ins w:id="44" w:author="Justin Yeakel" w:date="2021-08-04T10:31:00Z">
        <w:r w:rsidR="009D1B72">
          <w:rPr>
            <w:rFonts w:ascii="Arial" w:hAnsi="Arial"/>
            <w:sz w:val="20"/>
            <w:szCs w:val="20"/>
            <w:lang w:val="en-US"/>
          </w:rPr>
          <w:t>such strategies impact</w:t>
        </w:r>
      </w:ins>
      <w:r>
        <w:rPr>
          <w:rFonts w:ascii="Arial" w:hAnsi="Arial"/>
          <w:sz w:val="20"/>
          <w:szCs w:val="20"/>
          <w:lang w:val="en-US"/>
        </w:rPr>
        <w:t xml:space="preserve"> survival and reproduction, which ultimately regulate population and community dynamics. Such a framework would be powerful, as it could be used to generate predictions of population and community dynamics under alternative environmental conditions and to establish a general theory of consumer foraging behaviors in resource-limited ecosystems. This is a primary goal of our proposed research. Using a desert small mammal community as a model system, our project will focus on three questions central to connecting consumer population dynamics to resource landscapes:</w:t>
      </w:r>
    </w:p>
    <w:p w14:paraId="31F59AAF" w14:textId="77777777" w:rsidR="00D07BFE" w:rsidRDefault="00D07BFE" w:rsidP="00D07BFE">
      <w:pPr>
        <w:pStyle w:val="BodyAA"/>
        <w:tabs>
          <w:tab w:val="left" w:pos="2070"/>
        </w:tabs>
        <w:ind w:firstLine="360"/>
        <w:rPr>
          <w:rFonts w:ascii="Arial" w:eastAsia="Arial" w:hAnsi="Arial" w:cs="Arial"/>
          <w:sz w:val="20"/>
          <w:szCs w:val="20"/>
          <w:lang w:val="en-US"/>
        </w:rPr>
      </w:pPr>
    </w:p>
    <w:p w14:paraId="363BEBDE" w14:textId="312E3517" w:rsidR="00D07BFE" w:rsidRPr="006D6113" w:rsidRDefault="00D07BFE" w:rsidP="00D07BFE">
      <w:pPr>
        <w:pStyle w:val="ListParagraph"/>
        <w:widowControl w:val="0"/>
        <w:numPr>
          <w:ilvl w:val="0"/>
          <w:numId w:val="2"/>
        </w:numPr>
        <w:suppressAutoHyphens/>
        <w:rPr>
          <w:rFonts w:ascii="Arial" w:hAnsi="Arial"/>
          <w:b/>
          <w:bCs/>
          <w:i/>
          <w:iCs/>
        </w:rPr>
      </w:pPr>
      <w:r>
        <w:rPr>
          <w:rFonts w:ascii="Arial" w:hAnsi="Arial"/>
          <w:b/>
          <w:bCs/>
          <w:i/>
          <w:iCs/>
        </w:rPr>
        <w:t xml:space="preserve">Q1: </w:t>
      </w:r>
      <w:r w:rsidRPr="006D6113">
        <w:rPr>
          <w:rFonts w:ascii="Arial" w:hAnsi="Arial"/>
          <w:b/>
          <w:bCs/>
          <w:i/>
          <w:iCs/>
        </w:rPr>
        <w:t>How does temporal variation in the availability of C</w:t>
      </w:r>
      <w:r w:rsidRPr="006D6113">
        <w:rPr>
          <w:rFonts w:ascii="Arial" w:hAnsi="Arial"/>
          <w:b/>
          <w:bCs/>
          <w:i/>
          <w:iCs/>
          <w:vertAlign w:val="subscript"/>
        </w:rPr>
        <w:t>3</w:t>
      </w:r>
      <w:r w:rsidRPr="006D6113">
        <w:rPr>
          <w:rFonts w:ascii="Arial" w:hAnsi="Arial"/>
          <w:b/>
          <w:bCs/>
          <w:i/>
          <w:iCs/>
        </w:rPr>
        <w:t xml:space="preserve"> versus C</w:t>
      </w:r>
      <w:r w:rsidRPr="006D6113">
        <w:rPr>
          <w:rFonts w:ascii="Arial" w:hAnsi="Arial"/>
          <w:b/>
          <w:bCs/>
          <w:i/>
          <w:iCs/>
          <w:vertAlign w:val="subscript"/>
        </w:rPr>
        <w:t>4</w:t>
      </w:r>
      <w:r w:rsidRPr="006D6113">
        <w:rPr>
          <w:rFonts w:ascii="Arial" w:hAnsi="Arial"/>
          <w:b/>
          <w:bCs/>
          <w:i/>
          <w:iCs/>
        </w:rPr>
        <w:t xml:space="preserve"> plants influence individual- and population-level resource use in th</w:t>
      </w:r>
      <w:r>
        <w:rPr>
          <w:rFonts w:ascii="Arial" w:hAnsi="Arial"/>
          <w:b/>
          <w:bCs/>
          <w:i/>
          <w:iCs/>
        </w:rPr>
        <w:t>e</w:t>
      </w:r>
      <w:r w:rsidRPr="006D6113">
        <w:rPr>
          <w:rFonts w:ascii="Arial" w:hAnsi="Arial"/>
          <w:b/>
          <w:bCs/>
          <w:i/>
          <w:iCs/>
        </w:rPr>
        <w:t xml:space="preserve"> small mammal community?</w:t>
      </w:r>
    </w:p>
    <w:p w14:paraId="33D46849" w14:textId="77777777" w:rsidR="00D07BFE" w:rsidRDefault="00D07BFE" w:rsidP="00D07BFE">
      <w:pPr>
        <w:pStyle w:val="ListParagraph"/>
        <w:widowControl w:val="0"/>
        <w:tabs>
          <w:tab w:val="left" w:pos="432"/>
        </w:tabs>
        <w:suppressAutoHyphens/>
        <w:ind w:left="360"/>
        <w:rPr>
          <w:rFonts w:ascii="Arial" w:eastAsia="Arial" w:hAnsi="Arial" w:cs="Arial"/>
          <w:b/>
          <w:bCs/>
          <w:i/>
          <w:iCs/>
        </w:rPr>
      </w:pPr>
    </w:p>
    <w:p w14:paraId="76B17AAE" w14:textId="77777777" w:rsidR="00D07BFE" w:rsidRDefault="00D07BFE" w:rsidP="00D07BFE">
      <w:pPr>
        <w:pStyle w:val="ListParagraph"/>
        <w:widowControl w:val="0"/>
        <w:numPr>
          <w:ilvl w:val="0"/>
          <w:numId w:val="2"/>
        </w:numPr>
        <w:suppressAutoHyphens/>
        <w:rPr>
          <w:rFonts w:ascii="Arial" w:hAnsi="Arial"/>
          <w:b/>
          <w:bCs/>
          <w:i/>
          <w:iCs/>
        </w:rPr>
      </w:pPr>
      <w:r>
        <w:rPr>
          <w:rFonts w:ascii="Arial" w:hAnsi="Arial"/>
          <w:b/>
          <w:bCs/>
          <w:i/>
          <w:iCs/>
        </w:rPr>
        <w:t>Q2: Do resources of different nutritional quality––nitrogen content, seed size, secondary metabolites, soluble carbohydrates––correlate with consumer functional characteristics, including body condition, gut microbiome composition, and survival?</w:t>
      </w:r>
    </w:p>
    <w:p w14:paraId="11BC4DF7" w14:textId="77777777" w:rsidR="00D07BFE" w:rsidRDefault="00D07BFE" w:rsidP="00D07BFE">
      <w:pPr>
        <w:pStyle w:val="ListParagraph"/>
        <w:rPr>
          <w:rFonts w:ascii="Arial" w:eastAsia="Arial" w:hAnsi="Arial" w:cs="Arial"/>
          <w:b/>
          <w:bCs/>
          <w:i/>
          <w:iCs/>
        </w:rPr>
      </w:pPr>
    </w:p>
    <w:p w14:paraId="0007ADD0" w14:textId="6F62AC07" w:rsidR="00D07BFE" w:rsidRDefault="00D07BFE" w:rsidP="00D07BFE">
      <w:pPr>
        <w:pStyle w:val="ListParagraph"/>
        <w:numPr>
          <w:ilvl w:val="0"/>
          <w:numId w:val="3"/>
        </w:numPr>
        <w:rPr>
          <w:rFonts w:ascii="Arial" w:hAnsi="Arial"/>
          <w:b/>
          <w:bCs/>
          <w:i/>
          <w:iCs/>
          <w:lang w:val="nl-NL"/>
        </w:rPr>
      </w:pPr>
      <w:r>
        <w:rPr>
          <w:rFonts w:ascii="Arial" w:hAnsi="Arial"/>
          <w:b/>
          <w:bCs/>
          <w:i/>
          <w:iCs/>
        </w:rPr>
        <w:t xml:space="preserve">Q3: Can mechanistic foraging </w:t>
      </w:r>
      <w:proofErr w:type="spellStart"/>
      <w:r>
        <w:rPr>
          <w:rFonts w:ascii="Arial" w:hAnsi="Arial"/>
          <w:b/>
          <w:bCs/>
          <w:i/>
          <w:iCs/>
          <w:lang w:val="it-IT"/>
        </w:rPr>
        <w:t>model</w:t>
      </w:r>
      <w:proofErr w:type="spellEnd"/>
      <w:r>
        <w:rPr>
          <w:rFonts w:ascii="Arial" w:hAnsi="Arial"/>
          <w:b/>
          <w:bCs/>
          <w:i/>
          <w:iCs/>
        </w:rPr>
        <w:t xml:space="preserve">s that </w:t>
      </w:r>
      <w:proofErr w:type="spellStart"/>
      <w:r>
        <w:rPr>
          <w:rFonts w:ascii="Arial" w:hAnsi="Arial"/>
          <w:b/>
          <w:bCs/>
          <w:i/>
          <w:iCs/>
          <w:lang w:val="it-IT"/>
        </w:rPr>
        <w:t>incorporat</w:t>
      </w:r>
      <w:proofErr w:type="spellEnd"/>
      <w:r>
        <w:rPr>
          <w:rFonts w:ascii="Arial" w:hAnsi="Arial"/>
          <w:b/>
          <w:bCs/>
          <w:i/>
          <w:iCs/>
        </w:rPr>
        <w:t xml:space="preserve">e </w:t>
      </w:r>
      <w:del w:id="45" w:author="Justin Yeakel" w:date="2021-08-04T10:36:00Z">
        <w:r w:rsidDel="008560AA">
          <w:rPr>
            <w:rFonts w:ascii="Arial" w:hAnsi="Arial"/>
            <w:b/>
            <w:bCs/>
            <w:i/>
            <w:iCs/>
          </w:rPr>
          <w:delText>ecological and physiological constraints</w:delText>
        </w:r>
      </w:del>
      <w:ins w:id="46" w:author="Justin Yeakel" w:date="2021-08-04T10:36:00Z">
        <w:r w:rsidR="008560AA">
          <w:rPr>
            <w:rFonts w:ascii="Arial" w:hAnsi="Arial"/>
            <w:b/>
            <w:bCs/>
            <w:i/>
            <w:iCs/>
          </w:rPr>
          <w:t>resource availability</w:t>
        </w:r>
        <w:r w:rsidR="00E0161C">
          <w:rPr>
            <w:rFonts w:ascii="Arial" w:hAnsi="Arial"/>
            <w:b/>
            <w:bCs/>
            <w:i/>
            <w:iCs/>
          </w:rPr>
          <w:t xml:space="preserve">, </w:t>
        </w:r>
        <w:r w:rsidR="008560AA">
          <w:rPr>
            <w:rFonts w:ascii="Arial" w:hAnsi="Arial"/>
            <w:b/>
            <w:bCs/>
            <w:i/>
            <w:iCs/>
          </w:rPr>
          <w:t>variability</w:t>
        </w:r>
        <w:r w:rsidR="00E0161C">
          <w:rPr>
            <w:rFonts w:ascii="Arial" w:hAnsi="Arial"/>
            <w:b/>
            <w:bCs/>
            <w:i/>
            <w:iCs/>
          </w:rPr>
          <w:t xml:space="preserve">, and nutrition, </w:t>
        </w:r>
      </w:ins>
      <w:ins w:id="47" w:author="Justin Yeakel" w:date="2021-08-04T10:37:00Z">
        <w:r w:rsidR="00812E8A">
          <w:rPr>
            <w:rFonts w:ascii="Arial" w:hAnsi="Arial"/>
            <w:b/>
            <w:bCs/>
            <w:i/>
            <w:iCs/>
          </w:rPr>
          <w:t>in addition to</w:t>
        </w:r>
      </w:ins>
      <w:ins w:id="48" w:author="Justin Yeakel" w:date="2021-08-04T10:36:00Z">
        <w:r w:rsidR="00E0161C">
          <w:rPr>
            <w:rFonts w:ascii="Arial" w:hAnsi="Arial"/>
            <w:b/>
            <w:bCs/>
            <w:i/>
            <w:iCs/>
          </w:rPr>
          <w:t xml:space="preserve"> consumer </w:t>
        </w:r>
      </w:ins>
      <w:ins w:id="49" w:author="Justin Yeakel" w:date="2021-08-04T10:37:00Z">
        <w:r w:rsidR="00812E8A">
          <w:rPr>
            <w:rFonts w:ascii="Arial" w:hAnsi="Arial"/>
            <w:b/>
            <w:bCs/>
            <w:i/>
            <w:iCs/>
          </w:rPr>
          <w:t>physiological constraints</w:t>
        </w:r>
      </w:ins>
      <w:ins w:id="50" w:author="Justin Yeakel" w:date="2021-08-04T10:40:00Z">
        <w:r w:rsidR="00F242E3">
          <w:rPr>
            <w:rFonts w:ascii="Arial" w:hAnsi="Arial"/>
            <w:b/>
            <w:bCs/>
            <w:i/>
            <w:iCs/>
          </w:rPr>
          <w:t xml:space="preserve"> and condition</w:t>
        </w:r>
      </w:ins>
      <w:ins w:id="51" w:author="Justin Yeakel" w:date="2021-08-04T10:37:00Z">
        <w:r w:rsidR="00AA0AE2">
          <w:rPr>
            <w:rFonts w:ascii="Arial" w:hAnsi="Arial"/>
            <w:b/>
            <w:bCs/>
            <w:i/>
            <w:iCs/>
          </w:rPr>
          <w:t>,</w:t>
        </w:r>
      </w:ins>
      <w:r>
        <w:rPr>
          <w:rFonts w:ascii="Arial" w:hAnsi="Arial"/>
          <w:b/>
          <w:bCs/>
          <w:i/>
          <w:iCs/>
        </w:rPr>
        <w:t xml:space="preserve"> be used to establish a consumer strategy-niche space that</w:t>
      </w:r>
      <w:ins w:id="52" w:author="Justin Yeakel" w:date="2021-08-04T10:41:00Z">
        <w:r w:rsidR="00CF1630">
          <w:rPr>
            <w:rFonts w:ascii="Arial" w:hAnsi="Arial"/>
            <w:b/>
            <w:bCs/>
            <w:i/>
            <w:iCs/>
          </w:rPr>
          <w:t xml:space="preserve"> enables assessment of observed foraging strategies</w:t>
        </w:r>
        <w:r w:rsidR="000813C2">
          <w:rPr>
            <w:rFonts w:ascii="Arial" w:hAnsi="Arial"/>
            <w:b/>
            <w:bCs/>
            <w:i/>
            <w:iCs/>
          </w:rPr>
          <w:t xml:space="preserve"> and</w:t>
        </w:r>
      </w:ins>
      <w:del w:id="53" w:author="Justin Yeakel" w:date="2021-08-04T10:41:00Z">
        <w:r w:rsidDel="00F242E3">
          <w:rPr>
            <w:rFonts w:ascii="Arial" w:hAnsi="Arial"/>
            <w:b/>
            <w:bCs/>
            <w:i/>
            <w:iCs/>
          </w:rPr>
          <w:delText xml:space="preserve"> correlates with</w:delText>
        </w:r>
      </w:del>
      <w:ins w:id="54" w:author="Justin Yeakel" w:date="2021-08-04T10:41:00Z">
        <w:r w:rsidR="00F242E3">
          <w:rPr>
            <w:rFonts w:ascii="Arial" w:hAnsi="Arial"/>
            <w:b/>
            <w:bCs/>
            <w:i/>
            <w:iCs/>
          </w:rPr>
          <w:t xml:space="preserve"> predicts</w:t>
        </w:r>
      </w:ins>
      <w:r>
        <w:rPr>
          <w:rFonts w:ascii="Arial" w:hAnsi="Arial"/>
          <w:b/>
          <w:bCs/>
          <w:i/>
          <w:iCs/>
        </w:rPr>
        <w:t xml:space="preserve"> </w:t>
      </w:r>
      <w:del w:id="55" w:author="Justin Yeakel" w:date="2021-08-04T10:37:00Z">
        <w:r w:rsidDel="00AA0AE2">
          <w:rPr>
            <w:rFonts w:ascii="Arial" w:hAnsi="Arial"/>
            <w:b/>
            <w:bCs/>
            <w:i/>
            <w:iCs/>
          </w:rPr>
          <w:delText>expected</w:delText>
        </w:r>
      </w:del>
      <w:del w:id="56" w:author="Justin Yeakel" w:date="2021-08-04T11:46:00Z">
        <w:r w:rsidDel="00503B59">
          <w:rPr>
            <w:rFonts w:ascii="Arial" w:hAnsi="Arial"/>
            <w:b/>
            <w:bCs/>
            <w:i/>
            <w:iCs/>
          </w:rPr>
          <w:delText xml:space="preserve"> </w:delText>
        </w:r>
      </w:del>
      <w:r>
        <w:rPr>
          <w:rFonts w:ascii="Arial" w:hAnsi="Arial"/>
          <w:b/>
          <w:bCs/>
          <w:i/>
          <w:iCs/>
        </w:rPr>
        <w:t>fitness</w:t>
      </w:r>
      <w:ins w:id="57" w:author="Justin Yeakel" w:date="2021-08-04T10:38:00Z">
        <w:r w:rsidR="00116958">
          <w:rPr>
            <w:rFonts w:ascii="Arial" w:hAnsi="Arial"/>
            <w:b/>
            <w:bCs/>
            <w:i/>
            <w:iCs/>
          </w:rPr>
          <w:t xml:space="preserve"> </w:t>
        </w:r>
      </w:ins>
      <w:ins w:id="58" w:author="Justin Yeakel" w:date="2021-08-04T10:42:00Z">
        <w:r w:rsidR="000813C2">
          <w:rPr>
            <w:rFonts w:ascii="Arial" w:hAnsi="Arial"/>
            <w:b/>
            <w:bCs/>
            <w:i/>
            <w:iCs/>
          </w:rPr>
          <w:t>consequences</w:t>
        </w:r>
      </w:ins>
      <w:del w:id="59" w:author="Justin Yeakel" w:date="2021-08-04T10:41:00Z">
        <w:r w:rsidDel="000813C2">
          <w:rPr>
            <w:rFonts w:ascii="Arial" w:hAnsi="Arial"/>
            <w:b/>
            <w:bCs/>
            <w:i/>
            <w:iCs/>
          </w:rPr>
          <w:delText xml:space="preserve">, </w:delText>
        </w:r>
      </w:del>
      <w:del w:id="60" w:author="Justin Yeakel" w:date="2021-08-04T10:39:00Z">
        <w:r w:rsidDel="0002151B">
          <w:rPr>
            <w:rFonts w:ascii="Arial" w:hAnsi="Arial"/>
            <w:b/>
            <w:bCs/>
            <w:i/>
            <w:iCs/>
          </w:rPr>
          <w:delText>from which empirical measures can be assessed</w:delText>
        </w:r>
      </w:del>
      <w:r>
        <w:rPr>
          <w:rFonts w:ascii="Arial" w:hAnsi="Arial"/>
          <w:b/>
          <w:bCs/>
          <w:i/>
          <w:iCs/>
        </w:rPr>
        <w:t>?</w:t>
      </w:r>
    </w:p>
    <w:p w14:paraId="647FCF07" w14:textId="77777777" w:rsidR="00B552D7" w:rsidRDefault="00B552D7" w:rsidP="00B552D7">
      <w:pPr>
        <w:pStyle w:val="BodyA"/>
        <w:tabs>
          <w:tab w:val="left" w:pos="2070"/>
        </w:tabs>
        <w:rPr>
          <w:rFonts w:ascii="Arial" w:eastAsia="Arial" w:hAnsi="Arial" w:cs="Arial"/>
          <w:sz w:val="20"/>
          <w:szCs w:val="20"/>
          <w:lang w:val="en-US"/>
        </w:rPr>
      </w:pPr>
    </w:p>
    <w:p w14:paraId="4F446926" w14:textId="0DA4B4CA" w:rsidR="00D07BFE" w:rsidRDefault="00D07BFE" w:rsidP="00D07BFE">
      <w:pPr>
        <w:pStyle w:val="Body"/>
        <w:ind w:firstLine="360"/>
        <w:rPr>
          <w:rFonts w:ascii="Arial" w:hAnsi="Arial"/>
          <w:sz w:val="20"/>
          <w:szCs w:val="20"/>
          <w:lang w:val="en-US"/>
        </w:rPr>
      </w:pP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collect</w:t>
      </w:r>
      <w:r w:rsidRPr="0076683E">
        <w:rPr>
          <w:rFonts w:ascii="Arial" w:hAnsi="Arial"/>
          <w:sz w:val="20"/>
          <w:szCs w:val="20"/>
          <w:lang w:val="en-US"/>
        </w:rPr>
        <w:t xml:space="preserve"> data at the individual level to link </w:t>
      </w:r>
      <w:r w:rsidR="003D5525">
        <w:rPr>
          <w:rFonts w:ascii="Arial" w:hAnsi="Arial"/>
          <w:sz w:val="20"/>
          <w:szCs w:val="20"/>
          <w:lang w:val="en-US"/>
        </w:rPr>
        <w:t>seasonal-</w:t>
      </w:r>
      <w:r>
        <w:rPr>
          <w:rFonts w:ascii="Arial" w:hAnsi="Arial"/>
          <w:sz w:val="20"/>
          <w:szCs w:val="20"/>
          <w:lang w:val="en-US"/>
        </w:rPr>
        <w:t>mediated</w:t>
      </w:r>
      <w:r w:rsidRPr="0076683E">
        <w:rPr>
          <w:rFonts w:ascii="Arial" w:hAnsi="Arial"/>
          <w:sz w:val="20"/>
          <w:szCs w:val="20"/>
          <w:lang w:val="en-US"/>
        </w:rPr>
        <w:t xml:space="preserve"> variation in resource availability with traditional metrics of fitness</w:t>
      </w:r>
      <w:r>
        <w:rPr>
          <w:rFonts w:ascii="Arial" w:hAnsi="Arial"/>
          <w:sz w:val="20"/>
          <w:szCs w:val="20"/>
          <w:lang w:val="en-US"/>
        </w:rPr>
        <w:t>,</w:t>
      </w:r>
      <w:r w:rsidRPr="0076683E">
        <w:rPr>
          <w:rFonts w:ascii="Arial" w:hAnsi="Arial"/>
          <w:sz w:val="20"/>
          <w:szCs w:val="20"/>
          <w:lang w:val="en-US"/>
        </w:rPr>
        <w:t xml:space="preserve"> such as body condition and survival, </w:t>
      </w:r>
      <w:r>
        <w:rPr>
          <w:rFonts w:ascii="Arial" w:hAnsi="Arial"/>
          <w:sz w:val="20"/>
          <w:szCs w:val="20"/>
          <w:lang w:val="en-US"/>
        </w:rPr>
        <w:t>as well as their cascading impacts on</w:t>
      </w:r>
      <w:r w:rsidRPr="0076683E">
        <w:rPr>
          <w:rFonts w:ascii="Arial" w:hAnsi="Arial"/>
          <w:sz w:val="20"/>
          <w:szCs w:val="20"/>
          <w:lang w:val="en-US"/>
        </w:rPr>
        <w:t xml:space="preserve"> population size and consumer community composition. </w:t>
      </w:r>
      <w:r>
        <w:rPr>
          <w:rFonts w:ascii="Arial" w:hAnsi="Arial"/>
          <w:sz w:val="20"/>
          <w:szCs w:val="20"/>
          <w:lang w:val="en-US"/>
        </w:rPr>
        <w:t xml:space="preserve">We will compare empirical data to fitness expectations derived from </w:t>
      </w:r>
      <w:commentRangeStart w:id="61"/>
      <w:del w:id="62" w:author="Kartzinel, Tyler" w:date="2021-07-30T09:55:00Z">
        <w:r w:rsidRPr="00157A54" w:rsidDel="00523721">
          <w:rPr>
            <w:rFonts w:ascii="Arial" w:hAnsi="Arial"/>
            <w:sz w:val="20"/>
            <w:szCs w:val="20"/>
            <w:highlight w:val="yellow"/>
            <w:lang w:val="en-US"/>
          </w:rPr>
          <w:delText xml:space="preserve">mechanistic </w:delText>
        </w:r>
      </w:del>
      <w:ins w:id="63" w:author="Kartzinel, Tyler" w:date="2021-07-30T09:55:00Z">
        <w:r w:rsidR="00523721">
          <w:rPr>
            <w:rFonts w:ascii="Arial" w:hAnsi="Arial"/>
            <w:sz w:val="20"/>
            <w:szCs w:val="20"/>
            <w:highlight w:val="yellow"/>
            <w:lang w:val="en-US"/>
          </w:rPr>
          <w:t xml:space="preserve">the </w:t>
        </w:r>
      </w:ins>
      <w:r w:rsidRPr="00157A54">
        <w:rPr>
          <w:rFonts w:ascii="Arial" w:hAnsi="Arial"/>
          <w:sz w:val="20"/>
          <w:szCs w:val="20"/>
          <w:highlight w:val="yellow"/>
          <w:lang w:val="en-US"/>
        </w:rPr>
        <w:t>foraging models</w:t>
      </w:r>
      <w:r>
        <w:rPr>
          <w:rFonts w:ascii="Arial" w:hAnsi="Arial"/>
          <w:sz w:val="20"/>
          <w:szCs w:val="20"/>
          <w:lang w:val="en-US"/>
        </w:rPr>
        <w:t xml:space="preserve"> </w:t>
      </w:r>
      <w:commentRangeEnd w:id="61"/>
      <w:r w:rsidR="00523721">
        <w:rPr>
          <w:rStyle w:val="CommentReference"/>
          <w:rFonts w:ascii="Times New Roman" w:hAnsi="Times New Roman" w:cs="Times New Roman"/>
          <w:color w:val="auto"/>
          <w:lang w:val="en-US"/>
          <w14:textOutline w14:w="0" w14:cap="rnd" w14:cmpd="sng" w14:algn="ctr">
            <w14:noFill/>
            <w14:prstDash w14:val="solid"/>
            <w14:bevel/>
          </w14:textOutline>
        </w:rPr>
        <w:commentReference w:id="61"/>
      </w:r>
      <w:r>
        <w:rPr>
          <w:rFonts w:ascii="Arial" w:hAnsi="Arial"/>
          <w:sz w:val="20"/>
          <w:szCs w:val="20"/>
          <w:lang w:val="en-US"/>
        </w:rPr>
        <w:t xml:space="preserve">where consumer strategies are defined explicitly (Figure 1). </w:t>
      </w:r>
      <w:r w:rsidRPr="0076683E">
        <w:rPr>
          <w:rFonts w:ascii="Arial" w:hAnsi="Arial"/>
          <w:sz w:val="20"/>
          <w:szCs w:val="20"/>
          <w:lang w:val="en-US"/>
        </w:rPr>
        <w:t>We will assess consumer diet composition in the context of well-established theory that predicts how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vary </w:t>
      </w:r>
      <w:r>
        <w:rPr>
          <w:rFonts w:ascii="Arial" w:hAnsi="Arial"/>
          <w:sz w:val="20"/>
          <w:szCs w:val="20"/>
          <w:lang w:val="en-US"/>
        </w:rPr>
        <w:t xml:space="preserve">with </w:t>
      </w:r>
      <w:r w:rsidRPr="0076683E">
        <w:rPr>
          <w:rFonts w:ascii="Arial" w:hAnsi="Arial"/>
          <w:sz w:val="20"/>
          <w:szCs w:val="20"/>
          <w:lang w:val="en-US"/>
        </w:rPr>
        <w:t>resource quantity and quality (ecological opportunity), as well as inter- and intra-specific competition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This will enable us to identify foraging generalists and specialists along two primary axes</w:t>
      </w:r>
      <w:r>
        <w:rPr>
          <w:rFonts w:ascii="Arial" w:hAnsi="Arial"/>
          <w:sz w:val="20"/>
          <w:szCs w:val="20"/>
          <w:lang w:val="en-US"/>
        </w:rPr>
        <w:t>—</w:t>
      </w:r>
      <w:r w:rsidRPr="0076683E">
        <w:rPr>
          <w:rFonts w:ascii="Arial" w:hAnsi="Arial"/>
          <w:sz w:val="20"/>
          <w:szCs w:val="20"/>
          <w:lang w:val="en-US"/>
        </w:rPr>
        <w:t>plant photosynthetic pathway and trophic level</w:t>
      </w:r>
      <w:r>
        <w:rPr>
          <w:rFonts w:ascii="Arial" w:hAnsi="Arial"/>
          <w:sz w:val="20"/>
          <w:szCs w:val="20"/>
          <w:lang w:val="en-US"/>
        </w:rPr>
        <w:t>—</w:t>
      </w:r>
      <w:r w:rsidRPr="0076683E">
        <w:rPr>
          <w:rFonts w:ascii="Arial" w:hAnsi="Arial"/>
          <w:sz w:val="20"/>
          <w:szCs w:val="20"/>
          <w:lang w:val="en-US"/>
        </w:rPr>
        <w:t>that are closely associated with</w:t>
      </w:r>
      <w:r>
        <w:rPr>
          <w:rFonts w:ascii="Arial" w:hAnsi="Arial"/>
          <w:sz w:val="20"/>
          <w:szCs w:val="20"/>
          <w:lang w:val="en-US"/>
        </w:rPr>
        <w:t xml:space="preserve"> a</w:t>
      </w:r>
      <w:r w:rsidRPr="0076683E">
        <w:rPr>
          <w:rFonts w:ascii="Arial" w:hAnsi="Arial"/>
          <w:sz w:val="20"/>
          <w:szCs w:val="20"/>
          <w:lang w:val="en-US"/>
        </w:rPr>
        <w:t xml:space="preserve"> forage quality index </w:t>
      </w:r>
      <w:r>
        <w:rPr>
          <w:rFonts w:ascii="Arial" w:hAnsi="Arial"/>
          <w:sz w:val="20"/>
          <w:szCs w:val="20"/>
          <w:lang w:val="en-US"/>
        </w:rPr>
        <w:t xml:space="preserve">based on </w:t>
      </w:r>
      <w:r w:rsidRPr="0076683E">
        <w:rPr>
          <w:rFonts w:ascii="Arial" w:hAnsi="Arial"/>
          <w:sz w:val="20"/>
          <w:szCs w:val="20"/>
          <w:lang w:val="en-US"/>
        </w:rPr>
        <w:t xml:space="preserve">foliar and seed nitrogen (protein) content (Fig. </w:t>
      </w:r>
      <w:r>
        <w:rPr>
          <w:rFonts w:ascii="Arial" w:hAnsi="Arial"/>
          <w:sz w:val="20"/>
          <w:szCs w:val="20"/>
          <w:lang w:val="en-US"/>
        </w:rPr>
        <w:t>2</w:t>
      </w:r>
      <w:r w:rsidRPr="0076683E">
        <w:rPr>
          <w:rFonts w:ascii="Arial" w:hAnsi="Arial"/>
          <w:sz w:val="20"/>
          <w:szCs w:val="20"/>
          <w:lang w:val="en-US"/>
        </w:rPr>
        <w:t xml:space="preserve">), soluble carbohydrate concentration, and seed mass. </w:t>
      </w:r>
      <w:r>
        <w:rPr>
          <w:rFonts w:ascii="Arial" w:hAnsi="Arial"/>
          <w:sz w:val="20"/>
          <w:szCs w:val="20"/>
          <w:lang w:val="en-US"/>
        </w:rPr>
        <w:t xml:space="preserve">We will also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isotope data. </w:t>
      </w:r>
      <w:r>
        <w:rPr>
          <w:rFonts w:ascii="Arial" w:hAnsi="Arial"/>
          <w:sz w:val="20"/>
          <w:szCs w:val="20"/>
          <w:lang w:val="en-US"/>
        </w:rPr>
        <w:t>This will enable us to link resource selection with physiologically mediated phenotypes, including c</w:t>
      </w:r>
      <w:r w:rsidRPr="0076683E">
        <w:rPr>
          <w:rFonts w:ascii="Arial" w:hAnsi="Arial"/>
          <w:sz w:val="20"/>
          <w:szCs w:val="20"/>
          <w:lang w:val="en-US"/>
        </w:rPr>
        <w:t>onsumer body condition</w:t>
      </w:r>
      <w:del w:id="64" w:author="Justin Yeakel" w:date="2021-08-04T10:51:00Z">
        <w:r w:rsidDel="006E752C">
          <w:rPr>
            <w:rFonts w:ascii="Arial" w:hAnsi="Arial"/>
            <w:sz w:val="20"/>
            <w:szCs w:val="20"/>
            <w:lang w:val="en-US"/>
          </w:rPr>
          <w:delText xml:space="preserve"> based on</w:delText>
        </w:r>
      </w:del>
      <w:r w:rsidRPr="0076683E">
        <w:rPr>
          <w:rFonts w:ascii="Arial" w:hAnsi="Arial"/>
          <w:sz w:val="20"/>
          <w:szCs w:val="20"/>
          <w:lang w:val="en-US"/>
        </w:rPr>
        <w:t xml:space="preserve"> </w:t>
      </w:r>
      <w:r>
        <w:rPr>
          <w:rFonts w:ascii="Arial" w:hAnsi="Arial"/>
          <w:sz w:val="20"/>
          <w:szCs w:val="20"/>
          <w:lang w:val="en-US"/>
        </w:rPr>
        <w:t>(</w:t>
      </w:r>
      <w:r w:rsidRPr="0076683E">
        <w:rPr>
          <w:rFonts w:ascii="Arial" w:hAnsi="Arial"/>
          <w:sz w:val="20"/>
          <w:szCs w:val="20"/>
          <w:lang w:val="en-US"/>
        </w:rPr>
        <w:t>quantitative magnetic resonance</w:t>
      </w:r>
      <w:r>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 xml:space="preserve">QMR),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based on fecal DNA), and survival</w:t>
      </w:r>
      <w:r w:rsidRPr="0076683E">
        <w:rPr>
          <w:rFonts w:ascii="Arial" w:hAnsi="Arial"/>
          <w:sz w:val="20"/>
          <w:szCs w:val="20"/>
          <w:lang w:val="en-US"/>
        </w:rPr>
        <w:t xml:space="preserve">. </w:t>
      </w:r>
      <w:r>
        <w:rPr>
          <w:rFonts w:ascii="Arial" w:hAnsi="Arial"/>
          <w:sz w:val="20"/>
          <w:szCs w:val="20"/>
          <w:lang w:val="en-US"/>
        </w:rPr>
        <w:t>W</w:t>
      </w:r>
      <w:r w:rsidRPr="0076683E">
        <w:rPr>
          <w:rFonts w:ascii="Arial" w:hAnsi="Arial"/>
          <w:sz w:val="20"/>
          <w:szCs w:val="20"/>
          <w:lang w:val="en-US"/>
        </w:rPr>
        <w:t>e will estimate individual survival and population size with mark-recapture models, which will also quantify</w:t>
      </w:r>
      <w:r>
        <w:rPr>
          <w:rFonts w:ascii="Arial" w:hAnsi="Arial"/>
          <w:sz w:val="20"/>
          <w:szCs w:val="20"/>
          <w:lang w:val="en-US"/>
        </w:rPr>
        <w:t xml:space="preserve"> density dependent</w:t>
      </w:r>
      <w:r w:rsidRPr="0076683E">
        <w:rPr>
          <w:rFonts w:ascii="Arial" w:hAnsi="Arial"/>
          <w:sz w:val="20"/>
          <w:szCs w:val="20"/>
          <w:lang w:val="en-US"/>
        </w:rPr>
        <w:t xml:space="preserve"> intra- and inter-specific competition within this consumer community. Finally, </w:t>
      </w:r>
      <w:r>
        <w:rPr>
          <w:rFonts w:ascii="Arial" w:hAnsi="Arial"/>
          <w:sz w:val="20"/>
          <w:szCs w:val="20"/>
          <w:lang w:val="en-US"/>
        </w:rPr>
        <w:t xml:space="preserve">we will construct </w:t>
      </w:r>
      <w:ins w:id="65" w:author="Kartzinel, Tyler" w:date="2021-08-02T10:46:00Z">
        <w:r w:rsidR="001F3A06">
          <w:rPr>
            <w:rFonts w:ascii="Arial" w:hAnsi="Arial"/>
            <w:sz w:val="20"/>
            <w:szCs w:val="20"/>
            <w:lang w:val="en-US"/>
          </w:rPr>
          <w:t xml:space="preserve">mechanistic </w:t>
        </w:r>
      </w:ins>
      <w:del w:id="66" w:author="Kartzinel, Tyler" w:date="2021-07-30T09:55:00Z">
        <w:r w:rsidDel="00523721">
          <w:rPr>
            <w:rFonts w:ascii="Arial" w:hAnsi="Arial"/>
            <w:sz w:val="20"/>
            <w:szCs w:val="20"/>
            <w:lang w:val="en-US"/>
          </w:rPr>
          <w:delText xml:space="preserve">mechanistic </w:delText>
        </w:r>
        <w:r w:rsidRPr="00157A54" w:rsidDel="00523721">
          <w:rPr>
            <w:rFonts w:ascii="Arial" w:hAnsi="Arial"/>
            <w:sz w:val="20"/>
            <w:szCs w:val="20"/>
            <w:highlight w:val="yellow"/>
            <w:lang w:val="en-US"/>
          </w:rPr>
          <w:delText xml:space="preserve">consumer </w:delText>
        </w:r>
      </w:del>
      <w:r w:rsidRPr="00157A54">
        <w:rPr>
          <w:rFonts w:ascii="Arial" w:hAnsi="Arial"/>
          <w:sz w:val="20"/>
          <w:szCs w:val="20"/>
          <w:highlight w:val="yellow"/>
          <w:lang w:val="en-US"/>
        </w:rPr>
        <w:t>foraging models</w:t>
      </w:r>
      <w:ins w:id="67" w:author="Justin Yeakel" w:date="2021-08-04T10:51:00Z">
        <w:r w:rsidR="00B24F98">
          <w:rPr>
            <w:rFonts w:ascii="Arial" w:hAnsi="Arial"/>
            <w:sz w:val="20"/>
            <w:szCs w:val="20"/>
            <w:lang w:val="en-US"/>
          </w:rPr>
          <w:t xml:space="preserve"> based on principles of fitness-maximization and</w:t>
        </w:r>
      </w:ins>
      <w:r>
        <w:rPr>
          <w:rFonts w:ascii="Arial" w:hAnsi="Arial"/>
          <w:sz w:val="20"/>
          <w:szCs w:val="20"/>
          <w:lang w:val="en-US"/>
        </w:rPr>
        <w:t xml:space="preserve"> parameterized by </w:t>
      </w:r>
      <w:del w:id="68" w:author="Kartzinel, Tyler" w:date="2021-07-30T09:55:00Z">
        <w:r w:rsidDel="00523721">
          <w:rPr>
            <w:rFonts w:ascii="Arial" w:hAnsi="Arial"/>
            <w:sz w:val="20"/>
            <w:szCs w:val="20"/>
            <w:lang w:val="en-US"/>
          </w:rPr>
          <w:delText xml:space="preserve">measured </w:delText>
        </w:r>
      </w:del>
      <w:r>
        <w:rPr>
          <w:rFonts w:ascii="Arial" w:hAnsi="Arial"/>
          <w:sz w:val="20"/>
          <w:szCs w:val="20"/>
          <w:lang w:val="en-US"/>
        </w:rPr>
        <w:t xml:space="preserve">resource availability, stoichiometry, and nutritional content where both consumer microbiome state and body condition constrain foraging strategies. Comparing observed consumer strategies to those generated by </w:t>
      </w:r>
      <w:del w:id="69" w:author="Kartzinel, Tyler" w:date="2021-08-02T10:46:00Z">
        <w:r w:rsidDel="001F3A06">
          <w:rPr>
            <w:rFonts w:ascii="Arial" w:hAnsi="Arial"/>
            <w:sz w:val="20"/>
            <w:szCs w:val="20"/>
            <w:lang w:val="en-US"/>
          </w:rPr>
          <w:delText xml:space="preserve">mechanistic </w:delText>
        </w:r>
      </w:del>
      <w:ins w:id="70" w:author="Kartzinel, Tyler" w:date="2021-08-02T10:46:00Z">
        <w:r w:rsidR="001F3A06">
          <w:rPr>
            <w:rFonts w:ascii="Arial" w:hAnsi="Arial"/>
            <w:sz w:val="20"/>
            <w:szCs w:val="20"/>
            <w:lang w:val="en-US"/>
          </w:rPr>
          <w:t xml:space="preserve">foraging </w:t>
        </w:r>
      </w:ins>
      <w:r>
        <w:rPr>
          <w:rFonts w:ascii="Arial" w:hAnsi="Arial"/>
          <w:sz w:val="20"/>
          <w:szCs w:val="20"/>
          <w:lang w:val="en-US"/>
        </w:rPr>
        <w:t>models and their associated fitness consequences will enable us to link consumer foraging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based on a new understanding of how resources are mechanistically linked to body condition and fitness in a dynamic resource landscape. These topics have never been examined jointly in a single consumer species, let alone an entire community.</w:t>
      </w:r>
    </w:p>
    <w:p w14:paraId="123BED3C" w14:textId="77777777" w:rsidR="00AC1309" w:rsidRDefault="00AC1309" w:rsidP="00E430C8">
      <w:pPr>
        <w:pStyle w:val="Body"/>
        <w:ind w:firstLine="360"/>
        <w:rPr>
          <w:rFonts w:ascii="Arial" w:hAnsi="Arial"/>
          <w:sz w:val="20"/>
          <w:szCs w:val="20"/>
          <w:lang w:val="en-US"/>
        </w:rPr>
      </w:pPr>
    </w:p>
    <w:p w14:paraId="308B1687" w14:textId="77777777" w:rsidR="006955BE" w:rsidRDefault="00B552D7" w:rsidP="00E07F6C">
      <w:pPr>
        <w:pStyle w:val="Body"/>
        <w:ind w:firstLine="360"/>
        <w:rPr>
          <w:ins w:id="71" w:author="Kartzinel, Tyler" w:date="2021-07-30T10:17:00Z"/>
          <w:rFonts w:ascii="Arial" w:hAnsi="Arial"/>
          <w:sz w:val="20"/>
          <w:szCs w:val="20"/>
          <w:lang w:val="en-US"/>
        </w:rPr>
      </w:pPr>
      <w:commentRangeStart w:id="72"/>
      <w:r>
        <w:rPr>
          <w:rFonts w:ascii="Arial" w:hAnsi="Arial"/>
          <w:sz w:val="20"/>
          <w:szCs w:val="20"/>
          <w:lang w:val="en-US"/>
        </w:rPr>
        <w:t xml:space="preserve">In </w:t>
      </w:r>
      <w:r w:rsidR="00D07BFE">
        <w:rPr>
          <w:rFonts w:ascii="Arial" w:hAnsi="Arial"/>
          <w:sz w:val="20"/>
          <w:szCs w:val="20"/>
          <w:lang w:val="en-US"/>
        </w:rPr>
        <w:t xml:space="preserve">addition to addressing conceptual questions, our project will constitute a major methodological and theoretical advance in animal ecology by combining several types of empirical data streams on diet and body composition. Specifically, recent advances in nonlinear dimensional reduction will enable us to derive a theoretical strategy-niche space that may correlate with empirical aspects of fitness. Our approach will allow us to predict how foraging strategies will be impacted by future environmental conditions, as well as to establish predictions on consumer fitness, from which population-level </w:t>
      </w:r>
      <w:commentRangeEnd w:id="72"/>
      <w:r w:rsidR="006955BE">
        <w:rPr>
          <w:rStyle w:val="CommentReference"/>
          <w:rFonts w:ascii="Times New Roman" w:hAnsi="Times New Roman" w:cs="Times New Roman"/>
          <w:color w:val="auto"/>
          <w:lang w:val="en-US"/>
          <w14:textOutline w14:w="0" w14:cap="rnd" w14:cmpd="sng" w14:algn="ctr">
            <w14:noFill/>
            <w14:prstDash w14:val="solid"/>
            <w14:bevel/>
          </w14:textOutline>
        </w:rPr>
        <w:commentReference w:id="72"/>
      </w:r>
      <w:r w:rsidR="00D07BFE">
        <w:rPr>
          <w:rFonts w:ascii="Arial" w:hAnsi="Arial"/>
          <w:sz w:val="20"/>
          <w:szCs w:val="20"/>
          <w:lang w:val="en-US"/>
        </w:rPr>
        <w:t xml:space="preserve">expectations can be explored. </w:t>
      </w:r>
    </w:p>
    <w:p w14:paraId="1130ACBB" w14:textId="77777777" w:rsidR="006955BE" w:rsidRDefault="006955BE" w:rsidP="00E07F6C">
      <w:pPr>
        <w:pStyle w:val="Body"/>
        <w:ind w:firstLine="360"/>
        <w:rPr>
          <w:ins w:id="73" w:author="Kartzinel, Tyler" w:date="2021-07-30T10:17:00Z"/>
          <w:rFonts w:ascii="Arial" w:hAnsi="Arial"/>
          <w:sz w:val="20"/>
          <w:szCs w:val="20"/>
          <w:lang w:val="en-US"/>
        </w:rPr>
      </w:pPr>
    </w:p>
    <w:p w14:paraId="7CAF8EE5" w14:textId="27713012" w:rsidR="00B552D7" w:rsidRDefault="00D07BFE" w:rsidP="00E07F6C">
      <w:pPr>
        <w:pStyle w:val="Body"/>
        <w:ind w:firstLine="360"/>
        <w:rPr>
          <w:rFonts w:ascii="Arial" w:hAnsi="Arial"/>
          <w:sz w:val="20"/>
          <w:szCs w:val="20"/>
          <w:lang w:val="en-US"/>
        </w:rPr>
      </w:pPr>
      <w:del w:id="74" w:author="Kartzinel, Tyler" w:date="2021-07-30T10:17:00Z">
        <w:r w:rsidDel="006955BE">
          <w:rPr>
            <w:rFonts w:ascii="Arial" w:hAnsi="Arial"/>
            <w:sz w:val="20"/>
            <w:szCs w:val="20"/>
            <w:lang w:val="en-US"/>
          </w:rPr>
          <w:delText>First, w</w:delText>
        </w:r>
      </w:del>
      <w:ins w:id="75" w:author="Kartzinel, Tyler" w:date="2021-07-30T10:17:00Z">
        <w:r w:rsidR="006955BE">
          <w:rPr>
            <w:rFonts w:ascii="Arial" w:hAnsi="Arial"/>
            <w:sz w:val="20"/>
            <w:szCs w:val="20"/>
            <w:lang w:val="en-US"/>
          </w:rPr>
          <w:t>Our proposal is rooted in</w:t>
        </w:r>
      </w:ins>
      <w:del w:id="76" w:author="Kartzinel, Tyler" w:date="2021-07-30T10:17:00Z">
        <w:r w:rsidDel="006955BE">
          <w:rPr>
            <w:rFonts w:ascii="Arial" w:hAnsi="Arial"/>
            <w:sz w:val="20"/>
            <w:szCs w:val="20"/>
            <w:lang w:val="en-US"/>
          </w:rPr>
          <w:delText>e will build</w:delText>
        </w:r>
      </w:del>
      <w:r>
        <w:rPr>
          <w:rFonts w:ascii="Arial" w:hAnsi="Arial"/>
          <w:sz w:val="20"/>
          <w:szCs w:val="20"/>
          <w:lang w:val="en-US"/>
        </w:rPr>
        <w:t xml:space="preserve"> a quantitative framework for combining fecal DNA metabarcoding and isotope data into a multi-proxy metric that will transform how animal ecologists use diet composition data to understand foraging strategies. The advantage of combining these two dietary proxies is that their respective strengths complement the weaknesses of the other. Specifically, scat metabarcoding provides high-resolution taxonomic information for recently consumed (~24 hours) resources, but estimating the proportional consumption and assimilation of individual resources is confounded by assumptions about the relative digestibility of different foods. In contrast, isotope analysis provides a time-integrated measure of resource assimilation with low taxonomic resolution often only capable of discriminating between plant functional groups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xml:space="preserve">) and providing an estimate of relative trophic level for consumers. Combining these two approaches with direct measurements of body condition and </w:t>
      </w:r>
      <w:commentRangeStart w:id="77"/>
      <w:commentRangeStart w:id="78"/>
      <w:r>
        <w:rPr>
          <w:rFonts w:ascii="Arial" w:hAnsi="Arial"/>
          <w:sz w:val="20"/>
          <w:szCs w:val="20"/>
          <w:lang w:val="en-US"/>
        </w:rPr>
        <w:t>mark-recapture model</w:t>
      </w:r>
      <w:commentRangeEnd w:id="77"/>
      <w:r>
        <w:rPr>
          <w:rStyle w:val="CommentReference"/>
          <w:rFonts w:ascii="Times New Roman" w:hAnsi="Times New Roman" w:cs="Times New Roman"/>
          <w:color w:val="auto"/>
          <w:lang w:val="en-US"/>
          <w14:textOutline w14:w="0" w14:cap="rnd" w14:cmpd="sng" w14:algn="ctr">
            <w14:noFill/>
            <w14:prstDash w14:val="solid"/>
            <w14:bevel/>
          </w14:textOutline>
        </w:rPr>
        <w:commentReference w:id="77"/>
      </w:r>
      <w:commentRangeEnd w:id="78"/>
      <w:r>
        <w:rPr>
          <w:rStyle w:val="CommentReference"/>
          <w:rFonts w:ascii="Times New Roman" w:hAnsi="Times New Roman" w:cs="Times New Roman"/>
          <w:color w:val="auto"/>
          <w:lang w:val="en-US"/>
          <w14:textOutline w14:w="0" w14:cap="rnd" w14:cmpd="sng" w14:algn="ctr">
            <w14:noFill/>
            <w14:prstDash w14:val="solid"/>
            <w14:bevel/>
          </w14:textOutline>
        </w:rPr>
        <w:commentReference w:id="78"/>
      </w:r>
      <w:r>
        <w:rPr>
          <w:rFonts w:ascii="Arial" w:hAnsi="Arial"/>
          <w:sz w:val="20"/>
          <w:szCs w:val="20"/>
          <w:lang w:val="en-US"/>
        </w:rPr>
        <w:t xml:space="preserve">s will allow us to link high-resolution data on resource selection and </w:t>
      </w: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37088" behindDoc="0" locked="0" layoutInCell="1" allowOverlap="1" wp14:anchorId="73BD8E54" wp14:editId="3A36100A">
                <wp:simplePos x="0" y="0"/>
                <wp:positionH relativeFrom="column">
                  <wp:posOffset>0</wp:posOffset>
                </wp:positionH>
                <wp:positionV relativeFrom="paragraph">
                  <wp:posOffset>1828800</wp:posOffset>
                </wp:positionV>
                <wp:extent cx="6056630" cy="3725545"/>
                <wp:effectExtent l="0" t="0" r="0" b="0"/>
                <wp:wrapTight wrapText="bothSides">
                  <wp:wrapPolygon edited="0">
                    <wp:start x="91" y="0"/>
                    <wp:lineTo x="91" y="14137"/>
                    <wp:lineTo x="226" y="21427"/>
                    <wp:lineTo x="21333" y="21427"/>
                    <wp:lineTo x="21423" y="0"/>
                    <wp:lineTo x="91" y="0"/>
                  </wp:wrapPolygon>
                </wp:wrapTight>
                <wp:docPr id="20" name="Group 20"/>
                <wp:cNvGraphicFramePr/>
                <a:graphic xmlns:a="http://schemas.openxmlformats.org/drawingml/2006/main">
                  <a:graphicData uri="http://schemas.microsoft.com/office/word/2010/wordprocessingGroup">
                    <wpg:wgp>
                      <wpg:cNvGrpSpPr/>
                      <wpg:grpSpPr>
                        <a:xfrm>
                          <a:off x="0" y="0"/>
                          <a:ext cx="6056630" cy="3725545"/>
                          <a:chOff x="0" y="0"/>
                          <a:chExt cx="6056630" cy="3726046"/>
                        </a:xfrm>
                      </wpg:grpSpPr>
                      <wps:wsp>
                        <wps:cNvPr id="12" name="Text Box 12"/>
                        <wps:cNvSpPr txBox="1"/>
                        <wps:spPr>
                          <a:xfrm>
                            <a:off x="0" y="2516864"/>
                            <a:ext cx="6056630" cy="1209182"/>
                          </a:xfrm>
                          <a:prstGeom prst="rect">
                            <a:avLst/>
                          </a:prstGeom>
                          <a:noFill/>
                          <a:ln w="6350">
                            <a:noFill/>
                          </a:ln>
                        </wps:spPr>
                        <wps:txbx>
                          <w:txbxContent>
                            <w:p w14:paraId="2D765ED8" w14:textId="53DA7F6D" w:rsidR="00D07BFE" w:rsidRPr="00EB3A59" w:rsidRDefault="00D07BFE" w:rsidP="00D07BFE">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descr="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4321" y="0"/>
                            <a:ext cx="5943600" cy="2526665"/>
                          </a:xfrm>
                          <a:prstGeom prst="rect">
                            <a:avLst/>
                          </a:prstGeom>
                        </pic:spPr>
                      </pic:pic>
                    </wpg:wgp>
                  </a:graphicData>
                </a:graphic>
                <wp14:sizeRelV relativeFrom="margin">
                  <wp14:pctHeight>0</wp14:pctHeight>
                </wp14:sizeRelV>
              </wp:anchor>
            </w:drawing>
          </mc:Choice>
          <mc:Fallback>
            <w:pict>
              <v:group w14:anchorId="73BD8E54" id="Group 20" o:spid="_x0000_s1026" style="position:absolute;left:0;text-align:left;margin-left:0;margin-top:2in;width:476.9pt;height:293.35pt;z-index:251737088;mso-height-relative:margin" coordsize="60566,3726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f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13;&#10;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&#13;&#1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13;&#10;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39/fz8/Pz8/Pz8/Pz8/Pz8/Pz8/Pz8/Pz8/Pz8/Pz8/Pz8/Pz8&#13;&#10;/Pz8/Pz8/Pz8/Pz8/Pz8/Pz8/Pz8/Pz8/Pz8/Pz8/Pz8/Pz8/Pz8/Pz8/Pz8/Pz8/Pz8/Pz8/Pz8&#13;&#10;/Pz8/Pz8/Pz8/Pz8/Pz8/Pz8/Pz8/Pz8/Pz8/Pz8/Pz8/Pz8/Pz8/Pz8/Pz8/Pz8/P39/djZ2qWn&#13;&#10;qqeprKeprKeprKeprKaoq6Smqbi6vOTk5fz8/P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S1uLGztrKztrKztrKztrKztrKztrKztrKz&#13;&#10;trKztrKztrKztrKztrKztrKztrKztrKztrKztrKztrKztrKztrKztrKztrKztrKztrKztrKztrKz&#13;&#10;trKztrKztrKztrKztrKztrKztrKztrKztrKztrKztrKztrKztrKztrKztrKztrKztrKztrKztrKz&#13;&#10;trKztrKztrGztqiqraeprKeprKeprKeprKeprKeprKWnqqaoq7K0tr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1t7CxtK2vsq2vsq2vsq2v&#13;&#10;sq2vsq2vsq2vsq2vsq2vsq2vsq2vsq2vsq2vsq2vsq2vsq2vsq2vsq2vsq2vsq2vsq2vsq2vsq2v&#13;&#10;sq2vsq2vsq2vsq2vsq2vsq2vsq2vsq2vsq2vsq2vsq2vsq2vsq2vsq2vsq2vsq2vsq2vsq2vsq2v&#13;&#10;sq2vsq2vsq2vsq2vsq2vsq2vsq6wsqiqraeprKeprKeprKeprKeprKeprKWnqqaoq7CytbO1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7+/j4&#13;&#10;+fb29/b39/b39/b39/b39/b39/b39/b39/b39/b39/b39/b39/b39/b39/b39/b39/b39/b39/b3&#13;&#10;9/b39/b39/b39/b39/b39/b39/b39/b39/b39/b39/b39/b39/b39/b39/b39/b39/b39/b39/b3&#13;&#10;9/b39/b39/b39/b39/b39/b39/b39/b39/b39/f3+NbX2KaoqqeprKeprKeprKeprKaoq6Smqbi5&#13;&#10;vOTk5fj4+fr7+/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doaGZnaGZnaGZnaGZnaGZnaGZn&#13;&#10;aGhqamprbGprbG1ub2xtbmpra2doaWZnaGZnaGZnaGZnaGZnaGZnaGZnaGZnaGZnaGZnaGZnaGZn&#13;&#10;aGZnaGZnaGZnaGZnaGZnaGZnaGZnaGZnaGZnaGZnaGZnaGZnaGZnaGZnaGZnaGZnaGZnaGZnaGZn&#13;&#10;aGZnaGZnaGZnaGZnaGZnaGZnaGZnaGZnaGZnaGZnaGZnaGZnaGZnaGZnaGZnaGZnaGZnaGdoaGZn&#13;&#10;aGZnaGZnaGZnaGZnaGZnaGZnaGZnaGZnaGZnaGZnaGZnaGdo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PHx8tTV1qGjp9XW2PLy8+/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rq69DR0qKkp9HS1Ovr7O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r7NDR&#13;&#10;0qKkp9HS1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enp6uzs7fb29v7+/v//////////////////////////////&#13;&#10;////////////////////////////////////////////////////////////////////////////&#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13;&#10;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vr7NDR0qKkp9HS1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ujo6e3t7vn5+f//////////&#13;&#10;////////////////////////////////////////////////////////////////////////////&#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13;&#10;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DR0qKkp9HS1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enp6vT09P7+////////////////////////////////////////////////////////////////&#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13;&#10;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NDR0qKkp9HS1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Dw8f7+/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13;&#10;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NDR0qKkp9HS1Ozs&#13;&#10;7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e/v7/7+/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13;&#10;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&#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vr&#13;&#10;7NDR0qKkp9HS1Ozs7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Dw8f7+/v//&#13;&#10;////////////////////////////////////////////////////////////////////////////&#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13;&#10;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vr7NDR0qKkp9HS1O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vr7NDR0qKkp9HS1Ozs7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rq6+zs7Ozs7evr7Orq6+np6unp6unp6unp6uvr7NDR0qKkp9HS1Ozs7enp6unp6unp&#13;&#10;6unp6urq6+vr7Ozs7Ozs7erq6+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3t7v7+/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13;&#10;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Xl5snKzMXFyM7P0djZ2uPj5Onp6uzr7Orq6+np6uvr7NDR0qKkp9HS&#13;&#10;1Ozs7enp6urq6+zr7Orq6+Tk5dvb3dHR08fIysvMzufn6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b29v//////&#13;&#10;////////////////////////////////////////////////////////////////////////////&#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13;&#10;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rq693e4LS2uKKkp6eprKyusLm6vczNzuDg4evr&#13;&#10;7Ozs7dDR0qKkp9HS1O3t7uvr7ODg4szNz7q7vq2vsqiqraOlqLO0t97e4O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q6+bn57/Bw6Wnqqao&#13;&#10;q6WnqqWnqqqsr7/AwuDg4tHS1KKkp9PU1uDg4b/Aw6qsr6WnqqWnqqaoq6Smqbu9v+bm5+vr7O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np6sTFyKaoq6eprKeprKaoq6Smqayusbi6vKaoq7i5vKytsKSmqaaoq6eprKeprKWnqsDC&#13;&#10;xOfo6e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rq6+vr68fIy6Woq6eprKeprKeprKaoq6aoq6eprKaoq6aoq6eprKep&#13;&#10;rKeprKWnqsPExunp6u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8TExqWnqqeprKeprKeprKeprKep&#13;&#10;rKeprKeprKeprKeprKSmqsLDxenp6u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r6+///////////////////////////////////////////////////////////////////////&#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rq6+no6b2/wKSm&#13;&#10;qaeprKeprKeprKeprKeprKeprKeprKWnqry+wOjo6e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f39///////////////////////////////////////////////////////&#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rq6+Xl5rS1uKWnqqeprKeprKeprKeprKeprKWnqrS2uOXl5u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T09P//////////////////////////////////////&#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3e36utsKaoq6eprKeprKeprKaoq6yusd7e4Ovr7O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Ly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s7M7P0Kaoq6eprKeprKeprKaoq9DS&#13;&#10;0+zs7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&#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rm7vaWn&#13;&#10;qqeprKSnqr2/werq6+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&#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vr7Nzc3qmrrqaoq6utsODg4e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&#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MLExaKkp8bHyuzs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&#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rq697e37CxtOHh4u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&#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dna2+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&#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&#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&#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&#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&#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&#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vr7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&#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&#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&#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&#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&#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&#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&#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&#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&#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&#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&#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13;&#10;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&#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13;&#10;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&#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13;&#10;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&#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13;&#10;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&#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13;&#10;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&#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13;&#10;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&#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13;&#10;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&#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fn6Obm597e3zIyMl9fX/Hx8unp6unp6unp6unp6unp6unp6unp6unp6unp6unp6unp6unp6unp&#13;&#10;6unp6unp6unp6unp6unp6unp6unp6unp6unp6unp6unp6unp6unp6unp6unp6unp6unp6unp6unp&#13;&#10;6unp6unp6unp6unp6unp6unp6unp6unp6unp6unp6unp6unp6unp6unp6unp6vDw8YyMjTs7PM7O&#13;&#10;z/Pz9PPz9PPz9PX09qysrAsLDKGhovDw8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&#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13;&#10;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&#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13;&#10;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&#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&#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&#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&#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&#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&#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13;&#10;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&#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13;&#10;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&#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13;&#10;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&#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13;&#10;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Hx8qGhoR4eH93d3uvr7O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Hx8qGhoSAgId3d3uvr7O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r7NbW17m5uubm5+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vr7O7u7+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">
                <v:shapetype id="_x0000_t202" coordsize="21600,21600" o:spt="202" path="m,l,21600r21600,l21600,xe">
                  <v:stroke joinstyle="miter"/>
                  <v:path gradientshapeok="t" o:connecttype="rect"/>
                </v:shapetype>
                <v:shape id="Text Box 12" o:spid="_x0000_s1027" type="#_x0000_t202" style="position:absolute;top:25168;width:60566;height:120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2D765ED8" w14:textId="53DA7F6D" w:rsidR="00D07BFE" w:rsidRPr="00EB3A59" w:rsidRDefault="00D07BFE" w:rsidP="00D07BFE">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iagram&#10;&#10;Description automatically generated" style="position:absolute;left:543;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">
                  <v:imagedata r:id="rId12" o:title="Diagram&#10;&#10;Description automatically generated"/>
                </v:shape>
                <w10:wrap type="tight"/>
              </v:group>
            </w:pict>
          </mc:Fallback>
        </mc:AlternateContent>
      </w:r>
      <w:r>
        <w:rPr>
          <w:rFonts w:ascii="Arial" w:hAnsi="Arial"/>
          <w:sz w:val="20"/>
          <w:szCs w:val="20"/>
          <w:lang w:val="en-US"/>
        </w:rPr>
        <w:t>assimilation to individual survival and population dynamics.</w:t>
      </w:r>
    </w:p>
    <w:p w14:paraId="21F98B2B" w14:textId="77FF7CA1" w:rsidR="00E92219" w:rsidRDefault="00E92219" w:rsidP="00E92219">
      <w:pPr>
        <w:pStyle w:val="Body"/>
        <w:ind w:firstLine="360"/>
        <w:rPr>
          <w:rFonts w:ascii="Arial" w:hAnsi="Arial"/>
          <w:sz w:val="20"/>
          <w:szCs w:val="20"/>
          <w:lang w:val="en-US"/>
        </w:rPr>
      </w:pPr>
      <w:commentRangeStart w:id="79"/>
      <w:commentRangeStart w:id="80"/>
      <w:del w:id="81" w:author="Kartzinel, Tyler" w:date="2021-07-30T10:17:00Z">
        <w:r w:rsidRPr="006955BE" w:rsidDel="006955BE">
          <w:rPr>
            <w:rFonts w:ascii="Arial" w:hAnsi="Arial" w:cs="Arial"/>
            <w:sz w:val="20"/>
            <w:szCs w:val="20"/>
            <w:highlight w:val="yellow"/>
            <w:lang w:val="en-US"/>
            <w:rPrChange w:id="82" w:author="Kartzinel, Tyler" w:date="2021-07-30T10:23:00Z">
              <w:rPr>
                <w:rFonts w:ascii="Arial" w:hAnsi="Arial" w:cs="Arial"/>
                <w:sz w:val="20"/>
                <w:szCs w:val="20"/>
                <w:lang w:val="en-US"/>
              </w:rPr>
            </w:rPrChange>
          </w:rPr>
          <w:delText>Second, we</w:delText>
        </w:r>
      </w:del>
      <w:ins w:id="83" w:author="Kartzinel, Tyler" w:date="2021-07-30T10:17:00Z">
        <w:del w:id="84" w:author="Justin Yeakel" w:date="2021-08-04T11:17:00Z">
          <w:r w:rsidR="006955BE" w:rsidRPr="006955BE" w:rsidDel="00390755">
            <w:rPr>
              <w:rFonts w:ascii="Arial" w:hAnsi="Arial" w:cs="Arial"/>
              <w:sz w:val="20"/>
              <w:szCs w:val="20"/>
              <w:highlight w:val="yellow"/>
              <w:lang w:val="en-US"/>
              <w:rPrChange w:id="85" w:author="Kartzinel, Tyler" w:date="2021-07-30T10:23:00Z">
                <w:rPr>
                  <w:rFonts w:ascii="Arial" w:hAnsi="Arial" w:cs="Arial"/>
                  <w:sz w:val="20"/>
                  <w:szCs w:val="20"/>
                  <w:lang w:val="en-US"/>
                </w:rPr>
              </w:rPrChange>
            </w:rPr>
            <w:delText xml:space="preserve">To combine all of these data into a rigorous interpretive framework, we will develop two </w:delText>
          </w:r>
        </w:del>
      </w:ins>
      <w:ins w:id="86" w:author="Kartzinel, Tyler" w:date="2021-07-30T10:22:00Z">
        <w:del w:id="87" w:author="Justin Yeakel" w:date="2021-08-04T11:17:00Z">
          <w:r w:rsidR="006955BE" w:rsidRPr="006955BE" w:rsidDel="00390755">
            <w:rPr>
              <w:rFonts w:ascii="Arial" w:hAnsi="Arial" w:cs="Arial"/>
              <w:sz w:val="20"/>
              <w:szCs w:val="20"/>
              <w:highlight w:val="yellow"/>
              <w:lang w:val="en-US"/>
              <w:rPrChange w:id="88" w:author="Kartzinel, Tyler" w:date="2021-07-30T10:23:00Z">
                <w:rPr>
                  <w:rFonts w:ascii="Arial" w:hAnsi="Arial" w:cs="Arial"/>
                  <w:sz w:val="20"/>
                  <w:szCs w:val="20"/>
                  <w:lang w:val="en-US"/>
                </w:rPr>
              </w:rPrChange>
            </w:rPr>
            <w:delText xml:space="preserve">complementary </w:delText>
          </w:r>
        </w:del>
      </w:ins>
      <w:ins w:id="89" w:author="Kartzinel, Tyler" w:date="2021-07-30T10:17:00Z">
        <w:del w:id="90" w:author="Justin Yeakel" w:date="2021-08-04T11:17:00Z">
          <w:r w:rsidR="006955BE" w:rsidRPr="006955BE" w:rsidDel="00390755">
            <w:rPr>
              <w:rFonts w:ascii="Arial" w:hAnsi="Arial" w:cs="Arial"/>
              <w:sz w:val="20"/>
              <w:szCs w:val="20"/>
              <w:highlight w:val="yellow"/>
              <w:lang w:val="en-US"/>
              <w:rPrChange w:id="91" w:author="Kartzinel, Tyler" w:date="2021-07-30T10:23:00Z">
                <w:rPr>
                  <w:rFonts w:ascii="Arial" w:hAnsi="Arial" w:cs="Arial"/>
                  <w:sz w:val="20"/>
                  <w:szCs w:val="20"/>
                  <w:lang w:val="en-US"/>
                </w:rPr>
              </w:rPrChange>
            </w:rPr>
            <w:delText>models</w:delText>
          </w:r>
        </w:del>
      </w:ins>
      <w:ins w:id="92" w:author="Kartzinel, Tyler" w:date="2021-07-30T10:18:00Z">
        <w:del w:id="93" w:author="Justin Yeakel" w:date="2021-08-04T11:17:00Z">
          <w:r w:rsidR="006955BE" w:rsidRPr="006955BE" w:rsidDel="00390755">
            <w:rPr>
              <w:rFonts w:ascii="Arial" w:hAnsi="Arial" w:cs="Arial"/>
              <w:sz w:val="20"/>
              <w:szCs w:val="20"/>
              <w:highlight w:val="yellow"/>
              <w:lang w:val="en-US"/>
              <w:rPrChange w:id="94" w:author="Kartzinel, Tyler" w:date="2021-07-30T10:23:00Z">
                <w:rPr>
                  <w:rFonts w:ascii="Arial" w:hAnsi="Arial" w:cs="Arial"/>
                  <w:sz w:val="20"/>
                  <w:szCs w:val="20"/>
                  <w:lang w:val="en-US"/>
                </w:rPr>
              </w:rPrChange>
            </w:rPr>
            <w:delText>:</w:delText>
          </w:r>
        </w:del>
      </w:ins>
      <w:ins w:id="95" w:author="Justin Yeakel" w:date="2021-08-04T11:17:00Z">
        <w:r w:rsidR="00390755">
          <w:rPr>
            <w:rFonts w:ascii="Arial" w:hAnsi="Arial" w:cs="Arial"/>
            <w:sz w:val="20"/>
            <w:szCs w:val="20"/>
            <w:highlight w:val="yellow"/>
            <w:lang w:val="en-US"/>
          </w:rPr>
          <w:t xml:space="preserve">We will next incorporate these data into a rigorous interpretive framework </w:t>
        </w:r>
      </w:ins>
      <w:ins w:id="96" w:author="Justin Yeakel" w:date="2021-08-04T11:19:00Z">
        <w:r w:rsidR="00794D57">
          <w:rPr>
            <w:rFonts w:ascii="Arial" w:hAnsi="Arial" w:cs="Arial"/>
            <w:sz w:val="20"/>
            <w:szCs w:val="20"/>
            <w:highlight w:val="yellow"/>
            <w:lang w:val="en-US"/>
          </w:rPr>
          <w:t xml:space="preserve">based on </w:t>
        </w:r>
        <w:r w:rsidR="00DF0BD9">
          <w:rPr>
            <w:rFonts w:ascii="Arial" w:hAnsi="Arial" w:cs="Arial"/>
            <w:sz w:val="20"/>
            <w:szCs w:val="20"/>
            <w:highlight w:val="yellow"/>
            <w:lang w:val="en-US"/>
          </w:rPr>
          <w:t>two complementary theoretical approaches:</w:t>
        </w:r>
      </w:ins>
      <w:ins w:id="97" w:author="Justin Yeakel" w:date="2021-08-04T11:20:00Z">
        <w:r w:rsidR="00F146F3">
          <w:rPr>
            <w:rFonts w:ascii="Arial" w:hAnsi="Arial" w:cs="Arial"/>
            <w:sz w:val="20"/>
            <w:szCs w:val="20"/>
            <w:highlight w:val="yellow"/>
            <w:lang w:val="en-US"/>
          </w:rPr>
          <w:t xml:space="preserve"> (</w:t>
        </w:r>
        <w:r w:rsidR="00F146F3" w:rsidRPr="00AB090C">
          <w:rPr>
            <w:rFonts w:ascii="Arial" w:hAnsi="Arial" w:cs="Arial"/>
            <w:i/>
            <w:iCs/>
            <w:sz w:val="20"/>
            <w:szCs w:val="20"/>
            <w:highlight w:val="yellow"/>
            <w:lang w:val="en-US"/>
            <w:rPrChange w:id="98" w:author="Justin Yeakel" w:date="2021-08-04T11:23:00Z">
              <w:rPr>
                <w:rFonts w:ascii="Arial" w:hAnsi="Arial" w:cs="Arial"/>
                <w:sz w:val="20"/>
                <w:szCs w:val="20"/>
                <w:highlight w:val="yellow"/>
                <w:lang w:val="en-US"/>
              </w:rPr>
            </w:rPrChange>
          </w:rPr>
          <w:t>i</w:t>
        </w:r>
        <w:r w:rsidR="00F146F3">
          <w:rPr>
            <w:rFonts w:ascii="Arial" w:hAnsi="Arial" w:cs="Arial"/>
            <w:sz w:val="20"/>
            <w:szCs w:val="20"/>
            <w:highlight w:val="yellow"/>
            <w:lang w:val="en-US"/>
          </w:rPr>
          <w:t xml:space="preserve">) </w:t>
        </w:r>
        <w:r w:rsidR="000D1970">
          <w:rPr>
            <w:rFonts w:ascii="Arial" w:hAnsi="Arial" w:cs="Arial"/>
            <w:sz w:val="20"/>
            <w:szCs w:val="20"/>
            <w:highlight w:val="yellow"/>
            <w:lang w:val="en-US"/>
          </w:rPr>
          <w:t>a series of mechanistic foraging models ranging from simple</w:t>
        </w:r>
      </w:ins>
      <w:ins w:id="99" w:author="Justin Yeakel" w:date="2021-08-04T11:21:00Z">
        <w:r w:rsidR="000D1970">
          <w:rPr>
            <w:rFonts w:ascii="Arial" w:hAnsi="Arial" w:cs="Arial"/>
            <w:sz w:val="20"/>
            <w:szCs w:val="20"/>
            <w:highlight w:val="yellow"/>
            <w:lang w:val="en-US"/>
          </w:rPr>
          <w:t xml:space="preserve"> </w:t>
        </w:r>
      </w:ins>
      <w:ins w:id="100" w:author="Justin Yeakel" w:date="2021-08-04T11:23:00Z">
        <w:r w:rsidR="005E0D06">
          <w:rPr>
            <w:rFonts w:ascii="Arial" w:hAnsi="Arial" w:cs="Arial"/>
            <w:sz w:val="20"/>
            <w:szCs w:val="20"/>
            <w:highlight w:val="yellow"/>
            <w:lang w:val="en-US"/>
          </w:rPr>
          <w:t xml:space="preserve">— </w:t>
        </w:r>
      </w:ins>
      <w:ins w:id="101" w:author="Justin Yeakel" w:date="2021-08-04T11:21:00Z">
        <w:r w:rsidR="000D1970">
          <w:rPr>
            <w:rFonts w:ascii="Arial" w:hAnsi="Arial" w:cs="Arial"/>
            <w:sz w:val="20"/>
            <w:szCs w:val="20"/>
            <w:highlight w:val="yellow"/>
            <w:lang w:val="en-US"/>
          </w:rPr>
          <w:t>inco</w:t>
        </w:r>
      </w:ins>
      <w:ins w:id="102" w:author="Justin Yeakel" w:date="2021-08-04T11:22:00Z">
        <w:r w:rsidR="00AD3BE9">
          <w:rPr>
            <w:rFonts w:ascii="Arial" w:hAnsi="Arial" w:cs="Arial"/>
            <w:sz w:val="20"/>
            <w:szCs w:val="20"/>
            <w:highlight w:val="yellow"/>
            <w:lang w:val="en-US"/>
          </w:rPr>
          <w:t>r</w:t>
        </w:r>
      </w:ins>
      <w:ins w:id="103" w:author="Justin Yeakel" w:date="2021-08-04T11:21:00Z">
        <w:r w:rsidR="000D1970">
          <w:rPr>
            <w:rFonts w:ascii="Arial" w:hAnsi="Arial" w:cs="Arial"/>
            <w:sz w:val="20"/>
            <w:szCs w:val="20"/>
            <w:highlight w:val="yellow"/>
            <w:lang w:val="en-US"/>
          </w:rPr>
          <w:t>porating resource availability</w:t>
        </w:r>
      </w:ins>
      <w:ins w:id="104" w:author="Justin Yeakel" w:date="2021-08-04T11:23:00Z">
        <w:r w:rsidR="005E0D06">
          <w:rPr>
            <w:rFonts w:ascii="Arial" w:hAnsi="Arial" w:cs="Arial"/>
            <w:sz w:val="20"/>
            <w:szCs w:val="20"/>
            <w:highlight w:val="yellow"/>
            <w:lang w:val="en-US"/>
          </w:rPr>
          <w:t xml:space="preserve"> —</w:t>
        </w:r>
      </w:ins>
      <w:ins w:id="105" w:author="Justin Yeakel" w:date="2021-08-04T11:21:00Z">
        <w:r w:rsidR="000D1970">
          <w:rPr>
            <w:rFonts w:ascii="Arial" w:hAnsi="Arial" w:cs="Arial"/>
            <w:sz w:val="20"/>
            <w:szCs w:val="20"/>
            <w:highlight w:val="yellow"/>
            <w:lang w:val="en-US"/>
          </w:rPr>
          <w:t xml:space="preserve"> to complex </w:t>
        </w:r>
      </w:ins>
      <w:ins w:id="106" w:author="Justin Yeakel" w:date="2021-08-04T11:23:00Z">
        <w:r w:rsidR="005E0D06">
          <w:rPr>
            <w:rFonts w:ascii="Arial" w:hAnsi="Arial" w:cs="Arial"/>
            <w:sz w:val="20"/>
            <w:szCs w:val="20"/>
            <w:highlight w:val="yellow"/>
            <w:lang w:val="en-US"/>
          </w:rPr>
          <w:t xml:space="preserve">— </w:t>
        </w:r>
      </w:ins>
      <w:ins w:id="107" w:author="Justin Yeakel" w:date="2021-08-04T11:21:00Z">
        <w:r w:rsidR="000D1970">
          <w:rPr>
            <w:rFonts w:ascii="Arial" w:hAnsi="Arial" w:cs="Arial"/>
            <w:sz w:val="20"/>
            <w:szCs w:val="20"/>
            <w:highlight w:val="yellow"/>
            <w:lang w:val="en-US"/>
          </w:rPr>
          <w:t xml:space="preserve">incorporating </w:t>
        </w:r>
        <w:r w:rsidR="00AD3BE9">
          <w:rPr>
            <w:rFonts w:ascii="Arial" w:hAnsi="Arial" w:cs="Arial"/>
            <w:sz w:val="20"/>
            <w:szCs w:val="20"/>
            <w:highlight w:val="yellow"/>
            <w:lang w:val="en-US"/>
          </w:rPr>
          <w:t>resource and consumer constraints</w:t>
        </w:r>
      </w:ins>
      <w:ins w:id="108" w:author="Justin Yeakel" w:date="2021-08-04T11:22:00Z">
        <w:r w:rsidR="00D54340">
          <w:rPr>
            <w:rFonts w:ascii="Arial" w:hAnsi="Arial" w:cs="Arial"/>
            <w:sz w:val="20"/>
            <w:szCs w:val="20"/>
            <w:highlight w:val="yellow"/>
            <w:lang w:val="en-US"/>
          </w:rPr>
          <w:t xml:space="preserve"> in a fitness-maximization framework; </w:t>
        </w:r>
        <w:r w:rsidR="005E0D06">
          <w:rPr>
            <w:rFonts w:ascii="Arial" w:hAnsi="Arial" w:cs="Arial"/>
            <w:sz w:val="20"/>
            <w:szCs w:val="20"/>
            <w:highlight w:val="yellow"/>
            <w:lang w:val="en-US"/>
          </w:rPr>
          <w:t>(</w:t>
        </w:r>
        <w:r w:rsidR="005E0D06" w:rsidRPr="00AB090C">
          <w:rPr>
            <w:rFonts w:ascii="Arial" w:hAnsi="Arial" w:cs="Arial"/>
            <w:i/>
            <w:iCs/>
            <w:sz w:val="20"/>
            <w:szCs w:val="20"/>
            <w:highlight w:val="yellow"/>
            <w:lang w:val="en-US"/>
            <w:rPrChange w:id="109" w:author="Justin Yeakel" w:date="2021-08-04T11:23:00Z">
              <w:rPr>
                <w:rFonts w:ascii="Arial" w:hAnsi="Arial" w:cs="Arial"/>
                <w:sz w:val="20"/>
                <w:szCs w:val="20"/>
                <w:highlight w:val="yellow"/>
                <w:lang w:val="en-US"/>
              </w:rPr>
            </w:rPrChange>
          </w:rPr>
          <w:t>ii</w:t>
        </w:r>
        <w:r w:rsidR="005E0D06">
          <w:rPr>
            <w:rFonts w:ascii="Arial" w:hAnsi="Arial" w:cs="Arial"/>
            <w:sz w:val="20"/>
            <w:szCs w:val="20"/>
            <w:highlight w:val="yellow"/>
            <w:lang w:val="en-US"/>
          </w:rPr>
          <w:t>)</w:t>
        </w:r>
      </w:ins>
      <w:ins w:id="110" w:author="Justin Yeakel" w:date="2021-08-04T11:24:00Z">
        <w:r w:rsidR="000D2A0B">
          <w:rPr>
            <w:rFonts w:ascii="Arial" w:hAnsi="Arial" w:cs="Arial"/>
            <w:sz w:val="20"/>
            <w:szCs w:val="20"/>
            <w:highlight w:val="yellow"/>
            <w:lang w:val="en-US"/>
          </w:rPr>
          <w:t xml:space="preserve"> a Diffusion Mapping framework that will allow us to</w:t>
        </w:r>
        <w:r w:rsidR="00382F90">
          <w:rPr>
            <w:rFonts w:ascii="Arial" w:hAnsi="Arial" w:cs="Arial"/>
            <w:sz w:val="20"/>
            <w:szCs w:val="20"/>
            <w:highlight w:val="yellow"/>
            <w:lang w:val="en-US"/>
          </w:rPr>
          <w:t xml:space="preserve"> rigo</w:t>
        </w:r>
      </w:ins>
      <w:ins w:id="111" w:author="Justin Yeakel" w:date="2021-08-04T11:25:00Z">
        <w:r w:rsidR="00382F90">
          <w:rPr>
            <w:rFonts w:ascii="Arial" w:hAnsi="Arial" w:cs="Arial"/>
            <w:sz w:val="20"/>
            <w:szCs w:val="20"/>
            <w:highlight w:val="yellow"/>
            <w:lang w:val="en-US"/>
          </w:rPr>
          <w:t xml:space="preserve">rously compare the highly nonlinear and high-dimensional outcomes of alternative </w:t>
        </w:r>
        <w:r w:rsidR="00B90724">
          <w:rPr>
            <w:rFonts w:ascii="Arial" w:hAnsi="Arial" w:cs="Arial"/>
            <w:sz w:val="20"/>
            <w:szCs w:val="20"/>
            <w:highlight w:val="yellow"/>
            <w:lang w:val="en-US"/>
          </w:rPr>
          <w:t xml:space="preserve">foraging strategies </w:t>
        </w:r>
      </w:ins>
      <w:ins w:id="112" w:author="Justin Yeakel" w:date="2021-08-04T11:26:00Z">
        <w:r w:rsidR="004144CD">
          <w:rPr>
            <w:rFonts w:ascii="Arial" w:hAnsi="Arial" w:cs="Arial"/>
            <w:sz w:val="20"/>
            <w:szCs w:val="20"/>
            <w:highlight w:val="yellow"/>
            <w:lang w:val="en-US"/>
          </w:rPr>
          <w:t>enumerated by both</w:t>
        </w:r>
      </w:ins>
      <w:ins w:id="113" w:author="Justin Yeakel" w:date="2021-08-04T11:25:00Z">
        <w:r w:rsidR="00B90724">
          <w:rPr>
            <w:rFonts w:ascii="Arial" w:hAnsi="Arial" w:cs="Arial"/>
            <w:sz w:val="20"/>
            <w:szCs w:val="20"/>
            <w:highlight w:val="yellow"/>
            <w:lang w:val="en-US"/>
          </w:rPr>
          <w:t xml:space="preserve"> foraging models </w:t>
        </w:r>
      </w:ins>
      <w:ins w:id="114" w:author="Justin Yeakel" w:date="2021-08-04T11:26:00Z">
        <w:r w:rsidR="004144CD">
          <w:rPr>
            <w:rFonts w:ascii="Arial" w:hAnsi="Arial" w:cs="Arial"/>
            <w:sz w:val="20"/>
            <w:szCs w:val="20"/>
            <w:highlight w:val="yellow"/>
            <w:lang w:val="en-US"/>
          </w:rPr>
          <w:t xml:space="preserve">and </w:t>
        </w:r>
        <w:r w:rsidR="00A3636B">
          <w:rPr>
            <w:rFonts w:ascii="Arial" w:hAnsi="Arial" w:cs="Arial"/>
            <w:sz w:val="20"/>
            <w:szCs w:val="20"/>
            <w:highlight w:val="yellow"/>
            <w:lang w:val="en-US"/>
          </w:rPr>
          <w:t xml:space="preserve">empirical </w:t>
        </w:r>
        <w:r w:rsidR="004144CD">
          <w:rPr>
            <w:rFonts w:ascii="Arial" w:hAnsi="Arial" w:cs="Arial"/>
            <w:sz w:val="20"/>
            <w:szCs w:val="20"/>
            <w:highlight w:val="yellow"/>
            <w:lang w:val="en-US"/>
          </w:rPr>
          <w:t xml:space="preserve">observations of </w:t>
        </w:r>
        <w:r w:rsidR="00A3636B">
          <w:rPr>
            <w:rFonts w:ascii="Arial" w:hAnsi="Arial" w:cs="Arial"/>
            <w:sz w:val="20"/>
            <w:szCs w:val="20"/>
            <w:highlight w:val="yellow"/>
            <w:lang w:val="en-US"/>
          </w:rPr>
          <w:t>rodent consumers.</w:t>
        </w:r>
      </w:ins>
      <w:ins w:id="115" w:author="Justin Yeakel" w:date="2021-08-04T11:23:00Z">
        <w:r w:rsidR="005E0D06">
          <w:rPr>
            <w:rFonts w:ascii="Arial" w:hAnsi="Arial" w:cs="Arial"/>
            <w:sz w:val="20"/>
            <w:szCs w:val="20"/>
            <w:highlight w:val="yellow"/>
            <w:lang w:val="en-US"/>
          </w:rPr>
          <w:t xml:space="preserve"> </w:t>
        </w:r>
      </w:ins>
      <w:ins w:id="116" w:author="Kartzinel, Tyler" w:date="2021-07-30T10:18:00Z">
        <w:del w:id="117" w:author="Justin Yeakel" w:date="2021-08-04T11:27:00Z">
          <w:r w:rsidR="006955BE" w:rsidRPr="006955BE" w:rsidDel="00BB709B">
            <w:rPr>
              <w:rFonts w:ascii="Arial" w:hAnsi="Arial" w:cs="Arial"/>
              <w:sz w:val="20"/>
              <w:szCs w:val="20"/>
              <w:highlight w:val="yellow"/>
              <w:lang w:val="en-US"/>
              <w:rPrChange w:id="118" w:author="Kartzinel, Tyler" w:date="2021-07-30T10:23:00Z">
                <w:rPr>
                  <w:rFonts w:ascii="Arial" w:hAnsi="Arial" w:cs="Arial"/>
                  <w:sz w:val="20"/>
                  <w:szCs w:val="20"/>
                  <w:lang w:val="en-US"/>
                </w:rPr>
              </w:rPrChange>
            </w:rPr>
            <w:delText xml:space="preserve"> (</w:delText>
          </w:r>
          <w:r w:rsidR="006955BE" w:rsidRPr="006955BE" w:rsidDel="00BB709B">
            <w:rPr>
              <w:rFonts w:ascii="Arial" w:hAnsi="Arial" w:cs="Arial"/>
              <w:i/>
              <w:iCs/>
              <w:sz w:val="20"/>
              <w:szCs w:val="20"/>
              <w:highlight w:val="yellow"/>
              <w:lang w:val="en-US"/>
              <w:rPrChange w:id="119" w:author="Kartzinel, Tyler" w:date="2021-07-30T10:23:00Z">
                <w:rPr>
                  <w:rFonts w:ascii="Arial" w:hAnsi="Arial" w:cs="Arial"/>
                  <w:sz w:val="20"/>
                  <w:szCs w:val="20"/>
                  <w:lang w:val="en-US"/>
                </w:rPr>
              </w:rPrChange>
            </w:rPr>
            <w:delText>i</w:delText>
          </w:r>
          <w:r w:rsidR="006955BE" w:rsidRPr="006955BE" w:rsidDel="00BB709B">
            <w:rPr>
              <w:rFonts w:ascii="Arial" w:hAnsi="Arial" w:cs="Arial"/>
              <w:sz w:val="20"/>
              <w:szCs w:val="20"/>
              <w:highlight w:val="yellow"/>
              <w:lang w:val="en-US"/>
              <w:rPrChange w:id="120" w:author="Kartzinel, Tyler" w:date="2021-07-30T10:23:00Z">
                <w:rPr>
                  <w:rFonts w:ascii="Arial" w:hAnsi="Arial" w:cs="Arial"/>
                  <w:sz w:val="20"/>
                  <w:szCs w:val="20"/>
                  <w:lang w:val="en-US"/>
                </w:rPr>
              </w:rPrChange>
            </w:rPr>
            <w:delText>)</w:delText>
          </w:r>
        </w:del>
      </w:ins>
      <w:ins w:id="121" w:author="Kartzinel, Tyler" w:date="2021-07-30T10:17:00Z">
        <w:del w:id="122" w:author="Justin Yeakel" w:date="2021-08-04T11:27:00Z">
          <w:r w:rsidR="006955BE" w:rsidRPr="006955BE" w:rsidDel="00BB709B">
            <w:rPr>
              <w:rFonts w:ascii="Arial" w:hAnsi="Arial" w:cs="Arial"/>
              <w:sz w:val="20"/>
              <w:szCs w:val="20"/>
              <w:highlight w:val="yellow"/>
              <w:lang w:val="en-US"/>
              <w:rPrChange w:id="123" w:author="Kartzinel, Tyler" w:date="2021-07-30T10:23:00Z">
                <w:rPr>
                  <w:rFonts w:ascii="Arial" w:hAnsi="Arial" w:cs="Arial"/>
                  <w:sz w:val="20"/>
                  <w:szCs w:val="20"/>
                  <w:lang w:val="en-US"/>
                </w:rPr>
              </w:rPrChange>
            </w:rPr>
            <w:delText xml:space="preserve"> a </w:delText>
          </w:r>
        </w:del>
      </w:ins>
      <w:ins w:id="124" w:author="Kartzinel, Tyler" w:date="2021-07-30T10:18:00Z">
        <w:del w:id="125" w:author="Justin Yeakel" w:date="2021-08-04T11:27:00Z">
          <w:r w:rsidR="006955BE" w:rsidRPr="006955BE" w:rsidDel="00BB709B">
            <w:rPr>
              <w:rFonts w:ascii="Arial" w:hAnsi="Arial" w:cs="Arial"/>
              <w:sz w:val="20"/>
              <w:szCs w:val="20"/>
              <w:highlight w:val="yellow"/>
              <w:lang w:val="en-US"/>
              <w:rPrChange w:id="126" w:author="Kartzinel, Tyler" w:date="2021-07-30T10:23:00Z">
                <w:rPr>
                  <w:rFonts w:ascii="Arial" w:hAnsi="Arial" w:cs="Arial"/>
                  <w:sz w:val="20"/>
                  <w:szCs w:val="20"/>
                  <w:lang w:val="en-US"/>
                </w:rPr>
              </w:rPrChange>
            </w:rPr>
            <w:delText>‘</w:delText>
          </w:r>
        </w:del>
      </w:ins>
      <w:ins w:id="127" w:author="Kartzinel, Tyler" w:date="2021-07-30T10:17:00Z">
        <w:del w:id="128" w:author="Justin Yeakel" w:date="2021-08-04T11:27:00Z">
          <w:r w:rsidR="006955BE" w:rsidRPr="006955BE" w:rsidDel="00BB709B">
            <w:rPr>
              <w:rFonts w:ascii="Arial" w:hAnsi="Arial" w:cs="Arial"/>
              <w:sz w:val="20"/>
              <w:szCs w:val="20"/>
              <w:highlight w:val="yellow"/>
              <w:lang w:val="en-US"/>
              <w:rPrChange w:id="129" w:author="Kartzinel, Tyler" w:date="2021-07-30T10:23:00Z">
                <w:rPr>
                  <w:rFonts w:ascii="Arial" w:hAnsi="Arial" w:cs="Arial"/>
                  <w:sz w:val="20"/>
                  <w:szCs w:val="20"/>
                  <w:lang w:val="en-US"/>
                </w:rPr>
              </w:rPrChange>
            </w:rPr>
            <w:delText>mechanistic consumer foraging model</w:delText>
          </w:r>
        </w:del>
      </w:ins>
      <w:ins w:id="130" w:author="Kartzinel, Tyler" w:date="2021-07-30T10:18:00Z">
        <w:del w:id="131" w:author="Justin Yeakel" w:date="2021-08-04T11:27:00Z">
          <w:r w:rsidR="006955BE" w:rsidRPr="006955BE" w:rsidDel="00BB709B">
            <w:rPr>
              <w:rFonts w:ascii="Arial" w:hAnsi="Arial" w:cs="Arial"/>
              <w:sz w:val="20"/>
              <w:szCs w:val="20"/>
              <w:highlight w:val="yellow"/>
              <w:lang w:val="en-US"/>
              <w:rPrChange w:id="132" w:author="Kartzinel, Tyler" w:date="2021-07-30T10:23:00Z">
                <w:rPr>
                  <w:rFonts w:ascii="Arial" w:hAnsi="Arial" w:cs="Arial"/>
                  <w:sz w:val="20"/>
                  <w:szCs w:val="20"/>
                  <w:lang w:val="en-US"/>
                </w:rPr>
              </w:rPrChange>
            </w:rPr>
            <w:delText>’</w:delText>
          </w:r>
        </w:del>
      </w:ins>
      <w:ins w:id="133" w:author="Kartzinel, Tyler" w:date="2021-07-30T10:17:00Z">
        <w:del w:id="134" w:author="Justin Yeakel" w:date="2021-08-04T11:27:00Z">
          <w:r w:rsidR="006955BE" w:rsidRPr="006955BE" w:rsidDel="00BB709B">
            <w:rPr>
              <w:rFonts w:ascii="Arial" w:hAnsi="Arial" w:cs="Arial"/>
              <w:sz w:val="20"/>
              <w:szCs w:val="20"/>
              <w:highlight w:val="yellow"/>
              <w:lang w:val="en-US"/>
              <w:rPrChange w:id="135" w:author="Kartzinel, Tyler" w:date="2021-07-30T10:23:00Z">
                <w:rPr>
                  <w:rFonts w:ascii="Arial" w:hAnsi="Arial" w:cs="Arial"/>
                  <w:sz w:val="20"/>
                  <w:szCs w:val="20"/>
                  <w:lang w:val="en-US"/>
                </w:rPr>
              </w:rPrChange>
            </w:rPr>
            <w:delText xml:space="preserve"> based on</w:delText>
          </w:r>
        </w:del>
      </w:ins>
      <w:ins w:id="136" w:author="Kartzinel, Tyler" w:date="2021-07-30T10:18:00Z">
        <w:del w:id="137" w:author="Justin Yeakel" w:date="2021-08-04T11:27:00Z">
          <w:r w:rsidR="006955BE" w:rsidRPr="006955BE" w:rsidDel="00BB709B">
            <w:rPr>
              <w:rFonts w:ascii="Arial" w:hAnsi="Arial" w:cs="Arial"/>
              <w:sz w:val="20"/>
              <w:szCs w:val="20"/>
              <w:highlight w:val="yellow"/>
              <w:lang w:val="en-US"/>
              <w:rPrChange w:id="138" w:author="Kartzinel, Tyler" w:date="2021-07-30T10:23:00Z">
                <w:rPr>
                  <w:rFonts w:ascii="Arial" w:hAnsi="Arial" w:cs="Arial"/>
                  <w:sz w:val="20"/>
                  <w:szCs w:val="20"/>
                  <w:lang w:val="en-US"/>
                </w:rPr>
              </w:rPrChange>
            </w:rPr>
            <w:delText xml:space="preserve"> diffusion mapping and (</w:delText>
          </w:r>
          <w:r w:rsidR="006955BE" w:rsidRPr="006955BE" w:rsidDel="00BB709B">
            <w:rPr>
              <w:rFonts w:ascii="Arial" w:hAnsi="Arial" w:cs="Arial"/>
              <w:i/>
              <w:iCs/>
              <w:sz w:val="20"/>
              <w:szCs w:val="20"/>
              <w:highlight w:val="yellow"/>
              <w:lang w:val="en-US"/>
              <w:rPrChange w:id="139" w:author="Kartzinel, Tyler" w:date="2021-07-30T10:23:00Z">
                <w:rPr>
                  <w:rFonts w:ascii="Arial" w:hAnsi="Arial" w:cs="Arial"/>
                  <w:sz w:val="20"/>
                  <w:szCs w:val="20"/>
                  <w:lang w:val="en-US"/>
                </w:rPr>
              </w:rPrChange>
            </w:rPr>
            <w:delText>ii</w:delText>
          </w:r>
          <w:r w:rsidR="006955BE" w:rsidRPr="006955BE" w:rsidDel="00BB709B">
            <w:rPr>
              <w:rFonts w:ascii="Arial" w:hAnsi="Arial" w:cs="Arial"/>
              <w:sz w:val="20"/>
              <w:szCs w:val="20"/>
              <w:highlight w:val="yellow"/>
              <w:lang w:val="en-US"/>
              <w:rPrChange w:id="140" w:author="Kartzinel, Tyler" w:date="2021-07-30T10:23:00Z">
                <w:rPr>
                  <w:rFonts w:ascii="Arial" w:hAnsi="Arial" w:cs="Arial"/>
                  <w:sz w:val="20"/>
                  <w:szCs w:val="20"/>
                  <w:lang w:val="en-US"/>
                </w:rPr>
              </w:rPrChange>
            </w:rPr>
            <w:delText xml:space="preserve">) a </w:delText>
          </w:r>
          <w:r w:rsidR="006955BE" w:rsidRPr="006955BE" w:rsidDel="00BB709B">
            <w:rPr>
              <w:rFonts w:ascii="Arial" w:hAnsi="Arial"/>
              <w:sz w:val="20"/>
              <w:szCs w:val="20"/>
              <w:highlight w:val="yellow"/>
              <w:lang w:val="en-US"/>
              <w:rPrChange w:id="141" w:author="Kartzinel, Tyler" w:date="2021-07-30T10:23:00Z">
                <w:rPr>
                  <w:rFonts w:ascii="Arial" w:hAnsi="Arial"/>
                  <w:sz w:val="20"/>
                  <w:szCs w:val="20"/>
                  <w:lang w:val="en-US"/>
                </w:rPr>
              </w:rPrChange>
            </w:rPr>
            <w:delText>state-dependent fitness-maximization ‘stochastic dynamic program’ (SDP)</w:delText>
          </w:r>
        </w:del>
      </w:ins>
      <w:ins w:id="142" w:author="Kartzinel, Tyler" w:date="2021-07-30T10:19:00Z">
        <w:del w:id="143" w:author="Justin Yeakel" w:date="2021-08-04T11:27:00Z">
          <w:r w:rsidR="006955BE" w:rsidRPr="006955BE" w:rsidDel="00BB709B">
            <w:rPr>
              <w:rFonts w:ascii="Arial" w:hAnsi="Arial"/>
              <w:sz w:val="20"/>
              <w:szCs w:val="20"/>
              <w:highlight w:val="yellow"/>
              <w:lang w:val="en-US"/>
              <w:rPrChange w:id="144" w:author="Kartzinel, Tyler" w:date="2021-07-30T10:23:00Z">
                <w:rPr>
                  <w:rFonts w:ascii="Arial" w:hAnsi="Arial"/>
                  <w:sz w:val="20"/>
                  <w:szCs w:val="20"/>
                  <w:lang w:val="en-US"/>
                </w:rPr>
              </w:rPrChange>
            </w:rPr>
            <w:delText xml:space="preserve">. </w:delText>
          </w:r>
        </w:del>
      </w:ins>
      <w:ins w:id="145" w:author="Justin Yeakel" w:date="2021-08-04T11:27:00Z">
        <w:r w:rsidR="00BB709B">
          <w:rPr>
            <w:rFonts w:ascii="Arial" w:hAnsi="Arial"/>
            <w:sz w:val="20"/>
            <w:szCs w:val="20"/>
            <w:highlight w:val="yellow"/>
            <w:lang w:val="en-US"/>
          </w:rPr>
          <w:t>Our</w:t>
        </w:r>
      </w:ins>
      <w:ins w:id="146" w:author="Kartzinel, Tyler" w:date="2021-07-30T10:19:00Z">
        <w:del w:id="147" w:author="Justin Yeakel" w:date="2021-08-04T11:27:00Z">
          <w:r w:rsidR="006955BE" w:rsidRPr="006955BE" w:rsidDel="00BB709B">
            <w:rPr>
              <w:rFonts w:ascii="Arial" w:hAnsi="Arial"/>
              <w:sz w:val="20"/>
              <w:szCs w:val="20"/>
              <w:highlight w:val="yellow"/>
              <w:lang w:val="en-US"/>
              <w:rPrChange w:id="148" w:author="Kartzinel, Tyler" w:date="2021-07-30T10:23:00Z">
                <w:rPr>
                  <w:rFonts w:ascii="Arial" w:hAnsi="Arial"/>
                  <w:sz w:val="20"/>
                  <w:szCs w:val="20"/>
                  <w:lang w:val="en-US"/>
                </w:rPr>
              </w:rPrChange>
            </w:rPr>
            <w:delText>The</w:delText>
          </w:r>
        </w:del>
        <w:r w:rsidR="006955BE" w:rsidRPr="006955BE">
          <w:rPr>
            <w:rFonts w:ascii="Arial" w:hAnsi="Arial"/>
            <w:sz w:val="20"/>
            <w:szCs w:val="20"/>
            <w:highlight w:val="yellow"/>
            <w:lang w:val="en-US"/>
            <w:rPrChange w:id="149" w:author="Kartzinel, Tyler" w:date="2021-07-30T10:23:00Z">
              <w:rPr>
                <w:rFonts w:ascii="Arial" w:hAnsi="Arial"/>
                <w:sz w:val="20"/>
                <w:szCs w:val="20"/>
                <w:lang w:val="en-US"/>
              </w:rPr>
            </w:rPrChange>
          </w:rPr>
          <w:t xml:space="preserve"> foraging model</w:t>
        </w:r>
      </w:ins>
      <w:ins w:id="150" w:author="Justin Yeakel" w:date="2021-08-04T11:27:00Z">
        <w:r w:rsidR="00BB709B">
          <w:rPr>
            <w:rFonts w:ascii="Arial" w:hAnsi="Arial"/>
            <w:sz w:val="20"/>
            <w:szCs w:val="20"/>
            <w:highlight w:val="yellow"/>
            <w:lang w:val="en-US"/>
          </w:rPr>
          <w:t>s</w:t>
        </w:r>
      </w:ins>
      <w:ins w:id="151" w:author="Kartzinel, Tyler" w:date="2021-07-30T10:19:00Z">
        <w:r w:rsidR="006955BE" w:rsidRPr="006955BE">
          <w:rPr>
            <w:rFonts w:ascii="Arial" w:hAnsi="Arial"/>
            <w:sz w:val="20"/>
            <w:szCs w:val="20"/>
            <w:highlight w:val="yellow"/>
            <w:lang w:val="en-US"/>
            <w:rPrChange w:id="152" w:author="Kartzinel, Tyler" w:date="2021-07-30T10:23:00Z">
              <w:rPr>
                <w:rFonts w:ascii="Arial" w:hAnsi="Arial"/>
                <w:sz w:val="20"/>
                <w:szCs w:val="20"/>
                <w:lang w:val="en-US"/>
              </w:rPr>
            </w:rPrChange>
          </w:rPr>
          <w:t xml:space="preserve"> will enable us to characterize the </w:t>
        </w:r>
        <w:r w:rsidR="006955BE" w:rsidRPr="006955BE">
          <w:rPr>
            <w:rFonts w:ascii="Arial" w:hAnsi="Arial"/>
            <w:sz w:val="20"/>
            <w:szCs w:val="20"/>
            <w:highlight w:val="yellow"/>
            <w:lang w:val="en-US"/>
            <w:rPrChange w:id="153" w:author="Kartzinel, Tyler" w:date="2021-07-30T10:23:00Z">
              <w:rPr>
                <w:rFonts w:ascii="Arial" w:hAnsi="Arial"/>
                <w:sz w:val="20"/>
                <w:szCs w:val="20"/>
                <w:lang w:val="en-US"/>
              </w:rPr>
            </w:rPrChange>
          </w:rPr>
          <w:lastRenderedPageBreak/>
          <w:t xml:space="preserve">theoretical dietary niche </w:t>
        </w:r>
        <w:del w:id="154" w:author="Justin Yeakel" w:date="2021-08-04T11:27:00Z">
          <w:r w:rsidR="006955BE" w:rsidRPr="006955BE" w:rsidDel="00BB709B">
            <w:rPr>
              <w:rFonts w:ascii="Arial" w:hAnsi="Arial"/>
              <w:sz w:val="20"/>
              <w:szCs w:val="20"/>
              <w:highlight w:val="yellow"/>
              <w:lang w:val="en-US"/>
              <w:rPrChange w:id="155" w:author="Kartzinel, Tyler" w:date="2021-07-30T10:23:00Z">
                <w:rPr>
                  <w:rFonts w:ascii="Arial" w:hAnsi="Arial"/>
                  <w:sz w:val="20"/>
                  <w:szCs w:val="20"/>
                  <w:lang w:val="en-US"/>
                </w:rPr>
              </w:rPrChange>
            </w:rPr>
            <w:delText>breadth</w:delText>
          </w:r>
        </w:del>
      </w:ins>
      <w:ins w:id="156" w:author="Justin Yeakel" w:date="2021-08-04T11:27:00Z">
        <w:r w:rsidR="00BB709B">
          <w:rPr>
            <w:rFonts w:ascii="Arial" w:hAnsi="Arial"/>
            <w:sz w:val="20"/>
            <w:szCs w:val="20"/>
            <w:highlight w:val="yellow"/>
            <w:lang w:val="en-US"/>
          </w:rPr>
          <w:t>characteristics</w:t>
        </w:r>
      </w:ins>
      <w:ins w:id="157" w:author="Kartzinel, Tyler" w:date="2021-07-30T10:19:00Z">
        <w:r w:rsidR="006955BE" w:rsidRPr="006955BE">
          <w:rPr>
            <w:rFonts w:ascii="Arial" w:hAnsi="Arial"/>
            <w:sz w:val="20"/>
            <w:szCs w:val="20"/>
            <w:highlight w:val="yellow"/>
            <w:lang w:val="en-US"/>
            <w:rPrChange w:id="158" w:author="Kartzinel, Tyler" w:date="2021-07-30T10:23:00Z">
              <w:rPr>
                <w:rFonts w:ascii="Arial" w:hAnsi="Arial"/>
                <w:sz w:val="20"/>
                <w:szCs w:val="20"/>
                <w:lang w:val="en-US"/>
              </w:rPr>
            </w:rPrChange>
          </w:rPr>
          <w:t xml:space="preserve"> of </w:t>
        </w:r>
        <w:del w:id="159" w:author="Justin Yeakel" w:date="2021-08-04T11:28:00Z">
          <w:r w:rsidR="006955BE" w:rsidRPr="006955BE" w:rsidDel="003B1E3D">
            <w:rPr>
              <w:rFonts w:ascii="Arial" w:hAnsi="Arial"/>
              <w:sz w:val="20"/>
              <w:szCs w:val="20"/>
              <w:highlight w:val="yellow"/>
              <w:lang w:val="en-US"/>
              <w:rPrChange w:id="160" w:author="Kartzinel, Tyler" w:date="2021-07-30T10:23:00Z">
                <w:rPr>
                  <w:rFonts w:ascii="Arial" w:hAnsi="Arial"/>
                  <w:sz w:val="20"/>
                  <w:szCs w:val="20"/>
                  <w:lang w:val="en-US"/>
                </w:rPr>
              </w:rPrChange>
            </w:rPr>
            <w:delText xml:space="preserve">any </w:delText>
          </w:r>
        </w:del>
        <w:r w:rsidR="006955BE" w:rsidRPr="006955BE">
          <w:rPr>
            <w:rFonts w:ascii="Arial" w:hAnsi="Arial"/>
            <w:sz w:val="20"/>
            <w:szCs w:val="20"/>
            <w:highlight w:val="yellow"/>
            <w:lang w:val="en-US"/>
            <w:rPrChange w:id="161" w:author="Kartzinel, Tyler" w:date="2021-07-30T10:23:00Z">
              <w:rPr>
                <w:rFonts w:ascii="Arial" w:hAnsi="Arial"/>
                <w:sz w:val="20"/>
                <w:szCs w:val="20"/>
                <w:lang w:val="en-US"/>
              </w:rPr>
            </w:rPrChange>
          </w:rPr>
          <w:t>consumer</w:t>
        </w:r>
      </w:ins>
      <w:ins w:id="162" w:author="Justin Yeakel" w:date="2021-08-04T11:28:00Z">
        <w:r w:rsidR="003B1E3D">
          <w:rPr>
            <w:rFonts w:ascii="Arial" w:hAnsi="Arial"/>
            <w:sz w:val="20"/>
            <w:szCs w:val="20"/>
            <w:highlight w:val="yellow"/>
            <w:lang w:val="en-US"/>
          </w:rPr>
          <w:t>s</w:t>
        </w:r>
      </w:ins>
      <w:ins w:id="163" w:author="Kartzinel, Tyler" w:date="2021-07-30T10:19:00Z">
        <w:r w:rsidR="006955BE" w:rsidRPr="006955BE">
          <w:rPr>
            <w:rFonts w:ascii="Arial" w:hAnsi="Arial"/>
            <w:sz w:val="20"/>
            <w:szCs w:val="20"/>
            <w:highlight w:val="yellow"/>
            <w:lang w:val="en-US"/>
            <w:rPrChange w:id="164" w:author="Kartzinel, Tyler" w:date="2021-07-30T10:23:00Z">
              <w:rPr>
                <w:rFonts w:ascii="Arial" w:hAnsi="Arial"/>
                <w:sz w:val="20"/>
                <w:szCs w:val="20"/>
                <w:lang w:val="en-US"/>
              </w:rPr>
            </w:rPrChange>
          </w:rPr>
          <w:t xml:space="preserve"> in the community</w:t>
        </w:r>
      </w:ins>
      <w:ins w:id="165" w:author="Justin Yeakel" w:date="2021-08-04T11:28:00Z">
        <w:r w:rsidR="009D0AC6">
          <w:rPr>
            <w:rFonts w:ascii="Arial" w:hAnsi="Arial"/>
            <w:sz w:val="20"/>
            <w:szCs w:val="20"/>
            <w:highlight w:val="yellow"/>
            <w:lang w:val="en-US"/>
          </w:rPr>
          <w:t xml:space="preserve"> based on known physiological and environmental constraints</w:t>
        </w:r>
      </w:ins>
      <w:ins w:id="166" w:author="Kartzinel, Tyler" w:date="2021-07-30T10:19:00Z">
        <w:r w:rsidR="006955BE" w:rsidRPr="006955BE">
          <w:rPr>
            <w:rFonts w:ascii="Arial" w:hAnsi="Arial"/>
            <w:sz w:val="20"/>
            <w:szCs w:val="20"/>
            <w:highlight w:val="yellow"/>
            <w:lang w:val="en-US"/>
            <w:rPrChange w:id="167" w:author="Kartzinel, Tyler" w:date="2021-07-30T10:23:00Z">
              <w:rPr>
                <w:rFonts w:ascii="Arial" w:hAnsi="Arial"/>
                <w:sz w:val="20"/>
                <w:szCs w:val="20"/>
                <w:lang w:val="en-US"/>
              </w:rPr>
            </w:rPrChange>
          </w:rPr>
          <w:t xml:space="preserve"> and </w:t>
        </w:r>
        <w:del w:id="168" w:author="Justin Yeakel" w:date="2021-08-04T11:29:00Z">
          <w:r w:rsidR="006955BE" w:rsidRPr="006955BE" w:rsidDel="004A5561">
            <w:rPr>
              <w:rFonts w:ascii="Arial" w:hAnsi="Arial"/>
              <w:sz w:val="20"/>
              <w:szCs w:val="20"/>
              <w:highlight w:val="yellow"/>
              <w:lang w:val="en-US"/>
              <w:rPrChange w:id="169" w:author="Kartzinel, Tyler" w:date="2021-07-30T10:23:00Z">
                <w:rPr>
                  <w:rFonts w:ascii="Arial" w:hAnsi="Arial"/>
                  <w:sz w:val="20"/>
                  <w:szCs w:val="20"/>
                  <w:lang w:val="en-US"/>
                </w:rPr>
              </w:rPrChange>
            </w:rPr>
            <w:delText xml:space="preserve">map our empirical data onto this space. The </w:delText>
          </w:r>
        </w:del>
      </w:ins>
      <w:ins w:id="170" w:author="Kartzinel, Tyler" w:date="2021-07-30T10:22:00Z">
        <w:del w:id="171" w:author="Justin Yeakel" w:date="2021-08-04T11:29:00Z">
          <w:r w:rsidR="006955BE" w:rsidRPr="006955BE" w:rsidDel="004A5561">
            <w:rPr>
              <w:rFonts w:ascii="Arial" w:hAnsi="Arial"/>
              <w:sz w:val="20"/>
              <w:szCs w:val="20"/>
              <w:highlight w:val="yellow"/>
              <w:lang w:val="en-US"/>
              <w:rPrChange w:id="172" w:author="Kartzinel, Tyler" w:date="2021-07-30T10:23:00Z">
                <w:rPr>
                  <w:rFonts w:ascii="Arial" w:hAnsi="Arial"/>
                  <w:sz w:val="20"/>
                  <w:szCs w:val="20"/>
                  <w:lang w:val="en-US"/>
                </w:rPr>
              </w:rPrChange>
            </w:rPr>
            <w:delText>SDP</w:delText>
          </w:r>
        </w:del>
      </w:ins>
      <w:ins w:id="173" w:author="Kartzinel, Tyler" w:date="2021-07-30T10:19:00Z">
        <w:del w:id="174" w:author="Justin Yeakel" w:date="2021-08-04T11:29:00Z">
          <w:r w:rsidR="006955BE" w:rsidRPr="006955BE" w:rsidDel="004A5561">
            <w:rPr>
              <w:rFonts w:ascii="Arial" w:hAnsi="Arial"/>
              <w:sz w:val="20"/>
              <w:szCs w:val="20"/>
              <w:highlight w:val="yellow"/>
              <w:lang w:val="en-US"/>
              <w:rPrChange w:id="175" w:author="Kartzinel, Tyler" w:date="2021-07-30T10:23:00Z">
                <w:rPr>
                  <w:rFonts w:ascii="Arial" w:hAnsi="Arial"/>
                  <w:sz w:val="20"/>
                  <w:szCs w:val="20"/>
                  <w:lang w:val="en-US"/>
                </w:rPr>
              </w:rPrChange>
            </w:rPr>
            <w:delText xml:space="preserve"> will enable us to </w:delText>
          </w:r>
        </w:del>
      </w:ins>
      <w:ins w:id="176" w:author="Kartzinel, Tyler" w:date="2021-07-30T10:20:00Z">
        <w:del w:id="177" w:author="Justin Yeakel" w:date="2021-08-04T11:29:00Z">
          <w:r w:rsidR="006955BE" w:rsidRPr="006955BE" w:rsidDel="004A5561">
            <w:rPr>
              <w:rFonts w:ascii="Arial" w:hAnsi="Arial"/>
              <w:sz w:val="20"/>
              <w:szCs w:val="20"/>
              <w:highlight w:val="yellow"/>
              <w:lang w:val="en-US"/>
              <w:rPrChange w:id="178" w:author="Kartzinel, Tyler" w:date="2021-07-30T10:23:00Z">
                <w:rPr>
                  <w:rFonts w:ascii="Arial" w:hAnsi="Arial"/>
                  <w:sz w:val="20"/>
                  <w:szCs w:val="20"/>
                  <w:lang w:val="en-US"/>
                </w:rPr>
              </w:rPrChange>
            </w:rPr>
            <w:delText xml:space="preserve">test specific predictions about </w:delText>
          </w:r>
        </w:del>
        <w:r w:rsidR="006955BE" w:rsidRPr="006955BE">
          <w:rPr>
            <w:rFonts w:ascii="Arial" w:hAnsi="Arial"/>
            <w:sz w:val="20"/>
            <w:szCs w:val="20"/>
            <w:highlight w:val="yellow"/>
            <w:lang w:val="en-US"/>
            <w:rPrChange w:id="179" w:author="Kartzinel, Tyler" w:date="2021-07-30T10:23:00Z">
              <w:rPr>
                <w:rFonts w:ascii="Arial" w:hAnsi="Arial"/>
                <w:sz w:val="20"/>
                <w:szCs w:val="20"/>
                <w:lang w:val="en-US"/>
              </w:rPr>
            </w:rPrChange>
          </w:rPr>
          <w:t xml:space="preserve">how </w:t>
        </w:r>
      </w:ins>
      <w:ins w:id="180" w:author="Kartzinel, Tyler" w:date="2021-07-30T10:21:00Z">
        <w:del w:id="181" w:author="Justin Yeakel" w:date="2021-08-04T11:29:00Z">
          <w:r w:rsidR="006955BE" w:rsidRPr="006955BE" w:rsidDel="004A5561">
            <w:rPr>
              <w:rFonts w:ascii="Arial" w:hAnsi="Arial"/>
              <w:sz w:val="20"/>
              <w:szCs w:val="20"/>
              <w:highlight w:val="yellow"/>
              <w:lang w:val="en-US"/>
              <w:rPrChange w:id="182" w:author="Kartzinel, Tyler" w:date="2021-07-30T10:23:00Z">
                <w:rPr>
                  <w:rFonts w:ascii="Arial" w:hAnsi="Arial"/>
                  <w:sz w:val="20"/>
                  <w:szCs w:val="20"/>
                  <w:lang w:val="en-US"/>
                </w:rPr>
              </w:rPrChange>
            </w:rPr>
            <w:delText xml:space="preserve">related </w:delText>
          </w:r>
        </w:del>
      </w:ins>
      <w:ins w:id="183" w:author="Kartzinel, Tyler" w:date="2021-07-30T10:20:00Z">
        <w:r w:rsidR="006955BE" w:rsidRPr="006955BE">
          <w:rPr>
            <w:rFonts w:ascii="Arial" w:hAnsi="Arial"/>
            <w:sz w:val="20"/>
            <w:szCs w:val="20"/>
            <w:highlight w:val="yellow"/>
            <w:lang w:val="en-US"/>
            <w:rPrChange w:id="184" w:author="Kartzinel, Tyler" w:date="2021-07-30T10:23:00Z">
              <w:rPr>
                <w:rFonts w:ascii="Arial" w:hAnsi="Arial"/>
                <w:sz w:val="20"/>
                <w:szCs w:val="20"/>
                <w:lang w:val="en-US"/>
              </w:rPr>
            </w:rPrChange>
          </w:rPr>
          <w:t xml:space="preserve">variation in a </w:t>
        </w:r>
      </w:ins>
      <w:ins w:id="185" w:author="Kartzinel, Tyler" w:date="2021-07-30T10:21:00Z">
        <w:r w:rsidR="006955BE" w:rsidRPr="006955BE">
          <w:rPr>
            <w:rFonts w:ascii="Arial" w:hAnsi="Arial"/>
            <w:sz w:val="20"/>
            <w:szCs w:val="20"/>
            <w:highlight w:val="yellow"/>
            <w:lang w:val="en-US"/>
            <w:rPrChange w:id="186" w:author="Kartzinel, Tyler" w:date="2021-07-30T10:23:00Z">
              <w:rPr>
                <w:rFonts w:ascii="Arial" w:hAnsi="Arial"/>
                <w:sz w:val="20"/>
                <w:szCs w:val="20"/>
                <w:lang w:val="en-US"/>
              </w:rPr>
            </w:rPrChange>
          </w:rPr>
          <w:t>consumer’s</w:t>
        </w:r>
      </w:ins>
      <w:ins w:id="187" w:author="Kartzinel, Tyler" w:date="2021-07-30T10:20:00Z">
        <w:r w:rsidR="006955BE" w:rsidRPr="006955BE">
          <w:rPr>
            <w:rFonts w:ascii="Arial" w:hAnsi="Arial"/>
            <w:sz w:val="20"/>
            <w:szCs w:val="20"/>
            <w:highlight w:val="yellow"/>
            <w:lang w:val="en-US"/>
            <w:rPrChange w:id="188" w:author="Kartzinel, Tyler" w:date="2021-07-30T10:23:00Z">
              <w:rPr>
                <w:rFonts w:ascii="Arial" w:hAnsi="Arial"/>
                <w:sz w:val="20"/>
                <w:szCs w:val="20"/>
                <w:lang w:val="en-US"/>
              </w:rPr>
            </w:rPrChange>
          </w:rPr>
          <w:t xml:space="preserve"> physiological state or foraging behavior translates into fitness</w:t>
        </w:r>
      </w:ins>
      <w:ins w:id="189" w:author="Kartzinel, Tyler" w:date="2021-07-30T10:21:00Z">
        <w:r w:rsidR="006955BE" w:rsidRPr="006955BE">
          <w:rPr>
            <w:rFonts w:ascii="Arial" w:hAnsi="Arial"/>
            <w:sz w:val="20"/>
            <w:szCs w:val="20"/>
            <w:highlight w:val="yellow"/>
            <w:lang w:val="en-US"/>
            <w:rPrChange w:id="190" w:author="Kartzinel, Tyler" w:date="2021-07-30T10:23:00Z">
              <w:rPr>
                <w:rFonts w:ascii="Arial" w:hAnsi="Arial"/>
                <w:sz w:val="20"/>
                <w:szCs w:val="20"/>
                <w:lang w:val="en-US"/>
              </w:rPr>
            </w:rPrChange>
          </w:rPr>
          <w:t xml:space="preserve">. </w:t>
        </w:r>
        <w:del w:id="191" w:author="Justin Yeakel" w:date="2021-08-04T11:29:00Z">
          <w:r w:rsidR="006955BE" w:rsidRPr="006955BE" w:rsidDel="007F1307">
            <w:rPr>
              <w:rFonts w:ascii="Arial" w:hAnsi="Arial"/>
              <w:sz w:val="20"/>
              <w:szCs w:val="20"/>
              <w:highlight w:val="yellow"/>
              <w:lang w:val="en-US"/>
              <w:rPrChange w:id="192" w:author="Kartzinel, Tyler" w:date="2021-07-30T10:23:00Z">
                <w:rPr>
                  <w:rFonts w:ascii="Arial" w:hAnsi="Arial"/>
                  <w:sz w:val="20"/>
                  <w:szCs w:val="20"/>
                  <w:lang w:val="en-US"/>
                </w:rPr>
              </w:rPrChange>
            </w:rPr>
            <w:delText>Whereas the foraging model provides insight into foraging behaviors, the SDP</w:delText>
          </w:r>
        </w:del>
      </w:ins>
      <w:ins w:id="193" w:author="Kartzinel, Tyler" w:date="2021-07-30T10:22:00Z">
        <w:del w:id="194" w:author="Justin Yeakel" w:date="2021-08-04T11:29:00Z">
          <w:r w:rsidR="006955BE" w:rsidRPr="006955BE" w:rsidDel="007F1307">
            <w:rPr>
              <w:rFonts w:ascii="Arial" w:hAnsi="Arial"/>
              <w:sz w:val="20"/>
              <w:szCs w:val="20"/>
              <w:highlight w:val="yellow"/>
              <w:lang w:val="en-US"/>
              <w:rPrChange w:id="195" w:author="Kartzinel, Tyler" w:date="2021-07-30T10:23:00Z">
                <w:rPr>
                  <w:rFonts w:ascii="Arial" w:hAnsi="Arial"/>
                  <w:sz w:val="20"/>
                  <w:szCs w:val="20"/>
                  <w:lang w:val="en-US"/>
                </w:rPr>
              </w:rPrChange>
            </w:rPr>
            <w:delText xml:space="preserve"> provides a connection between behavioral variation and population and community dynamics.</w:delText>
          </w:r>
        </w:del>
      </w:ins>
      <w:commentRangeEnd w:id="79"/>
      <w:ins w:id="196" w:author="Kartzinel, Tyler" w:date="2021-07-30T10:23:00Z">
        <w:del w:id="197" w:author="Justin Yeakel" w:date="2021-08-04T11:29:00Z">
          <w:r w:rsidR="006955BE" w:rsidDel="007F1307">
            <w:rPr>
              <w:rStyle w:val="CommentReference"/>
              <w:rFonts w:ascii="Times New Roman" w:hAnsi="Times New Roman" w:cs="Times New Roman"/>
              <w:color w:val="auto"/>
              <w:lang w:val="en-US"/>
              <w14:textOutline w14:w="0" w14:cap="rnd" w14:cmpd="sng" w14:algn="ctr">
                <w14:noFill/>
                <w14:prstDash w14:val="solid"/>
                <w14:bevel/>
              </w14:textOutline>
            </w:rPr>
            <w:commentReference w:id="79"/>
          </w:r>
        </w:del>
      </w:ins>
      <w:commentRangeEnd w:id="80"/>
      <w:r w:rsidR="008B0774">
        <w:rPr>
          <w:rStyle w:val="CommentReference"/>
          <w:rFonts w:ascii="Times New Roman" w:hAnsi="Times New Roman" w:cs="Times New Roman"/>
          <w:color w:val="auto"/>
          <w:lang w:val="en-US"/>
          <w14:textOutline w14:w="0" w14:cap="rnd" w14:cmpd="sng" w14:algn="ctr">
            <w14:noFill/>
            <w14:prstDash w14:val="solid"/>
            <w14:bevel/>
          </w14:textOutline>
        </w:rPr>
        <w:commentReference w:id="80"/>
      </w:r>
      <w:ins w:id="198" w:author="Kartzinel, Tyler" w:date="2021-07-30T10:22:00Z">
        <w:del w:id="199" w:author="Justin Yeakel" w:date="2021-08-04T11:29:00Z">
          <w:r w:rsidR="006955BE" w:rsidDel="007F1307">
            <w:rPr>
              <w:rFonts w:ascii="Arial" w:hAnsi="Arial"/>
              <w:sz w:val="20"/>
              <w:szCs w:val="20"/>
              <w:lang w:val="en-US"/>
            </w:rPr>
            <w:delText xml:space="preserve"> To develop the foraging model, </w:delText>
          </w:r>
        </w:del>
      </w:ins>
      <w:del w:id="200" w:author="Justin Yeakel" w:date="2021-08-04T11:29:00Z">
        <w:r w:rsidRPr="00FA0C74" w:rsidDel="007F1307">
          <w:rPr>
            <w:rFonts w:ascii="Arial" w:hAnsi="Arial" w:cs="Arial"/>
            <w:sz w:val="20"/>
            <w:szCs w:val="20"/>
            <w:lang w:val="en-US"/>
          </w:rPr>
          <w:delText xml:space="preserve"> </w:delText>
        </w:r>
      </w:del>
      <w:del w:id="201" w:author="Kartzinel, Tyler" w:date="2021-07-30T10:22:00Z">
        <w:r w:rsidRPr="00FA0C74" w:rsidDel="006955BE">
          <w:rPr>
            <w:rFonts w:ascii="Arial" w:hAnsi="Arial" w:cs="Arial"/>
            <w:sz w:val="20"/>
            <w:szCs w:val="20"/>
            <w:lang w:val="en-US"/>
          </w:rPr>
          <w:delText xml:space="preserve">will </w:delText>
        </w:r>
        <w:r w:rsidDel="006955BE">
          <w:rPr>
            <w:rFonts w:ascii="Arial" w:hAnsi="Arial" w:cs="Arial"/>
            <w:sz w:val="20"/>
            <w:szCs w:val="20"/>
            <w:lang w:val="en-US"/>
          </w:rPr>
          <w:delText>establish</w:delText>
        </w:r>
        <w:r w:rsidRPr="00FA0C74" w:rsidDel="006955BE">
          <w:rPr>
            <w:rFonts w:ascii="Arial" w:hAnsi="Arial" w:cs="Arial"/>
            <w:sz w:val="20"/>
            <w:szCs w:val="20"/>
            <w:lang w:val="en-US"/>
          </w:rPr>
          <w:delText xml:space="preserve"> a series of foraging models to explore and enumerate the dietary consequences of a large range of </w:delText>
        </w:r>
        <w:r w:rsidDel="006955BE">
          <w:rPr>
            <w:rFonts w:ascii="Arial" w:hAnsi="Arial" w:cs="Arial"/>
            <w:sz w:val="20"/>
            <w:szCs w:val="20"/>
            <w:lang w:val="en-US"/>
          </w:rPr>
          <w:delText xml:space="preserve">potential </w:delText>
        </w:r>
        <w:r w:rsidRPr="00FA0C74" w:rsidDel="006955BE">
          <w:rPr>
            <w:rFonts w:ascii="Arial" w:hAnsi="Arial" w:cs="Arial"/>
            <w:sz w:val="20"/>
            <w:szCs w:val="20"/>
            <w:lang w:val="en-US"/>
          </w:rPr>
          <w:delText>foraging strategies</w:delText>
        </w:r>
        <w:r w:rsidDel="006955BE">
          <w:rPr>
            <w:rFonts w:ascii="Arial" w:hAnsi="Arial" w:cs="Arial"/>
            <w:sz w:val="20"/>
            <w:szCs w:val="20"/>
            <w:lang w:val="en-US"/>
          </w:rPr>
          <w:delText xml:space="preserve"> and their dietary and fitness consequences in response to known physiological and ecological constraints</w:delText>
        </w:r>
        <w:r w:rsidRPr="00FA0C74" w:rsidDel="006955BE">
          <w:rPr>
            <w:rFonts w:ascii="Arial" w:hAnsi="Arial" w:cs="Arial"/>
            <w:sz w:val="20"/>
            <w:szCs w:val="20"/>
            <w:lang w:val="en-US"/>
          </w:rPr>
          <w:delText>. W</w:delText>
        </w:r>
      </w:del>
      <w:ins w:id="202" w:author="Justin Yeakel" w:date="2021-08-04T11:30:00Z">
        <w:r w:rsidR="007F1307">
          <w:rPr>
            <w:rFonts w:ascii="Arial" w:hAnsi="Arial" w:cs="Arial"/>
            <w:sz w:val="20"/>
            <w:szCs w:val="20"/>
            <w:lang w:val="en-US"/>
          </w:rPr>
          <w:t>W</w:t>
        </w:r>
      </w:ins>
      <w:ins w:id="203" w:author="Kartzinel, Tyler" w:date="2021-07-30T10:22:00Z">
        <w:del w:id="204" w:author="Justin Yeakel" w:date="2021-08-04T11:30:00Z">
          <w:r w:rsidR="006955BE" w:rsidDel="007F1307">
            <w:rPr>
              <w:rFonts w:ascii="Arial" w:hAnsi="Arial" w:cs="Arial"/>
              <w:sz w:val="20"/>
              <w:szCs w:val="20"/>
              <w:lang w:val="en-US"/>
            </w:rPr>
            <w:delText>w</w:delText>
          </w:r>
        </w:del>
      </w:ins>
      <w:r w:rsidRPr="00FA0C74">
        <w:rPr>
          <w:rFonts w:ascii="Arial" w:hAnsi="Arial" w:cs="Arial"/>
          <w:sz w:val="20"/>
          <w:szCs w:val="20"/>
          <w:lang w:val="en-US"/>
        </w:rPr>
        <w:t xml:space="preserve">e will </w:t>
      </w:r>
      <w:del w:id="205" w:author="Kartzinel, Tyler" w:date="2021-07-30T10:22:00Z">
        <w:r w:rsidRPr="00FA0C74" w:rsidDel="006955BE">
          <w:rPr>
            <w:rFonts w:ascii="Arial" w:hAnsi="Arial" w:cs="Arial"/>
            <w:sz w:val="20"/>
            <w:szCs w:val="20"/>
            <w:lang w:val="en-US"/>
          </w:rPr>
          <w:delText xml:space="preserve">then </w:delText>
        </w:r>
      </w:del>
      <w:r w:rsidRPr="00FA0C74">
        <w:rPr>
          <w:rFonts w:ascii="Arial" w:hAnsi="Arial" w:cs="Arial"/>
          <w:sz w:val="20"/>
          <w:szCs w:val="20"/>
          <w:lang w:val="en-US"/>
        </w:rPr>
        <w:t>use diffusion mapping techniques</w:t>
      </w:r>
      <w:r>
        <w:rPr>
          <w:rFonts w:ascii="Arial" w:hAnsi="Arial" w:cs="Arial"/>
          <w:sz w:val="20"/>
          <w:szCs w:val="20"/>
          <w:lang w:val="en-US"/>
        </w:rPr>
        <w:t xml:space="preserve"> (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multi-dimensional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w:t>
      </w:r>
      <w:r w:rsidRPr="00FA0C74">
        <w:rPr>
          <w:rFonts w:ascii="Arial" w:hAnsi="Arial" w:cs="Arial"/>
          <w:sz w:val="20"/>
          <w:szCs w:val="20"/>
          <w:lang w:val="en-US"/>
        </w:rPr>
        <w:t xml:space="preserve">that captures the similarities </w:t>
      </w:r>
      <w:r>
        <w:rPr>
          <w:rFonts w:ascii="Arial" w:hAnsi="Arial" w:cs="Arial"/>
          <w:sz w:val="20"/>
          <w:szCs w:val="20"/>
          <w:lang w:val="en-US"/>
        </w:rPr>
        <w:t>in</w:t>
      </w:r>
      <w:r w:rsidRPr="00FA0C74">
        <w:rPr>
          <w:rFonts w:ascii="Arial" w:hAnsi="Arial" w:cs="Arial"/>
          <w:sz w:val="20"/>
          <w:szCs w:val="20"/>
          <w:lang w:val="en-US"/>
        </w:rPr>
        <w:t xml:space="preserve"> a range of</w:t>
      </w:r>
      <w:r>
        <w:rPr>
          <w:rFonts w:ascii="Arial" w:hAnsi="Arial" w:cs="Arial"/>
          <w:sz w:val="20"/>
          <w:szCs w:val="20"/>
          <w:lang w:val="en-US"/>
        </w:rPr>
        <w:t xml:space="preserve"> simulated and observed</w:t>
      </w:r>
      <w:r w:rsidRPr="00FA0C74">
        <w:rPr>
          <w:rFonts w:ascii="Arial" w:hAnsi="Arial" w:cs="Arial"/>
          <w:sz w:val="20"/>
          <w:szCs w:val="20"/>
          <w:lang w:val="en-US"/>
        </w:rPr>
        <w:t xml:space="preserve"> foraging strategies. Understanding how different strategies relate to one another when the mechanics are simple and well-defined provides</w:t>
      </w:r>
      <w:r>
        <w:rPr>
          <w:rFonts w:ascii="Arial" w:hAnsi="Arial"/>
          <w:sz w:val="20"/>
          <w:szCs w:val="20"/>
          <w:lang w:val="en-US"/>
        </w:rPr>
        <w:t xml:space="preserve"> a null expectation to help classify and evaluate more complex strategies used by consumers in natural systems</w:t>
      </w:r>
      <w:del w:id="206" w:author="Justin Yeakel" w:date="2021-08-04T11:39:00Z">
        <w:r w:rsidDel="00A20CD2">
          <w:rPr>
            <w:rFonts w:ascii="Arial" w:hAnsi="Arial"/>
            <w:sz w:val="20"/>
            <w:szCs w:val="20"/>
            <w:lang w:val="en-US"/>
          </w:rPr>
          <w:delText xml:space="preserve">. </w:delText>
        </w:r>
      </w:del>
      <w:del w:id="207" w:author="Kartzinel, Tyler" w:date="2021-07-30T10:23:00Z">
        <w:r w:rsidDel="006955BE">
          <w:rPr>
            <w:rFonts w:ascii="Arial" w:hAnsi="Arial"/>
            <w:sz w:val="20"/>
            <w:szCs w:val="20"/>
            <w:lang w:val="en-US"/>
          </w:rPr>
          <w:delText>Our theoretical framework consists of three parts: 1) foraging models to systematically capture a range of foraging strategies given known physical and biological constraints; 2) a low-dimensional representation of the modeled foraging behaviors that captures the associated strategy-niche manifold; 3) data on the diets of local consumers to assess their ecological proximity to modeled strategies on the niche manifold.</w:delText>
        </w:r>
      </w:del>
      <w:commentRangeStart w:id="208"/>
      <w:ins w:id="209" w:author="Kartzinel, Tyler" w:date="2021-07-30T10:23:00Z">
        <w:del w:id="210" w:author="Justin Yeakel" w:date="2021-08-04T11:39:00Z">
          <w:r w:rsidR="006955BE" w:rsidDel="00CB3A4B">
            <w:rPr>
              <w:rFonts w:ascii="Arial" w:hAnsi="Arial"/>
              <w:sz w:val="20"/>
              <w:szCs w:val="20"/>
              <w:lang w:val="en-US"/>
            </w:rPr>
            <w:delText>To develop the SDP…[</w:delText>
          </w:r>
          <w:r w:rsidR="006955BE" w:rsidRPr="006955BE" w:rsidDel="00CB3A4B">
            <w:rPr>
              <w:rFonts w:ascii="Arial" w:hAnsi="Arial"/>
              <w:sz w:val="20"/>
              <w:szCs w:val="20"/>
              <w:highlight w:val="yellow"/>
              <w:lang w:val="en-US"/>
              <w:rPrChange w:id="211" w:author="Kartzinel, Tyler" w:date="2021-07-30T10:23:00Z">
                <w:rPr>
                  <w:rFonts w:ascii="Arial" w:hAnsi="Arial"/>
                  <w:sz w:val="20"/>
                  <w:szCs w:val="20"/>
                  <w:lang w:val="en-US"/>
                </w:rPr>
              </w:rPrChange>
            </w:rPr>
            <w:delText>fill in the blanks</w:delText>
          </w:r>
          <w:r w:rsidR="006955BE" w:rsidDel="00CB3A4B">
            <w:rPr>
              <w:rFonts w:ascii="Arial" w:hAnsi="Arial"/>
              <w:sz w:val="20"/>
              <w:szCs w:val="20"/>
              <w:lang w:val="en-US"/>
            </w:rPr>
            <w:delText>?]</w:delText>
          </w:r>
        </w:del>
        <w:r w:rsidR="006955BE">
          <w:rPr>
            <w:rFonts w:ascii="Arial" w:hAnsi="Arial"/>
            <w:sz w:val="20"/>
            <w:szCs w:val="20"/>
            <w:lang w:val="en-US"/>
          </w:rPr>
          <w:t>.</w:t>
        </w:r>
      </w:ins>
      <w:commentRangeEnd w:id="208"/>
      <w:r w:rsidR="008E6FEE">
        <w:rPr>
          <w:rStyle w:val="CommentReference"/>
          <w:rFonts w:ascii="Times New Roman" w:hAnsi="Times New Roman" w:cs="Times New Roman"/>
          <w:color w:val="auto"/>
          <w:lang w:val="en-US"/>
          <w14:textOutline w14:w="0" w14:cap="rnd" w14:cmpd="sng" w14:algn="ctr">
            <w14:noFill/>
            <w14:prstDash w14:val="solid"/>
            <w14:bevel/>
          </w14:textOutline>
        </w:rPr>
        <w:commentReference w:id="208"/>
      </w:r>
      <w:r>
        <w:rPr>
          <w:rFonts w:ascii="Arial" w:hAnsi="Arial"/>
          <w:sz w:val="20"/>
          <w:szCs w:val="20"/>
          <w:lang w:val="en-US"/>
        </w:rPr>
        <w:t xml:space="preserve"> </w:t>
      </w:r>
    </w:p>
    <w:p w14:paraId="28FD8B0B" w14:textId="6F3B1C00" w:rsidR="00B826C1" w:rsidRDefault="00B826C1" w:rsidP="003F279F">
      <w:pPr>
        <w:pStyle w:val="Body"/>
        <w:rPr>
          <w:rFonts w:ascii="Arial" w:hAnsi="Arial"/>
          <w:sz w:val="20"/>
          <w:szCs w:val="20"/>
          <w:lang w:val="en-US"/>
        </w:rPr>
      </w:pPr>
    </w:p>
    <w:p w14:paraId="12773184" w14:textId="7974DAE6" w:rsidR="00B552D7" w:rsidRPr="00B826C1" w:rsidRDefault="00B552D7" w:rsidP="00B826C1">
      <w:pPr>
        <w:pStyle w:val="Body"/>
        <w:rPr>
          <w:rFonts w:ascii="Arial" w:eastAsia="Arial" w:hAnsi="Arial" w:cs="Arial"/>
          <w:sz w:val="20"/>
          <w:szCs w:val="20"/>
        </w:rPr>
      </w:pPr>
      <w:r>
        <w:rPr>
          <w:rFonts w:ascii="Arial" w:hAnsi="Arial"/>
          <w:i/>
          <w:iCs/>
          <w:sz w:val="20"/>
          <w:szCs w:val="20"/>
          <w:lang w:val="en-US"/>
        </w:rPr>
        <w:t>Confronting Theory with Data.</w:t>
      </w:r>
      <w:r>
        <w:rPr>
          <w:rFonts w:ascii="Arial" w:hAnsi="Arial"/>
          <w:sz w:val="20"/>
          <w:szCs w:val="20"/>
          <w:lang w:val="en-US"/>
        </w:rPr>
        <w:t xml:space="preserve"> </w:t>
      </w:r>
      <w:del w:id="212" w:author="Justin Yeakel" w:date="2021-08-04T11:34:00Z">
        <w:r w:rsidR="004F30BC" w:rsidDel="0072272D">
          <w:rPr>
            <w:rFonts w:ascii="Arial" w:hAnsi="Arial"/>
            <w:sz w:val="20"/>
            <w:szCs w:val="20"/>
            <w:lang w:val="en-US"/>
          </w:rPr>
          <w:delText>Because both the underlying generative dynamics and resulting foraging strategies of simulated systems within the niche manifold are known, i</w:delText>
        </w:r>
      </w:del>
      <w:ins w:id="213" w:author="Justin Yeakel" w:date="2021-08-04T11:34:00Z">
        <w:r w:rsidR="0072272D">
          <w:rPr>
            <w:rFonts w:ascii="Arial" w:hAnsi="Arial"/>
            <w:sz w:val="20"/>
            <w:szCs w:val="20"/>
            <w:lang w:val="en-US"/>
          </w:rPr>
          <w:t>I</w:t>
        </w:r>
      </w:ins>
      <w:r w:rsidR="004F30BC">
        <w:rPr>
          <w:rFonts w:ascii="Arial" w:hAnsi="Arial"/>
          <w:sz w:val="20"/>
          <w:szCs w:val="20"/>
          <w:lang w:val="en-US"/>
        </w:rPr>
        <w:t>n addition to assessment</w:t>
      </w:r>
      <w:ins w:id="214" w:author="Justin Yeakel" w:date="2021-08-04T11:34:00Z">
        <w:r w:rsidR="0072272D">
          <w:rPr>
            <w:rFonts w:ascii="Arial" w:hAnsi="Arial"/>
            <w:sz w:val="20"/>
            <w:szCs w:val="20"/>
            <w:lang w:val="en-US"/>
          </w:rPr>
          <w:t xml:space="preserve"> and </w:t>
        </w:r>
      </w:ins>
      <w:ins w:id="215" w:author="Justin Yeakel" w:date="2021-08-04T11:39:00Z">
        <w:r w:rsidR="00293BA1">
          <w:rPr>
            <w:rFonts w:ascii="Arial" w:hAnsi="Arial"/>
            <w:sz w:val="20"/>
            <w:szCs w:val="20"/>
            <w:lang w:val="en-US"/>
          </w:rPr>
          <w:t>comparison of</w:t>
        </w:r>
      </w:ins>
      <w:ins w:id="216" w:author="Justin Yeakel" w:date="2021-08-04T11:34:00Z">
        <w:r w:rsidR="0072272D">
          <w:rPr>
            <w:rFonts w:ascii="Arial" w:hAnsi="Arial"/>
            <w:sz w:val="20"/>
            <w:szCs w:val="20"/>
            <w:lang w:val="en-US"/>
          </w:rPr>
          <w:t xml:space="preserve"> </w:t>
        </w:r>
      </w:ins>
      <w:ins w:id="217" w:author="Justin Yeakel" w:date="2021-08-04T11:35:00Z">
        <w:r w:rsidR="0072272D">
          <w:rPr>
            <w:rFonts w:ascii="Arial" w:hAnsi="Arial"/>
            <w:sz w:val="20"/>
            <w:szCs w:val="20"/>
            <w:lang w:val="en-US"/>
          </w:rPr>
          <w:t xml:space="preserve">simulated </w:t>
        </w:r>
      </w:ins>
      <w:ins w:id="218" w:author="Justin Yeakel" w:date="2021-08-04T11:39:00Z">
        <w:r w:rsidR="00293BA1">
          <w:rPr>
            <w:rFonts w:ascii="Arial" w:hAnsi="Arial"/>
            <w:sz w:val="20"/>
            <w:szCs w:val="20"/>
            <w:lang w:val="en-US"/>
          </w:rPr>
          <w:t>and</w:t>
        </w:r>
      </w:ins>
      <w:ins w:id="219" w:author="Justin Yeakel" w:date="2021-08-04T11:35:00Z">
        <w:r w:rsidR="0072272D">
          <w:rPr>
            <w:rFonts w:ascii="Arial" w:hAnsi="Arial"/>
            <w:sz w:val="20"/>
            <w:szCs w:val="20"/>
            <w:lang w:val="en-US"/>
          </w:rPr>
          <w:t xml:space="preserve"> observed foraging strategies</w:t>
        </w:r>
      </w:ins>
      <w:r w:rsidR="004F30BC">
        <w:rPr>
          <w:rFonts w:ascii="Arial" w:hAnsi="Arial"/>
          <w:sz w:val="20"/>
          <w:szCs w:val="20"/>
          <w:lang w:val="en-US"/>
        </w:rPr>
        <w:t>, we can use the constructed manifold in a predictive capacity. For instance, the foraging constraints that give rise to different strategies allow us to assess the fitness consequences of those strategies. By relating the fitness consequences of simulated strategies occupying different locations along the niche manifold, we can associate empirically measured strategies with modeled values nearby. The resultant fitness landscape assessed along the niche manifold can thus be used to evaluate and ultimately predict life history characteristics of consumers foraging in natural systems. We will leverage independent estimates of fitness from consumers and their observed foraging strategies using mark-recapture data to test and validate model predictions. By assessing the predictive value of the manifold niche concept in a natural community, we will be well-positioned to firmly establish causal links between different consumers and their foraging strategies with population-level (and ultimately community-level) consequences.</w:t>
      </w:r>
    </w:p>
    <w:p w14:paraId="01B343A3" w14:textId="77777777" w:rsidR="00B552D7" w:rsidRDefault="00B552D7" w:rsidP="00B552D7">
      <w:pPr>
        <w:pStyle w:val="Body"/>
        <w:rPr>
          <w:rFonts w:ascii="Arial" w:hAnsi="Arial"/>
          <w:b/>
          <w:bCs/>
          <w:i/>
          <w:iCs/>
          <w:sz w:val="20"/>
          <w:szCs w:val="20"/>
        </w:rPr>
      </w:pPr>
    </w:p>
    <w:p w14:paraId="55367DE9" w14:textId="77777777" w:rsidR="00B552D7" w:rsidRDefault="00B552D7" w:rsidP="00B552D7">
      <w:pPr>
        <w:pStyle w:val="Body"/>
        <w:rPr>
          <w:rFonts w:ascii="Arial" w:eastAsia="Arial" w:hAnsi="Arial" w:cs="Arial"/>
          <w:b/>
          <w:bCs/>
          <w:i/>
          <w:iCs/>
          <w:sz w:val="20"/>
          <w:szCs w:val="20"/>
        </w:rPr>
      </w:pPr>
      <w:r>
        <w:rPr>
          <w:rFonts w:ascii="Arial" w:hAnsi="Arial"/>
          <w:b/>
          <w:bCs/>
          <w:i/>
          <w:iCs/>
          <w:sz w:val="20"/>
          <w:szCs w:val="20"/>
        </w:rPr>
        <w:t xml:space="preserve">Study System: </w:t>
      </w:r>
      <w:proofErr w:type="spellStart"/>
      <w:r>
        <w:rPr>
          <w:rFonts w:ascii="Arial" w:hAnsi="Arial"/>
          <w:b/>
          <w:bCs/>
          <w:i/>
          <w:iCs/>
          <w:sz w:val="20"/>
          <w:szCs w:val="20"/>
        </w:rPr>
        <w:t>Sevilleta</w:t>
      </w:r>
      <w:proofErr w:type="spellEnd"/>
      <w:r>
        <w:rPr>
          <w:rFonts w:ascii="Arial" w:hAnsi="Arial"/>
          <w:b/>
          <w:bCs/>
          <w:i/>
          <w:iCs/>
          <w:sz w:val="20"/>
          <w:szCs w:val="20"/>
        </w:rPr>
        <w:t xml:space="preserve"> Long-Term </w:t>
      </w:r>
      <w:proofErr w:type="spellStart"/>
      <w:r>
        <w:rPr>
          <w:rFonts w:ascii="Arial" w:hAnsi="Arial"/>
          <w:b/>
          <w:bCs/>
          <w:i/>
          <w:iCs/>
          <w:sz w:val="20"/>
          <w:szCs w:val="20"/>
        </w:rPr>
        <w:t>Ecological</w:t>
      </w:r>
      <w:proofErr w:type="spellEnd"/>
      <w:r>
        <w:rPr>
          <w:rFonts w:ascii="Arial" w:hAnsi="Arial"/>
          <w:b/>
          <w:bCs/>
          <w:i/>
          <w:iCs/>
          <w:sz w:val="20"/>
          <w:szCs w:val="20"/>
        </w:rPr>
        <w:t xml:space="preserve"> Research (LTER) Site</w:t>
      </w:r>
    </w:p>
    <w:p w14:paraId="2689283E" w14:textId="77777777" w:rsidR="00B552D7" w:rsidRDefault="00B552D7" w:rsidP="00B552D7">
      <w:pPr>
        <w:pStyle w:val="BodyA"/>
        <w:tabs>
          <w:tab w:val="left" w:pos="2070"/>
        </w:tabs>
        <w:rPr>
          <w:rFonts w:ascii="Arial" w:eastAsia="Arial" w:hAnsi="Arial" w:cs="Arial"/>
          <w:sz w:val="20"/>
          <w:szCs w:val="20"/>
          <w:lang w:val="en-US"/>
        </w:rPr>
      </w:pPr>
    </w:p>
    <w:p w14:paraId="3689FD0C" w14:textId="77777777" w:rsidR="008C345E" w:rsidRDefault="008C345E" w:rsidP="008C345E">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Larrea tridentata</w:t>
      </w:r>
      <w:r>
        <w:rPr>
          <w:rFonts w:ascii="Arial" w:hAnsi="Arial"/>
          <w:sz w:val="20"/>
          <w:szCs w:val="20"/>
          <w:lang w:val="en-US"/>
        </w:rPr>
        <w:t xml:space="preserve">) </w:t>
      </w:r>
      <w:proofErr w:type="spellStart"/>
      <w:r>
        <w:rPr>
          <w:rFonts w:ascii="Arial" w:hAnsi="Arial"/>
          <w:sz w:val="20"/>
          <w:szCs w:val="20"/>
          <w:lang w:val="en-US"/>
        </w:rPr>
        <w:t>shrubland</w:t>
      </w:r>
      <w:proofErr w:type="spellEnd"/>
      <w:r>
        <w:rPr>
          <w:rFonts w:ascii="Arial" w:hAnsi="Arial"/>
          <w:sz w:val="20"/>
          <w:szCs w:val="20"/>
          <w:lang w:val="en-US"/>
        </w:rPr>
        <w:t xml:space="preserve"> and black </w:t>
      </w:r>
      <w:proofErr w:type="spellStart"/>
      <w:r>
        <w:rPr>
          <w:rFonts w:ascii="Arial" w:hAnsi="Arial"/>
          <w:sz w:val="20"/>
          <w:szCs w:val="20"/>
          <w:lang w:val="en-US"/>
        </w:rPr>
        <w:t>grama</w:t>
      </w:r>
      <w:proofErr w:type="spellEnd"/>
      <w:r>
        <w:rPr>
          <w:rFonts w:ascii="Arial" w:hAnsi="Arial"/>
          <w:sz w:val="20"/>
          <w:szCs w:val="20"/>
          <w:lang w:val="en-US"/>
        </w:rPr>
        <w:t xml:space="preserve"> (</w:t>
      </w:r>
      <w:proofErr w:type="spellStart"/>
      <w:r w:rsidRPr="00D65A18">
        <w:rPr>
          <w:rFonts w:ascii="Arial" w:hAnsi="Arial"/>
          <w:i/>
          <w:iCs/>
          <w:sz w:val="20"/>
          <w:szCs w:val="20"/>
          <w:lang w:val="en-US"/>
        </w:rPr>
        <w:t>Bouteloua</w:t>
      </w:r>
      <w:proofErr w:type="spellEnd"/>
      <w:r w:rsidRPr="00D65A18">
        <w:rPr>
          <w:rFonts w:ascii="Arial" w:hAnsi="Arial"/>
          <w:i/>
          <w:iCs/>
          <w:sz w:val="20"/>
          <w:szCs w:val="20"/>
          <w:lang w:val="en-US"/>
        </w:rPr>
        <w:t xml:space="preserve"> </w:t>
      </w:r>
      <w:proofErr w:type="spellStart"/>
      <w:r w:rsidRPr="00D65A18">
        <w:rPr>
          <w:rFonts w:ascii="Arial" w:hAnsi="Arial"/>
          <w:i/>
          <w:iCs/>
          <w:sz w:val="20"/>
          <w:szCs w:val="20"/>
          <w:lang w:val="en-US"/>
        </w:rPr>
        <w:t>eriopoda</w:t>
      </w:r>
      <w:proofErr w:type="spellEnd"/>
      <w:r>
        <w:rPr>
          <w:rFonts w:ascii="Arial" w:hAnsi="Arial"/>
          <w:sz w:val="20"/>
          <w:szCs w:val="20"/>
          <w:lang w:val="en-US"/>
        </w:rPr>
        <w:t xml:space="preserve">) grassland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w:t>
      </w:r>
      <w:proofErr w:type="spellStart"/>
      <w:r>
        <w:rPr>
          <w:rFonts w:ascii="Arial" w:hAnsi="Arial"/>
          <w:sz w:val="20"/>
          <w:szCs w:val="20"/>
          <w:lang w:val="en-US"/>
        </w:rPr>
        <w:t>Sevilleta</w:t>
      </w:r>
      <w:proofErr w:type="spellEnd"/>
      <w:r>
        <w:rPr>
          <w:rFonts w:ascii="Arial" w:hAnsi="Arial"/>
          <w:sz w:val="20"/>
          <w:szCs w:val="20"/>
          <w:lang w:val="en-US"/>
        </w:rPr>
        <w:t xml:space="preserve"> LTER), and we routinely capture four species of Heteromyids and six Cricetids. We capture and process ~50–75 unique individuals every month and the most common species we have captured from 2014–2020 (n=2756) in order of decreasing relative abundance are </w:t>
      </w:r>
      <w:proofErr w:type="spellStart"/>
      <w:r>
        <w:rPr>
          <w:rFonts w:ascii="Arial" w:hAnsi="Arial"/>
          <w:i/>
          <w:iCs/>
          <w:sz w:val="20"/>
          <w:szCs w:val="20"/>
          <w:lang w:val="en-US"/>
        </w:rPr>
        <w:t>Perognathus</w:t>
      </w:r>
      <w:proofErr w:type="spellEnd"/>
      <w:r>
        <w:rPr>
          <w:rFonts w:ascii="Arial" w:hAnsi="Arial"/>
          <w:i/>
          <w:iCs/>
          <w:sz w:val="20"/>
          <w:szCs w:val="20"/>
          <w:lang w:val="en-US"/>
        </w:rPr>
        <w:t xml:space="preserve"> </w:t>
      </w:r>
      <w:proofErr w:type="spellStart"/>
      <w:r>
        <w:rPr>
          <w:rFonts w:ascii="Arial" w:hAnsi="Arial"/>
          <w:i/>
          <w:iCs/>
          <w:sz w:val="20"/>
          <w:szCs w:val="20"/>
          <w:lang w:val="en-US"/>
        </w:rPr>
        <w:t>flavus</w:t>
      </w:r>
      <w:proofErr w:type="spellEnd"/>
      <w:r>
        <w:rPr>
          <w:rFonts w:ascii="Arial" w:hAnsi="Arial"/>
          <w:sz w:val="20"/>
          <w:szCs w:val="20"/>
          <w:lang w:val="en-US"/>
        </w:rPr>
        <w:t xml:space="preserve"> (50%, PGFV)</w:t>
      </w:r>
      <w:r>
        <w:rPr>
          <w:rFonts w:ascii="Arial" w:hAnsi="Arial"/>
          <w:i/>
          <w:iCs/>
          <w:sz w:val="20"/>
          <w:szCs w:val="20"/>
          <w:lang w:val="en-US"/>
        </w:rPr>
        <w:t xml:space="preserve">,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merriami</w:t>
      </w:r>
      <w:proofErr w:type="spellEnd"/>
      <w:r>
        <w:rPr>
          <w:rFonts w:ascii="Arial" w:hAnsi="Arial"/>
          <w:i/>
          <w:iCs/>
          <w:sz w:val="20"/>
          <w:szCs w:val="20"/>
          <w:lang w:val="en-US"/>
        </w:rPr>
        <w:t xml:space="preserve"> </w:t>
      </w:r>
      <w:r>
        <w:rPr>
          <w:rFonts w:ascii="Arial" w:hAnsi="Arial"/>
          <w:sz w:val="20"/>
          <w:szCs w:val="20"/>
          <w:lang w:val="en-US"/>
        </w:rPr>
        <w:t>(12%, DIME)</w:t>
      </w:r>
      <w:r>
        <w:rPr>
          <w:rFonts w:ascii="Arial" w:hAnsi="Arial"/>
          <w:i/>
          <w:iCs/>
          <w:sz w:val="20"/>
          <w:szCs w:val="20"/>
          <w:lang w:val="en-US"/>
        </w:rPr>
        <w:t xml:space="preserve">, </w:t>
      </w:r>
      <w:r w:rsidRPr="00D924E3">
        <w:rPr>
          <w:rFonts w:ascii="Arial" w:hAnsi="Arial"/>
          <w:i/>
          <w:iCs/>
          <w:sz w:val="20"/>
          <w:szCs w:val="20"/>
          <w:lang w:val="en-US"/>
        </w:rPr>
        <w:t xml:space="preserve">Peromyscus spp. </w:t>
      </w:r>
      <w:r w:rsidRPr="00D924E3">
        <w:rPr>
          <w:rFonts w:ascii="Arial" w:hAnsi="Arial"/>
          <w:sz w:val="20"/>
          <w:szCs w:val="20"/>
          <w:lang w:val="en-US"/>
        </w:rPr>
        <w:t>(10%, PEXX)</w:t>
      </w:r>
      <w:r w:rsidRPr="00D924E3">
        <w:rPr>
          <w:rFonts w:ascii="Arial" w:hAnsi="Arial"/>
          <w:i/>
          <w:iCs/>
          <w:sz w:val="20"/>
          <w:szCs w:val="20"/>
          <w:lang w:val="en-US"/>
        </w:rPr>
        <w:t>,</w:t>
      </w:r>
      <w:r>
        <w:rPr>
          <w:rFonts w:ascii="Arial" w:hAnsi="Arial"/>
          <w:i/>
          <w:iCs/>
          <w:sz w:val="20"/>
          <w:szCs w:val="20"/>
          <w:lang w:val="en-US"/>
        </w:rPr>
        <w:t xml:space="preserv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arenicola</w:t>
      </w:r>
      <w:proofErr w:type="spellEnd"/>
      <w:r>
        <w:rPr>
          <w:rFonts w:ascii="Arial" w:hAnsi="Arial"/>
          <w:i/>
          <w:iCs/>
          <w:sz w:val="20"/>
          <w:szCs w:val="20"/>
          <w:lang w:val="en-US"/>
        </w:rPr>
        <w:t xml:space="preserve"> </w:t>
      </w:r>
      <w:r>
        <w:rPr>
          <w:rFonts w:ascii="Arial" w:hAnsi="Arial"/>
          <w:sz w:val="20"/>
          <w:szCs w:val="20"/>
          <w:lang w:val="en-US"/>
        </w:rPr>
        <w:t>(9%, ONAR)</w:t>
      </w:r>
      <w:r>
        <w:rPr>
          <w:rFonts w:ascii="Arial" w:hAnsi="Arial"/>
          <w:i/>
          <w:iCs/>
          <w:sz w:val="20"/>
          <w:szCs w:val="20"/>
          <w:lang w:val="en-US"/>
        </w:rPr>
        <w:t xml:space="preserve">, D. </w:t>
      </w:r>
      <w:proofErr w:type="spellStart"/>
      <w:r>
        <w:rPr>
          <w:rFonts w:ascii="Arial" w:hAnsi="Arial"/>
          <w:i/>
          <w:iCs/>
          <w:sz w:val="20"/>
          <w:szCs w:val="20"/>
          <w:lang w:val="en-US"/>
        </w:rPr>
        <w:t>ordii</w:t>
      </w:r>
      <w:proofErr w:type="spellEnd"/>
      <w:r>
        <w:rPr>
          <w:rFonts w:ascii="Arial" w:hAnsi="Arial"/>
          <w:i/>
          <w:iCs/>
          <w:sz w:val="20"/>
          <w:szCs w:val="20"/>
          <w:lang w:val="en-US"/>
        </w:rPr>
        <w:t xml:space="preserve"> </w:t>
      </w:r>
      <w:r>
        <w:rPr>
          <w:rFonts w:ascii="Arial" w:hAnsi="Arial"/>
          <w:sz w:val="20"/>
          <w:szCs w:val="20"/>
          <w:lang w:val="en-US"/>
        </w:rPr>
        <w:t>(8%, DIOR)</w:t>
      </w:r>
      <w:r>
        <w:rPr>
          <w:rFonts w:ascii="Arial" w:hAnsi="Arial"/>
          <w:i/>
          <w:iCs/>
          <w:sz w:val="20"/>
          <w:szCs w:val="20"/>
          <w:lang w:val="en-US"/>
        </w:rPr>
        <w:t xml:space="preserve">, D. spectabilis </w:t>
      </w:r>
      <w:r>
        <w:rPr>
          <w:rFonts w:ascii="Arial" w:hAnsi="Arial"/>
          <w:sz w:val="20"/>
          <w:szCs w:val="20"/>
          <w:lang w:val="en-US"/>
        </w:rPr>
        <w:t>(5%, DISP)</w:t>
      </w:r>
      <w:r>
        <w:rPr>
          <w:rFonts w:ascii="Arial" w:hAnsi="Arial"/>
          <w:i/>
          <w:iCs/>
          <w:sz w:val="20"/>
          <w:szCs w:val="20"/>
          <w:lang w:val="en-US"/>
        </w:rPr>
        <w:t>,</w:t>
      </w:r>
      <w:r>
        <w:rPr>
          <w:rFonts w:ascii="Arial" w:hAnsi="Arial"/>
          <w:sz w:val="20"/>
          <w:szCs w:val="20"/>
          <w:lang w:val="en-US"/>
        </w:rPr>
        <w:t xml:space="preserve"> and </w:t>
      </w:r>
      <w:proofErr w:type="spellStart"/>
      <w:r>
        <w:rPr>
          <w:rFonts w:ascii="Arial" w:hAnsi="Arial"/>
          <w:i/>
          <w:iCs/>
          <w:sz w:val="20"/>
          <w:szCs w:val="20"/>
          <w:lang w:val="en-US"/>
        </w:rPr>
        <w:t>Reithrodontomys</w:t>
      </w:r>
      <w:proofErr w:type="spellEnd"/>
      <w:r>
        <w:rPr>
          <w:rFonts w:ascii="Arial" w:hAnsi="Arial"/>
          <w:i/>
          <w:iCs/>
          <w:sz w:val="20"/>
          <w:szCs w:val="20"/>
          <w:lang w:val="en-US"/>
        </w:rPr>
        <w:t xml:space="preserve"> </w:t>
      </w:r>
      <w:proofErr w:type="spellStart"/>
      <w:r>
        <w:rPr>
          <w:rFonts w:ascii="Arial" w:hAnsi="Arial"/>
          <w:i/>
          <w:iCs/>
          <w:sz w:val="20"/>
          <w:szCs w:val="20"/>
          <w:lang w:val="en-US"/>
        </w:rPr>
        <w:t>megalotis</w:t>
      </w:r>
      <w:proofErr w:type="spellEnd"/>
      <w:r>
        <w:rPr>
          <w:rFonts w:ascii="Arial" w:hAnsi="Arial"/>
          <w:i/>
          <w:iCs/>
          <w:sz w:val="20"/>
          <w:szCs w:val="20"/>
          <w:lang w:val="en-US"/>
        </w:rPr>
        <w:t xml:space="preserve"> </w:t>
      </w:r>
      <w:r>
        <w:rPr>
          <w:rFonts w:ascii="Arial" w:hAnsi="Arial"/>
          <w:sz w:val="20"/>
          <w:szCs w:val="20"/>
          <w:lang w:val="en-US"/>
        </w:rPr>
        <w:t>(5%, REME). Recapture rates are also high based on the number of individuals (</w:t>
      </w:r>
      <w:r>
        <w:rPr>
          <w:rFonts w:ascii="Arial" w:hAnsi="Arial"/>
          <w:i/>
          <w:iCs/>
          <w:sz w:val="20"/>
          <w:szCs w:val="20"/>
          <w:lang w:val="en-US"/>
        </w:rPr>
        <w:t>N</w:t>
      </w:r>
      <w:r>
        <w:rPr>
          <w:rFonts w:ascii="Arial" w:hAnsi="Arial"/>
          <w:sz w:val="20"/>
          <w:szCs w:val="20"/>
          <w:lang w:val="en-US"/>
        </w:rPr>
        <w:t>) captured 3 or more times from 2014–2020: PGFV (</w:t>
      </w:r>
      <w:r>
        <w:rPr>
          <w:rFonts w:ascii="Arial" w:hAnsi="Arial"/>
          <w:i/>
          <w:iCs/>
          <w:sz w:val="20"/>
          <w:szCs w:val="20"/>
          <w:lang w:val="en-US"/>
        </w:rPr>
        <w:t>359</w:t>
      </w:r>
      <w:r>
        <w:rPr>
          <w:rFonts w:ascii="Arial" w:hAnsi="Arial"/>
          <w:sz w:val="20"/>
          <w:szCs w:val="20"/>
          <w:lang w:val="en-US"/>
        </w:rPr>
        <w:t>), DIME (</w:t>
      </w:r>
      <w:r>
        <w:rPr>
          <w:rFonts w:ascii="Arial" w:hAnsi="Arial"/>
          <w:i/>
          <w:iCs/>
          <w:sz w:val="20"/>
          <w:szCs w:val="20"/>
          <w:lang w:val="en-US"/>
        </w:rPr>
        <w:t>100</w:t>
      </w:r>
      <w:r>
        <w:rPr>
          <w:rFonts w:ascii="Arial" w:hAnsi="Arial"/>
          <w:sz w:val="20"/>
          <w:szCs w:val="20"/>
          <w:lang w:val="en-US"/>
        </w:rPr>
        <w:t>), DISP (</w:t>
      </w:r>
      <w:r>
        <w:rPr>
          <w:rFonts w:ascii="Arial" w:hAnsi="Arial"/>
          <w:i/>
          <w:iCs/>
          <w:sz w:val="20"/>
          <w:szCs w:val="20"/>
          <w:lang w:val="en-US"/>
        </w:rPr>
        <w:t>67</w:t>
      </w:r>
      <w:r>
        <w:rPr>
          <w:rFonts w:ascii="Arial" w:hAnsi="Arial"/>
          <w:sz w:val="20"/>
          <w:szCs w:val="20"/>
          <w:lang w:val="en-US"/>
        </w:rPr>
        <w:t>), DIOR (</w:t>
      </w:r>
      <w:r>
        <w:rPr>
          <w:rFonts w:ascii="Arial" w:hAnsi="Arial"/>
          <w:i/>
          <w:iCs/>
          <w:sz w:val="20"/>
          <w:szCs w:val="20"/>
          <w:lang w:val="en-US"/>
        </w:rPr>
        <w:t>66</w:t>
      </w:r>
      <w:r>
        <w:rPr>
          <w:rFonts w:ascii="Arial" w:hAnsi="Arial"/>
          <w:sz w:val="20"/>
          <w:szCs w:val="20"/>
          <w:lang w:val="en-US"/>
        </w:rPr>
        <w:t>), ONAR (</w:t>
      </w:r>
      <w:r>
        <w:rPr>
          <w:rFonts w:ascii="Arial" w:hAnsi="Arial"/>
          <w:i/>
          <w:iCs/>
          <w:sz w:val="20"/>
          <w:szCs w:val="20"/>
          <w:lang w:val="en-US"/>
        </w:rPr>
        <w:t>48</w:t>
      </w:r>
      <w:r>
        <w:rPr>
          <w:rFonts w:ascii="Arial" w:hAnsi="Arial"/>
          <w:sz w:val="20"/>
          <w:szCs w:val="20"/>
          <w:lang w:val="en-US"/>
        </w:rPr>
        <w:t>), and PM (</w:t>
      </w:r>
      <w:r>
        <w:rPr>
          <w:rFonts w:ascii="Arial" w:hAnsi="Arial"/>
          <w:i/>
          <w:iCs/>
          <w:sz w:val="20"/>
          <w:szCs w:val="20"/>
          <w:lang w:val="en-US"/>
        </w:rPr>
        <w:t>24</w:t>
      </w:r>
      <w:r>
        <w:rPr>
          <w:rFonts w:ascii="Arial" w:hAnsi="Arial"/>
          <w:sz w:val="20"/>
          <w:szCs w:val="20"/>
          <w:lang w:val="en-US"/>
        </w:rPr>
        <w:t xml:space="preserve">). Lastly, plant resources are measured seasonally by the </w:t>
      </w:r>
      <w:proofErr w:type="spellStart"/>
      <w:r>
        <w:rPr>
          <w:rFonts w:ascii="Arial" w:hAnsi="Arial"/>
          <w:sz w:val="20"/>
          <w:szCs w:val="20"/>
          <w:lang w:val="en-US"/>
        </w:rPr>
        <w:t>Sevilleta</w:t>
      </w:r>
      <w:proofErr w:type="spellEnd"/>
      <w:r>
        <w:rPr>
          <w:rFonts w:ascii="Arial" w:hAnsi="Arial"/>
          <w:sz w:val="20"/>
          <w:szCs w:val="20"/>
          <w:lang w:val="en-US"/>
        </w:rPr>
        <w:t xml:space="preserve"> LTER, providing a direct longitudinal record of resource diversity and availability with which consumer resource use can be compared.</w:t>
      </w:r>
    </w:p>
    <w:p w14:paraId="15D35330" w14:textId="77777777" w:rsidR="00B552D7" w:rsidRDefault="00B552D7" w:rsidP="00B552D7">
      <w:pPr>
        <w:pStyle w:val="BodyA"/>
        <w:tabs>
          <w:tab w:val="left" w:pos="2070"/>
        </w:tabs>
        <w:ind w:firstLine="360"/>
        <w:rPr>
          <w:rFonts w:ascii="Arial" w:eastAsia="Arial" w:hAnsi="Arial" w:cs="Arial"/>
          <w:sz w:val="20"/>
          <w:szCs w:val="20"/>
          <w:lang w:val="en-US"/>
        </w:rPr>
      </w:pPr>
    </w:p>
    <w:p w14:paraId="578D3679" w14:textId="77777777" w:rsidR="008C345E" w:rsidRPr="00FA0C74" w:rsidRDefault="008C345E" w:rsidP="008C345E">
      <w:pPr>
        <w:pStyle w:val="BodyA"/>
        <w:tabs>
          <w:tab w:val="left" w:pos="2070"/>
        </w:tabs>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Monthly averages for more unpredictable winter and spring precipitation (Feb–Apr) are lower than the monsoon, while the driest, hottest, and most resource-limited period of the year is May–Jun. In addition, inter-annual variance in monsoon timing, </w:t>
      </w:r>
      <w:r>
        <w:rPr>
          <w:rFonts w:ascii="Arial" w:hAnsi="Arial"/>
          <w:sz w:val="20"/>
          <w:szCs w:val="20"/>
          <w:lang w:val="en-US"/>
        </w:rPr>
        <w:lastRenderedPageBreak/>
        <w:t>strength, and duration has increased due to anthropogenic climate change (</w:t>
      </w:r>
      <w:r w:rsidRPr="002E3E5B">
        <w:rPr>
          <w:rFonts w:ascii="Arial" w:hAnsi="Arial"/>
          <w:sz w:val="20"/>
          <w:szCs w:val="20"/>
          <w:highlight w:val="yellow"/>
          <w:lang w:val="en-US"/>
        </w:rPr>
        <w:t>REFS</w:t>
      </w:r>
      <w:r>
        <w:rPr>
          <w:rFonts w:ascii="Arial" w:hAnsi="Arial"/>
          <w:sz w:val="20"/>
          <w:szCs w:val="20"/>
          <w:lang w:val="en-US"/>
        </w:rPr>
        <w:t xml:space="preserve">).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w:t>
      </w:r>
      <w:commentRangeStart w:id="220"/>
      <w:r>
        <w:rPr>
          <w:rFonts w:ascii="Arial" w:hAnsi="Arial"/>
          <w:sz w:val="20"/>
          <w:szCs w:val="20"/>
          <w:lang w:val="en-US"/>
        </w:rPr>
        <w:t>This high degree of inter- and intra-annual stochasticity suggests that even relatively short-term (3–5 year) datasets can capture a significant amount of natural variability.</w:t>
      </w:r>
      <w:commentRangeEnd w:id="220"/>
      <w:r>
        <w:rPr>
          <w:rStyle w:val="CommentReference"/>
          <w:rFonts w:cs="Times New Roman"/>
          <w:color w:val="auto"/>
          <w:lang w:val="en-US"/>
        </w:rPr>
        <w:commentReference w:id="220"/>
      </w:r>
    </w:p>
    <w:p w14:paraId="79AE5F17" w14:textId="77777777" w:rsidR="00B552D7" w:rsidRDefault="00B552D7" w:rsidP="00B552D7">
      <w:pPr>
        <w:pStyle w:val="BodyA"/>
        <w:rPr>
          <w:rFonts w:ascii="Arial" w:eastAsia="Arial" w:hAnsi="Arial" w:cs="Arial"/>
          <w:sz w:val="20"/>
          <w:szCs w:val="20"/>
          <w:lang w:val="en-US"/>
        </w:rPr>
      </w:pPr>
    </w:p>
    <w:p w14:paraId="455D1F32"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on aboveground net primary production (ANPP) show that there are ~14 perennial shrubs and forbs that consistently contribute. The four dominate 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umulatively contribute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The importance of annual C</w:t>
      </w:r>
      <w:r w:rsidRPr="0068434E">
        <w:rPr>
          <w:rFonts w:ascii="Arial" w:hAnsi="Arial"/>
          <w:sz w:val="20"/>
          <w:szCs w:val="20"/>
          <w:vertAlign w:val="subscript"/>
          <w:lang w:val="en-US"/>
        </w:rPr>
        <w:t>3</w:t>
      </w:r>
      <w:r>
        <w:rPr>
          <w:rFonts w:ascii="Arial" w:hAnsi="Arial"/>
          <w:sz w:val="20"/>
          <w:szCs w:val="20"/>
          <w:lang w:val="en-US"/>
        </w:rPr>
        <w:t xml:space="preserve"> or C</w:t>
      </w:r>
      <w:r w:rsidRPr="0068434E">
        <w:rPr>
          <w:rFonts w:ascii="Arial" w:hAnsi="Arial"/>
          <w:sz w:val="20"/>
          <w:szCs w:val="20"/>
          <w:vertAlign w:val="subscript"/>
          <w:lang w:val="en-US"/>
        </w:rPr>
        <w:t>4</w:t>
      </w:r>
      <w:r>
        <w:rPr>
          <w:rFonts w:ascii="Arial" w:hAnsi="Arial"/>
          <w:sz w:val="20"/>
          <w:szCs w:val="20"/>
          <w:lang w:val="en-US"/>
        </w:rPr>
        <w:t xml:space="preserve"> forbs for small mammals has not been systematically studied in this environment, although pilot data on plant nitrogen content and seed sizes in these suggest these groups could be very important for consumers.  </w:t>
      </w:r>
    </w:p>
    <w:p w14:paraId="15B17209" w14:textId="049FF5CB" w:rsidR="00E17E8D" w:rsidRDefault="00E17E8D" w:rsidP="00E615F8">
      <w:pPr>
        <w:pStyle w:val="BodyA"/>
        <w:ind w:firstLine="360"/>
        <w:rPr>
          <w:rFonts w:ascii="Arial" w:hAnsi="Arial"/>
          <w:sz w:val="20"/>
          <w:szCs w:val="20"/>
          <w:lang w:val="en-US"/>
        </w:rPr>
      </w:pPr>
    </w:p>
    <w:p w14:paraId="5D034B43" w14:textId="55A5AA91"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w:t>
      </w:r>
      <w:r>
        <w:rPr>
          <w:rFonts w:ascii="Arial" w:hAnsi="Arial"/>
          <w:noProof/>
          <w:sz w:val="20"/>
          <w:szCs w:val="20"/>
          <w:lang w:val="en-US"/>
        </w:rPr>
        <mc:AlternateContent>
          <mc:Choice Requires="wpg">
            <w:drawing>
              <wp:anchor distT="0" distB="0" distL="114300" distR="114300" simplePos="0" relativeHeight="251739136" behindDoc="0" locked="0" layoutInCell="1" allowOverlap="1" wp14:anchorId="25DD89B2" wp14:editId="56741F42">
                <wp:simplePos x="0" y="0"/>
                <wp:positionH relativeFrom="column">
                  <wp:posOffset>2829357</wp:posOffset>
                </wp:positionH>
                <wp:positionV relativeFrom="paragraph">
                  <wp:posOffset>24765</wp:posOffset>
                </wp:positionV>
                <wp:extent cx="3039110" cy="3231366"/>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1366"/>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25DD89B2" id="Group 3" o:spid="_x0000_s1029" style="position:absolute;left:0;text-align:left;margin-left:222.8pt;margin-top:1.95pt;width:239.3pt;height:254.45pt;z-index:251739136"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jIwYzFhM2FhLWQ3ODctNDgxZS1hYzI2LWUzNWUxODI0NGEwMzwvc3RFdnQ6aW5z&#13;&#10;dGFuY2VJRD4KICAgICAgICAgICAgICAgICAgPHN0RXZ0OndoZW4+MjAyMC0xMS0xNFQxOToyNToz&#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TI5&#13;&#10;YzM5MjItODExMS00YzY0LWEwYzMtMDE1YzczZTVkYzM0PC9zdEV2dDppbnN0YW5jZUlEPgogICAg&#13;&#10;ICAgICAgICAgICAgICA8c3RFdnQ6d2hlbj4yMDIxLTA3LTA4VDE0OjMzOjU2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Cjw/&#13;&#10;eHBhY2tldCBlbmQ9InciPz4cAgAAAgAAHAIFAA9QbGFudCBOIENvbnRlbnQAOEJJTQQlAAAAAAAQ&#13;&#10;2FY2+uGnVrINHlpYYnFjS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WHAAAHiAAAAAoAVQBuAHQAaQB0AGwAZQBkAC0A&#13;&#10;MQAAAAEAAAAAAAAAAAAAAAAAAAAAAAAAAQAAAAAAAAAAAAAHiAAABYcAAAAAAAAAAAAAAAAAAAAA&#13;&#10;AQAAAAAAAAAAAAAAAAAAAAAAAAAQAAAAAQAAAAAAAG51bGwAAAACAAAABmJvdW5kc09iamMAAAAB&#13;&#10;AAAAAAAAUmN0MQAAAAQAAAAAVG9wIGxvbmcAAAAAAAAAAExlZnRsb25nAAAAAAAAAABCdG9tbG9u&#13;&#10;ZwAABYcAAAAAUmdodGxvbmcAAAeI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WHAAAAAFJnaHRsb25nAAAHiA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C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P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BsBFAETAWQBaAFlAV8BSQE/ARQBFAEWASUBKAEh&#13;&#10;ATIBMAErASMBHQEZARcBCAEAAQoBKAE5AT0BSwFSAQABCwEZAY8AjQCLAJUAkwCUAJMAlACTAJMA&#13;&#10;kwCTAJMAkACRAJMAkwCTAJMAkwCTADcANgBMAEwATABMAEwASgBJAEwATABMAEwATABNAEwAMQAw&#13;&#10;ADIAKAAqACwAIAAgACAAIAAgADsAOwBtAIsAjQDEAMsAyQDIAK0ApwCXAJcAmQCbAJoAmgD+AfsB&#13;&#10;5QG4AmUCOQIFAt0B1QHNAd4B0wHTAcAB3QHeAegB4QHoAfsBJwI7Ak8CYgKfAt8BAQIrAVMAQABF&#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Pr>
          <w:rFonts w:ascii="Arial" w:hAnsi="Arial"/>
          <w:sz w:val="20"/>
          <w:szCs w:val="20"/>
          <w:lang w:val="en-US"/>
        </w:rPr>
        <w:t>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are ~7X larger than thos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For example, consistent consumption of creosote bush, a dominant shrub at our study site, by desert woodrats (</w:t>
      </w:r>
      <w:r>
        <w:rPr>
          <w:rFonts w:ascii="Arial" w:hAnsi="Arial"/>
          <w:i/>
          <w:iCs/>
          <w:sz w:val="20"/>
          <w:szCs w:val="20"/>
          <w:lang w:val="en-US"/>
        </w:rPr>
        <w:t xml:space="preserve">Neotoma spp.) </w:t>
      </w:r>
      <w:r>
        <w:rPr>
          <w:rFonts w:ascii="Arial" w:hAnsi="Arial"/>
          <w:sz w:val="20"/>
          <w:szCs w:val="20"/>
          <w:lang w:val="en-US"/>
        </w:rPr>
        <w:t>requires extensive detoxification (Mangione et al. 2001, Kohl and Dearing 2016). Most small mammals do not possess such energy-intensive physiological pathways (</w:t>
      </w:r>
      <w:r w:rsidRPr="00E25E10">
        <w:rPr>
          <w:rFonts w:ascii="Arial" w:hAnsi="Arial"/>
          <w:sz w:val="20"/>
          <w:szCs w:val="20"/>
          <w:highlight w:val="yellow"/>
          <w:lang w:val="en-US"/>
        </w:rPr>
        <w:t>REFS</w:t>
      </w:r>
      <w:r>
        <w:rPr>
          <w:rFonts w:ascii="Arial" w:hAnsi="Arial"/>
          <w:sz w:val="20"/>
          <w:szCs w:val="20"/>
          <w:lang w:val="en-US"/>
        </w:rPr>
        <w:t>), and previous work shows that concentrations of secondary metabolites, along with seed protein content and size, influences seed preference in DIOR (Henderson 1990).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distinct carbon isotop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that have been used to quantify the transfer of primary production into desert consumer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30 common C</w:t>
      </w:r>
      <w:r>
        <w:rPr>
          <w:rFonts w:ascii="Arial" w:hAnsi="Arial"/>
          <w:sz w:val="20"/>
          <w:szCs w:val="20"/>
          <w:vertAlign w:val="subscript"/>
          <w:lang w:val="en-US"/>
        </w:rPr>
        <w:t>3</w:t>
      </w:r>
      <w:r>
        <w:rPr>
          <w:rFonts w:ascii="Arial" w:hAnsi="Arial"/>
          <w:sz w:val="20"/>
          <w:szCs w:val="20"/>
          <w:lang w:val="en-US"/>
        </w:rPr>
        <w:t xml:space="preserve"> perennials/annuals at our study site range from -25.5‰</w:t>
      </w:r>
      <w:r>
        <w:rPr>
          <w:sz w:val="20"/>
          <w:szCs w:val="20"/>
          <w:lang w:val="en-US"/>
        </w:rPr>
        <w:t xml:space="preserve"> </w:t>
      </w:r>
      <w:r>
        <w:rPr>
          <w:rFonts w:ascii="Arial" w:hAnsi="Arial"/>
          <w:sz w:val="20"/>
          <w:szCs w:val="20"/>
          <w:lang w:val="en-US"/>
        </w:rPr>
        <w:t xml:space="preserve">to -27.5‰, </w:t>
      </w:r>
      <w:r>
        <w:rPr>
          <w:rFonts w:ascii="Arial" w:hAnsi="Arial"/>
          <w:sz w:val="20"/>
          <w:szCs w:val="20"/>
          <w:lang w:val="en-US"/>
        </w:rPr>
        <w:lastRenderedPageBreak/>
        <w:t>while those of the ~10 common C</w:t>
      </w:r>
      <w:r>
        <w:rPr>
          <w:rFonts w:ascii="Arial" w:hAnsi="Arial"/>
          <w:sz w:val="20"/>
          <w:szCs w:val="20"/>
          <w:vertAlign w:val="subscript"/>
          <w:lang w:val="en-US"/>
        </w:rPr>
        <w:t>4</w:t>
      </w:r>
      <w:r>
        <w:rPr>
          <w:rFonts w:ascii="Arial" w:hAnsi="Arial"/>
          <w:sz w:val="20"/>
          <w:szCs w:val="20"/>
          <w:lang w:val="en-US"/>
        </w:rPr>
        <w:t xml:space="preserve"> grasses and annuals range from -13.0‰</w:t>
      </w:r>
      <w:r>
        <w:rPr>
          <w:sz w:val="20"/>
          <w:szCs w:val="20"/>
          <w:lang w:val="en-US"/>
        </w:rPr>
        <w:t xml:space="preserve"> </w:t>
      </w:r>
      <w:r>
        <w:rPr>
          <w:rFonts w:ascii="Arial" w:hAnsi="Arial"/>
          <w:sz w:val="20"/>
          <w:szCs w:val="20"/>
          <w:lang w:val="en-US"/>
        </w:rPr>
        <w:t xml:space="preserve">to -15.0‰. Standard deviation of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for individual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species were ≤1.5‰.  </w:t>
      </w:r>
    </w:p>
    <w:p w14:paraId="63B5692E" w14:textId="30D4253F" w:rsidR="008C345E" w:rsidRDefault="008C345E" w:rsidP="00B552D7">
      <w:pPr>
        <w:pStyle w:val="BodyA"/>
        <w:tabs>
          <w:tab w:val="left" w:pos="2070"/>
        </w:tabs>
        <w:rPr>
          <w:rFonts w:ascii="Arial" w:eastAsia="Arial" w:hAnsi="Arial" w:cs="Arial"/>
          <w:sz w:val="20"/>
          <w:szCs w:val="20"/>
          <w:lang w:val="en-US"/>
        </w:rPr>
      </w:pPr>
    </w:p>
    <w:p w14:paraId="40C71511"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0D22BB6B" w14:textId="77777777" w:rsidR="008C345E" w:rsidRDefault="008C345E">
      <w:pPr>
        <w:pStyle w:val="Body"/>
        <w:tabs>
          <w:tab w:val="left" w:pos="7137"/>
        </w:tabs>
        <w:rPr>
          <w:rFonts w:ascii="Arial" w:hAnsi="Arial"/>
          <w:b/>
          <w:bCs/>
          <w:i/>
          <w:iCs/>
          <w:sz w:val="20"/>
          <w:szCs w:val="20"/>
          <w:lang w:val="en-US"/>
        </w:rPr>
      </w:pPr>
    </w:p>
    <w:p w14:paraId="2A7CA9FB" w14:textId="5362B767" w:rsidR="004E5739" w:rsidRDefault="00D9755D">
      <w:pPr>
        <w:pStyle w:val="Body"/>
        <w:tabs>
          <w:tab w:val="left" w:pos="7137"/>
        </w:tabs>
        <w:rPr>
          <w:rFonts w:ascii="Arial" w:hAnsi="Arial"/>
          <w:b/>
          <w:bCs/>
          <w:i/>
          <w:iCs/>
          <w:sz w:val="20"/>
          <w:szCs w:val="20"/>
          <w:lang w:val="en-US"/>
        </w:rPr>
      </w:pPr>
      <w:r>
        <w:rPr>
          <w:rFonts w:ascii="Arial" w:hAnsi="Arial"/>
          <w:b/>
          <w:bCs/>
          <w:i/>
          <w:iCs/>
          <w:sz w:val="20"/>
          <w:szCs w:val="20"/>
          <w:lang w:val="en-US"/>
        </w:rPr>
        <w:t xml:space="preserve">Preliminary Results, </w:t>
      </w:r>
      <w:r w:rsidR="00D63017">
        <w:rPr>
          <w:rFonts w:ascii="Arial" w:hAnsi="Arial"/>
          <w:b/>
          <w:bCs/>
          <w:i/>
          <w:iCs/>
          <w:sz w:val="20"/>
          <w:szCs w:val="20"/>
          <w:lang w:val="en-US"/>
        </w:rPr>
        <w:t>Approach</w:t>
      </w:r>
      <w:r>
        <w:rPr>
          <w:rFonts w:ascii="Arial" w:hAnsi="Arial"/>
          <w:b/>
          <w:bCs/>
          <w:i/>
          <w:i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42CFAEC4" w14:textId="77777777" w:rsidR="008C345E" w:rsidRPr="006D6113" w:rsidRDefault="008C345E" w:rsidP="008C345E">
      <w:pPr>
        <w:pStyle w:val="ListParagraph"/>
        <w:widowControl w:val="0"/>
        <w:numPr>
          <w:ilvl w:val="0"/>
          <w:numId w:val="2"/>
        </w:numPr>
        <w:suppressAutoHyphens/>
        <w:rPr>
          <w:rFonts w:ascii="Arial" w:hAnsi="Arial"/>
          <w:b/>
          <w:bCs/>
          <w:i/>
          <w:iCs/>
        </w:rPr>
      </w:pPr>
      <w:r>
        <w:rPr>
          <w:rFonts w:ascii="Arial" w:hAnsi="Arial"/>
          <w:b/>
          <w:bCs/>
          <w:i/>
          <w:iCs/>
        </w:rPr>
        <w:t xml:space="preserve">Q1: </w:t>
      </w:r>
      <w:r w:rsidRPr="006D6113">
        <w:rPr>
          <w:rFonts w:ascii="Arial" w:hAnsi="Arial"/>
          <w:b/>
          <w:bCs/>
          <w:i/>
          <w:iCs/>
        </w:rPr>
        <w:t>How does temporal variation in the availability of C</w:t>
      </w:r>
      <w:r w:rsidRPr="006D6113">
        <w:rPr>
          <w:rFonts w:ascii="Arial" w:hAnsi="Arial"/>
          <w:b/>
          <w:bCs/>
          <w:i/>
          <w:iCs/>
          <w:vertAlign w:val="subscript"/>
        </w:rPr>
        <w:t>3</w:t>
      </w:r>
      <w:r w:rsidRPr="006D6113">
        <w:rPr>
          <w:rFonts w:ascii="Arial" w:hAnsi="Arial"/>
          <w:b/>
          <w:bCs/>
          <w:i/>
          <w:iCs/>
        </w:rPr>
        <w:t xml:space="preserve"> versus C</w:t>
      </w:r>
      <w:r w:rsidRPr="006D6113">
        <w:rPr>
          <w:rFonts w:ascii="Arial" w:hAnsi="Arial"/>
          <w:b/>
          <w:bCs/>
          <w:i/>
          <w:iCs/>
          <w:vertAlign w:val="subscript"/>
        </w:rPr>
        <w:t>4</w:t>
      </w:r>
      <w:r w:rsidRPr="006D6113">
        <w:rPr>
          <w:rFonts w:ascii="Arial" w:hAnsi="Arial"/>
          <w:b/>
          <w:bCs/>
          <w:i/>
          <w:iCs/>
        </w:rPr>
        <w:t xml:space="preserve"> plants influence individual- and population-level resource use in th</w:t>
      </w:r>
      <w:r>
        <w:rPr>
          <w:rFonts w:ascii="Arial" w:hAnsi="Arial"/>
          <w:b/>
          <w:bCs/>
          <w:i/>
          <w:iCs/>
        </w:rPr>
        <w:t>e</w:t>
      </w:r>
      <w:r w:rsidRPr="006D6113">
        <w:rPr>
          <w:rFonts w:ascii="Arial" w:hAnsi="Arial"/>
          <w:b/>
          <w:bCs/>
          <w:i/>
          <w:iCs/>
        </w:rPr>
        <w:t xml:space="preserve"> small mammal community?</w:t>
      </w:r>
    </w:p>
    <w:p w14:paraId="51E5E60E" w14:textId="712146EC" w:rsidR="00915064" w:rsidRDefault="00915064">
      <w:pPr>
        <w:pStyle w:val="Body"/>
        <w:rPr>
          <w:rFonts w:ascii="Arial" w:hAnsi="Arial"/>
          <w:sz w:val="20"/>
          <w:szCs w:val="20"/>
          <w:lang w:val="en-US"/>
        </w:rPr>
      </w:pPr>
    </w:p>
    <w:p w14:paraId="5B9E4EBA" w14:textId="1B4C5DB4" w:rsidR="00330FD8" w:rsidRPr="00102EC3" w:rsidRDefault="00D9755D" w:rsidP="00330FD8">
      <w:pPr>
        <w:pStyle w:val="BodyA"/>
        <w:rPr>
          <w:rFonts w:ascii="Arial" w:hAnsi="Arial"/>
          <w:sz w:val="20"/>
          <w:szCs w:val="20"/>
          <w:lang w:val="en-US"/>
        </w:rPr>
      </w:pPr>
      <w:r>
        <w:rPr>
          <w:rFonts w:ascii="Arial" w:eastAsia="Arial" w:hAnsi="Arial" w:cs="Arial"/>
          <w:b/>
          <w:bCs/>
          <w:i/>
          <w:iCs/>
          <w:sz w:val="20"/>
          <w:szCs w:val="20"/>
          <w:lang w:val="en-US"/>
        </w:rPr>
        <w:t>Preliminary Results.</w:t>
      </w:r>
      <w:r w:rsidR="00330FD8">
        <w:rPr>
          <w:rFonts w:ascii="Arial" w:eastAsia="Arial" w:hAnsi="Arial" w:cs="Arial"/>
          <w:sz w:val="20"/>
          <w:szCs w:val="20"/>
          <w:lang w:val="en-US"/>
        </w:rPr>
        <w:t xml:space="preserve"> </w:t>
      </w:r>
      <w:r w:rsidR="008C345E">
        <w:rPr>
          <w:rFonts w:ascii="Arial" w:eastAsia="Arial" w:hAnsi="Arial" w:cs="Arial"/>
          <w:sz w:val="20"/>
          <w:szCs w:val="20"/>
          <w:lang w:val="en-US"/>
        </w:rPr>
        <w:t xml:space="preserve">Our recent work </w:t>
      </w:r>
      <w:r w:rsidR="008C345E">
        <w:rPr>
          <w:rFonts w:ascii="Arial" w:hAnsi="Arial"/>
          <w:sz w:val="20"/>
          <w:szCs w:val="20"/>
          <w:lang w:val="en-US"/>
        </w:rPr>
        <w:t xml:space="preserve">found that heteromyid rodents exhibit considerable intra-specific foraging variation resulting in differential survival and fitness (Manlick et al. in revision).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the population to 1 reflecting complete generalization relative to the population. This index clearly illustrates that individual heteromyid </w:t>
      </w:r>
      <w:r w:rsidR="008C345E">
        <w:rPr>
          <w:rFonts w:ascii="Arial" w:hAnsi="Arial"/>
          <w:b/>
          <w:bCs/>
          <w:i/>
          <w:iCs/>
          <w:noProof/>
        </w:rPr>
        <mc:AlternateContent>
          <mc:Choice Requires="wpg">
            <w:drawing>
              <wp:anchor distT="0" distB="0" distL="114300" distR="114300" simplePos="0" relativeHeight="251741184" behindDoc="0" locked="0" layoutInCell="1" allowOverlap="1" wp14:anchorId="023ADABE" wp14:editId="10655001">
                <wp:simplePos x="0" y="0"/>
                <wp:positionH relativeFrom="column">
                  <wp:posOffset>2898843</wp:posOffset>
                </wp:positionH>
                <wp:positionV relativeFrom="paragraph">
                  <wp:posOffset>19496</wp:posOffset>
                </wp:positionV>
                <wp:extent cx="3123565" cy="4472305"/>
                <wp:effectExtent l="0" t="0" r="0" b="0"/>
                <wp:wrapTight wrapText="bothSides">
                  <wp:wrapPolygon edited="0">
                    <wp:start x="0" y="0"/>
                    <wp:lineTo x="0" y="14844"/>
                    <wp:lineTo x="2020" y="15702"/>
                    <wp:lineTo x="2020" y="21468"/>
                    <wp:lineTo x="21077" y="21468"/>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472305"/>
                          <a:chOff x="0" y="0"/>
                          <a:chExt cx="3126663" cy="4475082"/>
                        </a:xfrm>
                      </wpg:grpSpPr>
                      <wps:wsp>
                        <wps:cNvPr id="5" name="Text Box 5"/>
                        <wps:cNvSpPr txBox="1"/>
                        <wps:spPr>
                          <a:xfrm>
                            <a:off x="226450" y="3115450"/>
                            <a:ext cx="2900213" cy="1359632"/>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1.55pt;width:245.95pt;height:352.15pt;z-index:251741184;mso-width-relative:margin;mso-height-relative:margin" coordsize="31266,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">
                <v:shape id="Text Box 5" o:spid="_x0000_s1033" type="#_x0000_t202" style="position:absolute;left:2264;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r w:rsidR="008C345E">
        <w:rPr>
          <w:rFonts w:ascii="Arial" w:hAnsi="Arial"/>
          <w:sz w:val="20"/>
          <w:szCs w:val="20"/>
          <w:lang w:val="en-US"/>
        </w:rPr>
        <w:t>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4EB97657" w14:textId="0D754C9A"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We will combine our existing isotopic approach with fecal DNA metabarcoding to quantify consumer resource use at 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2EB4C255" w:rsidR="007870FD" w:rsidRDefault="00547EA4" w:rsidP="007870FD">
      <w:pPr>
        <w:pStyle w:val="Body"/>
        <w:tabs>
          <w:tab w:val="left" w:pos="432"/>
        </w:tabs>
        <w:rPr>
          <w:rFonts w:ascii="Arial" w:hAnsi="Arial"/>
          <w:sz w:val="20"/>
          <w:szCs w:val="20"/>
          <w:lang w:val="en-US"/>
        </w:rPr>
      </w:pPr>
      <w:r>
        <w:rPr>
          <w:rFonts w:ascii="Arial" w:hAnsi="Arial"/>
          <w:sz w:val="20"/>
          <w:szCs w:val="20"/>
          <w:lang w:val="en-US"/>
        </w:rPr>
        <w:tab/>
      </w:r>
      <w:r w:rsidR="00F31C85">
        <w:rPr>
          <w:rFonts w:ascii="Arial" w:hAnsi="Arial"/>
          <w:sz w:val="20"/>
          <w:szCs w:val="20"/>
          <w:lang w:val="en-US"/>
        </w:rPr>
        <w:t>We will integrate two specific data sources from individual consumers:</w:t>
      </w:r>
      <w:r w:rsidR="00F31C85" w:rsidRPr="00D30867">
        <w:rPr>
          <w:rFonts w:ascii="Arial" w:hAnsi="Arial"/>
          <w:sz w:val="20"/>
          <w:szCs w:val="20"/>
          <w:lang w:val="en-US"/>
        </w:rPr>
        <w:t xml:space="preserve"> </w:t>
      </w:r>
      <w:r w:rsidR="00F31C85">
        <w:rPr>
          <w:rFonts w:ascii="Arial" w:hAnsi="Arial"/>
          <w:sz w:val="20"/>
          <w:szCs w:val="20"/>
          <w:lang w:val="en-US"/>
        </w:rPr>
        <w:t>b</w:t>
      </w:r>
      <w:r w:rsidR="00F31C85" w:rsidRPr="00D30867">
        <w:rPr>
          <w:rFonts w:ascii="Arial" w:hAnsi="Arial"/>
          <w:sz w:val="20"/>
          <w:szCs w:val="20"/>
          <w:lang w:val="en-US"/>
        </w:rPr>
        <w:t xml:space="preserve">lood plasma </w:t>
      </w:r>
      <w:r w:rsidR="00F31C85">
        <w:rPr>
          <w:rFonts w:ascii="Arial" w:hAnsi="Arial"/>
          <w:sz w:val="20"/>
          <w:szCs w:val="20"/>
          <w:lang w:val="en-US"/>
        </w:rPr>
        <w:t xml:space="preserve">and fecal DNA. Blood plasma </w:t>
      </w:r>
      <w:r w:rsidR="00F31C85" w:rsidRPr="00D30867">
        <w:rPr>
          <w:rFonts w:ascii="Arial" w:hAnsi="Arial"/>
          <w:sz w:val="20"/>
          <w:szCs w:val="20"/>
          <w:lang w:val="en-US"/>
        </w:rPr>
        <w:t xml:space="preserve">integrates dietary inputs over </w:t>
      </w:r>
      <w:r w:rsidR="00F31C85">
        <w:rPr>
          <w:rFonts w:ascii="Arial" w:hAnsi="Arial"/>
          <w:sz w:val="20"/>
          <w:szCs w:val="20"/>
          <w:lang w:val="en-US"/>
        </w:rPr>
        <w:t xml:space="preserve">the </w:t>
      </w:r>
      <w:r w:rsidR="00F31C85" w:rsidRPr="00D30867">
        <w:rPr>
          <w:rFonts w:ascii="Arial" w:hAnsi="Arial"/>
          <w:sz w:val="20"/>
          <w:szCs w:val="20"/>
          <w:lang w:val="en-US"/>
        </w:rPr>
        <w:t>10</w:t>
      </w:r>
      <w:r w:rsidR="00F31C85">
        <w:rPr>
          <w:rFonts w:ascii="Arial" w:hAnsi="Arial"/>
          <w:sz w:val="20"/>
          <w:szCs w:val="20"/>
          <w:lang w:val="en-US"/>
        </w:rPr>
        <w:t>-</w:t>
      </w:r>
      <w:r w:rsidR="00F31C85" w:rsidRPr="00D30867">
        <w:rPr>
          <w:rFonts w:ascii="Arial" w:hAnsi="Arial"/>
          <w:sz w:val="20"/>
          <w:szCs w:val="20"/>
          <w:lang w:val="en-US"/>
        </w:rPr>
        <w:t>14 days prior to sampling (</w:t>
      </w:r>
      <w:proofErr w:type="spellStart"/>
      <w:r w:rsidR="00F31C85">
        <w:rPr>
          <w:rFonts w:ascii="Arial" w:hAnsi="Arial"/>
          <w:sz w:val="20"/>
          <w:szCs w:val="20"/>
          <w:lang w:val="en-US"/>
        </w:rPr>
        <w:t>Tsahar</w:t>
      </w:r>
      <w:proofErr w:type="spellEnd"/>
      <w:r w:rsidR="00F31C85">
        <w:rPr>
          <w:rFonts w:ascii="Arial" w:hAnsi="Arial"/>
          <w:sz w:val="20"/>
          <w:szCs w:val="20"/>
          <w:lang w:val="en-US"/>
        </w:rPr>
        <w:t xml:space="preserve"> et al. 2007, Martinez del Rio et al. 2009, </w:t>
      </w:r>
      <w:proofErr w:type="spellStart"/>
      <w:r w:rsidR="00F31C85">
        <w:rPr>
          <w:rFonts w:ascii="Arial" w:hAnsi="Arial"/>
          <w:sz w:val="20"/>
          <w:szCs w:val="20"/>
          <w:lang w:val="en-US"/>
        </w:rPr>
        <w:t>Klaasen</w:t>
      </w:r>
      <w:proofErr w:type="spellEnd"/>
      <w:r w:rsidR="00F31C85">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sidR="00F31C85">
        <w:rPr>
          <w:rFonts w:ascii="Arial" w:hAnsi="Arial"/>
          <w:sz w:val="20"/>
          <w:szCs w:val="20"/>
          <w:lang w:val="en-US"/>
        </w:rPr>
        <w:lastRenderedPageBreak/>
        <w:t>Kenagy</w:t>
      </w:r>
      <w:proofErr w:type="spellEnd"/>
      <w:r w:rsidR="00F31C85">
        <w:rPr>
          <w:rFonts w:ascii="Arial" w:hAnsi="Arial"/>
          <w:sz w:val="20"/>
          <w:szCs w:val="20"/>
          <w:lang w:val="en-US"/>
        </w:rPr>
        <w:t xml:space="preserve"> 1989). To combine these data, we will collect blood plasma monthly during 3-day trapping bouts in collaboration with the </w:t>
      </w:r>
      <w:proofErr w:type="spellStart"/>
      <w:r w:rsidR="00F31C85">
        <w:rPr>
          <w:rFonts w:ascii="Arial" w:hAnsi="Arial"/>
          <w:sz w:val="20"/>
          <w:szCs w:val="20"/>
          <w:lang w:val="en-US"/>
        </w:rPr>
        <w:t>Sevilleta</w:t>
      </w:r>
      <w:proofErr w:type="spellEnd"/>
      <w:r w:rsidR="00F31C85">
        <w:rPr>
          <w:rFonts w:ascii="Arial" w:hAnsi="Arial"/>
          <w:sz w:val="20"/>
          <w:szCs w:val="20"/>
          <w:lang w:val="en-US"/>
        </w:rPr>
        <w:t xml:space="preserve"> LTER. </w:t>
      </w:r>
      <w:r w:rsidR="00F31C85">
        <w:rPr>
          <w:rFonts w:ascii="Symbol" w:hAnsi="Symbol"/>
          <w:sz w:val="20"/>
          <w:szCs w:val="20"/>
          <w:lang w:val="en-US"/>
        </w:rPr>
        <w:t>d</w:t>
      </w:r>
      <w:r w:rsidR="00F31C85">
        <w:rPr>
          <w:rFonts w:ascii="Arial" w:hAnsi="Arial"/>
          <w:sz w:val="20"/>
          <w:szCs w:val="20"/>
          <w:vertAlign w:val="superscript"/>
          <w:lang w:val="en-US"/>
        </w:rPr>
        <w:t>13</w:t>
      </w:r>
      <w:r w:rsidR="00F31C85">
        <w:rPr>
          <w:rFonts w:ascii="Arial" w:hAnsi="Arial"/>
          <w:sz w:val="20"/>
          <w:szCs w:val="20"/>
          <w:lang w:val="en-US"/>
        </w:rPr>
        <w:t>C and nitrogen (</w:t>
      </w:r>
      <w:r w:rsidR="00F31C85">
        <w:rPr>
          <w:rFonts w:ascii="Symbol" w:hAnsi="Symbol"/>
          <w:sz w:val="20"/>
          <w:szCs w:val="20"/>
          <w:lang w:val="en-US"/>
        </w:rPr>
        <w:t>d</w:t>
      </w:r>
      <w:r w:rsidR="00F31C85">
        <w:rPr>
          <w:rFonts w:ascii="Arial" w:hAnsi="Arial"/>
          <w:sz w:val="20"/>
          <w:szCs w:val="20"/>
          <w:vertAlign w:val="superscript"/>
          <w:lang w:val="en-US"/>
        </w:rPr>
        <w:t>15</w:t>
      </w:r>
      <w:r w:rsidR="00F31C85">
        <w:rPr>
          <w:rFonts w:ascii="Arial" w:hAnsi="Arial"/>
          <w:sz w:val="20"/>
          <w:szCs w:val="20"/>
          <w:lang w:val="en-US"/>
        </w:rPr>
        <w:t>N) isotopes will be measured from blood plasma, representing basal resources (</w:t>
      </w:r>
      <w:r w:rsidR="00F31C85">
        <w:rPr>
          <w:rFonts w:ascii="Arial" w:eastAsia="Arial" w:hAnsi="Arial" w:cs="Arial"/>
          <w:sz w:val="20"/>
          <w:szCs w:val="20"/>
          <w:lang w:val="en-US"/>
        </w:rPr>
        <w:t>C</w:t>
      </w:r>
      <w:r w:rsidR="00F31C85" w:rsidRPr="005C3A6B">
        <w:rPr>
          <w:rFonts w:ascii="Arial" w:eastAsia="Arial" w:hAnsi="Arial" w:cs="Arial"/>
          <w:sz w:val="20"/>
          <w:szCs w:val="20"/>
          <w:vertAlign w:val="subscript"/>
          <w:lang w:val="en-US"/>
        </w:rPr>
        <w:t>3</w:t>
      </w:r>
      <w:r w:rsidR="00F31C85">
        <w:rPr>
          <w:rFonts w:ascii="Arial" w:eastAsia="Arial" w:hAnsi="Arial" w:cs="Arial"/>
          <w:sz w:val="20"/>
          <w:szCs w:val="20"/>
          <w:lang w:val="en-US"/>
        </w:rPr>
        <w:t xml:space="preserve"> vs C</w:t>
      </w:r>
      <w:r w:rsidR="00F31C85" w:rsidRPr="005C3A6B">
        <w:rPr>
          <w:rFonts w:ascii="Arial" w:eastAsia="Arial" w:hAnsi="Arial" w:cs="Arial"/>
          <w:sz w:val="20"/>
          <w:szCs w:val="20"/>
          <w:vertAlign w:val="subscript"/>
          <w:lang w:val="en-US"/>
        </w:rPr>
        <w:t>4</w:t>
      </w:r>
      <w:r w:rsidR="00F31C85">
        <w:rPr>
          <w:rFonts w:ascii="Arial" w:eastAsia="Arial" w:hAnsi="Arial" w:cs="Arial"/>
          <w:sz w:val="20"/>
          <w:szCs w:val="20"/>
          <w:lang w:val="en-US"/>
        </w:rPr>
        <w:t xml:space="preserve"> plants</w:t>
      </w:r>
      <w:r w:rsidR="00F31C85">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00F31C85" w:rsidRPr="002B3A06">
        <w:rPr>
          <w:rFonts w:ascii="Arial" w:hAnsi="Arial"/>
          <w:sz w:val="20"/>
          <w:szCs w:val="20"/>
          <w:lang w:val="en-US"/>
        </w:rPr>
        <w:t>To date</w:t>
      </w:r>
      <w:r w:rsidR="00F31C85">
        <w:rPr>
          <w:rFonts w:ascii="Arial" w:hAnsi="Arial"/>
          <w:sz w:val="20"/>
          <w:szCs w:val="20"/>
          <w:lang w:val="en-US"/>
        </w:rPr>
        <w:t>,</w:t>
      </w:r>
      <w:r w:rsidR="00F31C85" w:rsidRPr="002B3A06">
        <w:rPr>
          <w:rFonts w:ascii="Arial" w:hAnsi="Arial"/>
          <w:sz w:val="20"/>
          <w:szCs w:val="20"/>
          <w:lang w:val="en-US"/>
        </w:rPr>
        <w:t xml:space="preserve"> we have collected nearly 5</w:t>
      </w:r>
      <w:r w:rsidR="00F31C85">
        <w:rPr>
          <w:rFonts w:ascii="Arial" w:hAnsi="Arial"/>
          <w:sz w:val="20"/>
          <w:szCs w:val="20"/>
          <w:lang w:val="en-US"/>
        </w:rPr>
        <w:t>,</w:t>
      </w:r>
      <w:r w:rsidR="00F31C85" w:rsidRPr="002B3A06">
        <w:rPr>
          <w:rFonts w:ascii="Arial" w:hAnsi="Arial"/>
          <w:sz w:val="20"/>
          <w:szCs w:val="20"/>
          <w:lang w:val="en-US"/>
        </w:rPr>
        <w:t>000 blood plasma stable isotope measurements</w:t>
      </w:r>
      <w:r w:rsidR="00F31C85">
        <w:rPr>
          <w:rFonts w:ascii="Arial" w:hAnsi="Arial"/>
          <w:sz w:val="20"/>
          <w:szCs w:val="20"/>
          <w:lang w:val="en-US"/>
        </w:rPr>
        <w:t>;</w:t>
      </w:r>
      <w:r w:rsidR="00F31C85" w:rsidRPr="002B3A06">
        <w:rPr>
          <w:rFonts w:ascii="Arial" w:hAnsi="Arial"/>
          <w:sz w:val="20"/>
          <w:szCs w:val="20"/>
          <w:lang w:val="en-US"/>
        </w:rPr>
        <w:t xml:space="preserve"> we expect to </w:t>
      </w:r>
      <w:r w:rsidR="00F31C85" w:rsidRPr="000F7E34">
        <w:rPr>
          <w:rFonts w:ascii="Arial" w:hAnsi="Arial"/>
          <w:sz w:val="20"/>
          <w:szCs w:val="20"/>
          <w:lang w:val="en-US"/>
        </w:rPr>
        <w:t>sample ~400 additional unique individuals per year (1</w:t>
      </w:r>
      <w:r w:rsidR="00F31C85">
        <w:rPr>
          <w:rFonts w:ascii="Arial" w:hAnsi="Arial"/>
          <w:sz w:val="20"/>
          <w:szCs w:val="20"/>
          <w:lang w:val="en-US"/>
        </w:rPr>
        <w:t>,</w:t>
      </w:r>
      <w:r w:rsidR="00F31C85" w:rsidRPr="000F7E34">
        <w:rPr>
          <w:rFonts w:ascii="Arial" w:hAnsi="Arial"/>
          <w:sz w:val="20"/>
          <w:szCs w:val="20"/>
          <w:lang w:val="en-US"/>
        </w:rPr>
        <w:t>200 samples total) in this study. We also collected 1</w:t>
      </w:r>
      <w:r w:rsidR="00F31C85">
        <w:rPr>
          <w:rFonts w:ascii="Arial" w:hAnsi="Arial"/>
          <w:sz w:val="20"/>
          <w:szCs w:val="20"/>
          <w:lang w:val="en-US"/>
        </w:rPr>
        <w:t>,</w:t>
      </w:r>
      <w:r w:rsidR="00F31C85" w:rsidRPr="000F7E34">
        <w:rPr>
          <w:rFonts w:ascii="Arial" w:hAnsi="Arial"/>
          <w:sz w:val="20"/>
          <w:szCs w:val="20"/>
          <w:lang w:val="en-US"/>
        </w:rPr>
        <w:t>800 fecal samples from 2015–2020</w:t>
      </w:r>
      <w:r w:rsidR="00F31C85">
        <w:rPr>
          <w:rFonts w:ascii="Arial" w:hAnsi="Arial"/>
          <w:sz w:val="20"/>
          <w:szCs w:val="20"/>
          <w:lang w:val="en-US"/>
        </w:rPr>
        <w:t xml:space="preserve">; </w:t>
      </w:r>
      <w:r w:rsidR="00F31C85" w:rsidRPr="000F7E34">
        <w:rPr>
          <w:rFonts w:ascii="Arial" w:hAnsi="Arial"/>
          <w:sz w:val="20"/>
          <w:szCs w:val="20"/>
          <w:lang w:val="en-US"/>
        </w:rPr>
        <w:t xml:space="preserve">we anticipate collecting </w:t>
      </w:r>
      <w:r w:rsidR="00F31C85">
        <w:rPr>
          <w:rFonts w:ascii="Arial" w:hAnsi="Arial"/>
          <w:sz w:val="20"/>
          <w:szCs w:val="20"/>
          <w:lang w:val="en-US"/>
        </w:rPr>
        <w:t>~</w:t>
      </w:r>
      <w:r w:rsidR="00F31C85" w:rsidRPr="000F7E34">
        <w:rPr>
          <w:rFonts w:ascii="Arial" w:hAnsi="Arial"/>
          <w:sz w:val="20"/>
          <w:szCs w:val="20"/>
          <w:lang w:val="en-US"/>
        </w:rPr>
        <w:t>400 samples per</w:t>
      </w:r>
      <w:r w:rsidR="00F31C85"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14863468" w:rsidR="007870FD" w:rsidRDefault="007870FD" w:rsidP="00915064">
      <w:pPr>
        <w:pStyle w:val="Body"/>
        <w:tabs>
          <w:tab w:val="left" w:pos="432"/>
        </w:tabs>
        <w:rPr>
          <w:rFonts w:ascii="Arial" w:hAnsi="Arial"/>
          <w:sz w:val="20"/>
          <w:szCs w:val="20"/>
          <w:lang w:val="en-US"/>
        </w:rPr>
      </w:pPr>
    </w:p>
    <w:p w14:paraId="28124AD4" w14:textId="1E7C9B22" w:rsidR="007870FD" w:rsidRDefault="00547EA4" w:rsidP="007870FD">
      <w:pPr>
        <w:pStyle w:val="Body"/>
        <w:tabs>
          <w:tab w:val="left" w:pos="432"/>
        </w:tabs>
        <w:rPr>
          <w:rFonts w:ascii="Arial" w:eastAsia="Arial" w:hAnsi="Arial" w:cs="Arial"/>
          <w:sz w:val="20"/>
          <w:szCs w:val="20"/>
          <w:lang w:val="en-US"/>
        </w:rPr>
      </w:pPr>
      <w:r>
        <w:rPr>
          <w:rFonts w:ascii="Arial" w:hAnsi="Arial"/>
          <w:sz w:val="20"/>
          <w:szCs w:val="20"/>
          <w:lang w:val="en-US"/>
        </w:rPr>
        <w:tab/>
      </w:r>
      <w:r w:rsidR="007870FD">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level. To quantify </w:t>
      </w:r>
      <w:r w:rsidR="00871B03">
        <w:rPr>
          <w:rFonts w:ascii="Arial" w:hAnsi="Arial"/>
          <w:sz w:val="20"/>
          <w:szCs w:val="20"/>
          <w:lang w:val="en-US"/>
        </w:rPr>
        <w:t xml:space="preserve">individual </w:t>
      </w:r>
      <w:r w:rsidR="007870FD">
        <w:rPr>
          <w:rFonts w:ascii="Arial" w:hAnsi="Arial"/>
          <w:sz w:val="20"/>
          <w:szCs w:val="20"/>
          <w:lang w:val="en-US"/>
        </w:rPr>
        <w:t>specialization and generalization we will then estimate the total niche width (TNW) of the population as the union of individual ellipses or hypervolumes (Sheppard et al. 2018</w:t>
      </w:r>
      <w:r w:rsidR="002E3E5B">
        <w:rPr>
          <w:rFonts w:ascii="Arial" w:hAnsi="Arial"/>
          <w:sz w:val="20"/>
          <w:szCs w:val="20"/>
          <w:lang w:val="en-US"/>
        </w:rPr>
        <w:t>; Fig. 4A</w:t>
      </w:r>
      <w:r w:rsidR="007870FD">
        <w:rPr>
          <w:rFonts w:ascii="Arial" w:hAnsi="Arial"/>
          <w:sz w:val="20"/>
          <w:szCs w:val="20"/>
          <w:lang w:val="en-US"/>
        </w:rPr>
        <w:t xml:space="preserve">) and calculate RINI as the proportion of TNW occupied per individual. Further, with capture-recapture probabilities &gt;75% we will </w:t>
      </w:r>
      <w:r w:rsidR="007870FD">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27F176B3" w:rsidR="00F31C85" w:rsidRDefault="00F31C85" w:rsidP="00F31C85">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the individual and population 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w:t>
      </w:r>
      <w:r>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43232" behindDoc="0" locked="0" layoutInCell="1" allowOverlap="1" wp14:anchorId="73249810" wp14:editId="0E6F704F">
                <wp:simplePos x="0" y="0"/>
                <wp:positionH relativeFrom="column">
                  <wp:posOffset>3204007</wp:posOffset>
                </wp:positionH>
                <wp:positionV relativeFrom="paragraph">
                  <wp:posOffset>27940</wp:posOffset>
                </wp:positionV>
                <wp:extent cx="2696210" cy="5187315"/>
                <wp:effectExtent l="0" t="0" r="0" b="0"/>
                <wp:wrapTight wrapText="bothSides">
                  <wp:wrapPolygon edited="0">
                    <wp:start x="0" y="0"/>
                    <wp:lineTo x="0" y="16235"/>
                    <wp:lineTo x="203" y="21470"/>
                    <wp:lineTo x="21366" y="21470"/>
                    <wp:lineTo x="2106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696210" cy="5187315"/>
                          <a:chOff x="0" y="0"/>
                          <a:chExt cx="2696210" cy="5188530"/>
                        </a:xfrm>
                      </wpg:grpSpPr>
                      <wps:wsp>
                        <wps:cNvPr id="16" name="Text Box 15"/>
                        <wps:cNvSpPr txBox="1"/>
                        <wps:spPr>
                          <a:xfrm>
                            <a:off x="0" y="3901551"/>
                            <a:ext cx="2696210" cy="1286979"/>
                          </a:xfrm>
                          <a:prstGeom prst="rect">
                            <a:avLst/>
                          </a:prstGeom>
                          <a:noFill/>
                          <a:ln w="12700" cap="flat">
                            <a:noFill/>
                            <a:miter lim="400000"/>
                          </a:ln>
                          <a:effectLst/>
                        </wps:spPr>
                        <wps:txbx>
                          <w:txbxContent>
                            <w:p w14:paraId="7859091D" w14:textId="77777777"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of RINI estimates for DISP collected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versus C</w:t>
                              </w:r>
                              <w:r w:rsidRPr="002E3E5B">
                                <w:rPr>
                                  <w:rFonts w:ascii="Arial" w:hAnsi="Arial"/>
                                  <w:sz w:val="18"/>
                                  <w:szCs w:val="18"/>
                                  <w:vertAlign w:val="subscript"/>
                                  <w:lang w:val="en-US"/>
                                </w:rPr>
                                <w:t>4</w:t>
                              </w:r>
                              <w:r w:rsidRPr="002E3E5B">
                                <w:rPr>
                                  <w:rFonts w:ascii="Arial" w:hAnsi="Arial"/>
                                  <w:sz w:val="18"/>
                                  <w:szCs w:val="18"/>
                                  <w:lang w:val="en-US"/>
                                </w:rPr>
                                <w:t xml:space="preserve"> resources utilized by DISP during this time period.</w:t>
                              </w:r>
                              <w:r>
                                <w:rPr>
                                  <w:rFonts w:ascii="Arial" w:hAnsi="Arial"/>
                                  <w:sz w:val="18"/>
                                  <w:szCs w:val="18"/>
                                  <w:lang w:val="en-US"/>
                                </w:rPr>
                                <w:t xml:space="preserve"> Note that estimates of diet composition based solely on isotope data only allow for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by including fecal metabarcoding.      </w:t>
                              </w:r>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V relativeFrom="margin">
                  <wp14:pctHeight>0</wp14:pctHeight>
                </wp14:sizeRelV>
              </wp:anchor>
            </w:drawing>
          </mc:Choice>
          <mc:Fallback>
            <w:pict>
              <v:group w14:anchorId="73249810" id="Group 15" o:spid="_x0000_s1035" style="position:absolute;left:0;text-align:left;margin-left:252.3pt;margin-top:2.2pt;width:212.3pt;height:408.45pt;z-index:251743232;mso-height-relative:margin" coordsize="26962,5188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C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F/gX+B&#13;&#10;f4F/gX+Bf4F/gX+Bf4F/gX/9f4H/1f8Av64AgQCBAIEAgQCBAIEAgQCBAIEAgQD9AIH/1f8C778v&#13;&#10;2QD+MwAN3ACBAIEAgQD7AAAN/jOLAKEA/hoABuUAgQDLAAMaMzMmuwCBAPMA/hoABpMAnQD+MwAN&#13;&#10;6QD9AIH/0/8Ab9k//jMAPNw/gT/TPwM4MzM2sz+BP/s/ADz+M4s/oT/+MwA85T+BP8s/AzgzMza7&#13;&#10;P4E/8z/+MwA8kz+dP/4zADzpP/0/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pkA5dz/gf/T/wOZMzNls/+B//v/&#13;&#10;AOX+mYv/of/+MwDM5f+B/8v/A8yZmbK7/4H/8//+MwDMk/+d//6ZAOXp//3/gf+B/4H/0/8DsmVl&#13;&#10;jLP/gf+B/6H//swA8uX/gf+B/4H/8//+zADyk/+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OX+mej/gf+B//j/A8yZmcyO/4H/0v/+mQDltP+B&#13;&#10;/63/AOX+mdn/gf+H/wXMmZmy//+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X+Bf4F/gX+Bf4F/gX+Bf4F/gX+Bf/1/gf/V/wC/rgCBAIEAgQCBAIEAgQCBAIEAgQCBAP0A&#13;&#10;gf/V/wLvvy/ZAP4zAA3cAIEAgQCBAPsAAA3+M4sAoQD+GgAG5QCBAMsAAxozMya7AIEA8wD+GgAG&#13;&#10;kwCdAP4zAA3pAP0Agf/T/wBv2T/+MwA83D+BP9M/AzgzMzazP4E/+z8APP4ziz+hP/4zADzlP4E/&#13;&#10;yz8DODMzNrs/gT/zP/4zADyTP50//jMAPOk//T+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QDl3P+B/9P/A5kz&#13;&#10;M2Wz/4H/+/8A5f6Zi/+h//4zAMzl/4H/y/8DzJmZsrv/gf/z//4zAMyT/53//pkA5en//f+B/4H/&#13;&#10;gf/T/wOyZWWMs/+B/4H/of/+zADy5f+B/4H/gf/z//7MAPKT/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l/pno/4H/gf/4/wPMmZnMjv+B/9L//pkA5bT/&#13;&#10;gf+t/wDl/pnZ/4H/h/8FzJmZsv//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QDl&#13;&#10;3P+B/9P/A5kzM2Wz/4H/+/8A5f6Zi/+h//4zAMzl/4H/y/8DzJmZsrv/gf/z//4zAMyT/53//pkA&#13;&#10;5en//f+B/4H/gf/T/wOyZWWMs/+B/4H/of/+zADy5f+B/4H/gf/z//7MAPKT/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5f6Z6P+B/4H/+P8DzJmZzI7/gf/S//6ZAOW0/4H/&#13;&#10;rf8A5f6Z2f+B/4f/BcyZmbL//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">
                <v:shape id="Text Box 15" o:spid="_x0000_s1036" type="#_x0000_t202" style="position:absolute;top:39015;width:26962;height:12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7777777"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of RINI estimates for DISP collected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versus C</w:t>
                        </w:r>
                        <w:r w:rsidRPr="002E3E5B">
                          <w:rPr>
                            <w:rFonts w:ascii="Arial" w:hAnsi="Arial"/>
                            <w:sz w:val="18"/>
                            <w:szCs w:val="18"/>
                            <w:vertAlign w:val="subscript"/>
                            <w:lang w:val="en-US"/>
                          </w:rPr>
                          <w:t>4</w:t>
                        </w:r>
                        <w:r w:rsidRPr="002E3E5B">
                          <w:rPr>
                            <w:rFonts w:ascii="Arial" w:hAnsi="Arial"/>
                            <w:sz w:val="18"/>
                            <w:szCs w:val="18"/>
                            <w:lang w:val="en-US"/>
                          </w:rPr>
                          <w:t xml:space="preserve"> resources utilized by DISP during this time period.</w:t>
                        </w:r>
                        <w:r>
                          <w:rPr>
                            <w:rFonts w:ascii="Arial" w:hAnsi="Arial"/>
                            <w:sz w:val="18"/>
                            <w:szCs w:val="18"/>
                            <w:lang w:val="en-US"/>
                          </w:rPr>
                          <w:t xml:space="preserve"> Note that estimates of diet composition based solely on isotope data only allow for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by including fecal metabarcoding.      </w:t>
                        </w:r>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r w:rsidRPr="00727593">
        <w:rPr>
          <w:rFonts w:ascii="Arial" w:eastAsia="Arial" w:hAnsi="Arial" w:cs="Arial"/>
          <w:sz w:val="20"/>
          <w:szCs w:val="20"/>
          <w:lang w:val="en-US"/>
        </w:rPr>
        <w:t xml:space="preserve">proportional assimilation of these resources over weekly scales (stable isotopes).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r w:rsidRPr="008171E7">
        <w:rPr>
          <w:rFonts w:ascii="Arial" w:eastAsia="Arial" w:hAnsi="Arial" w:cs="Arial"/>
          <w:sz w:val="20"/>
          <w:szCs w:val="20"/>
          <w:highlight w:val="yellow"/>
          <w:lang w:val="en-US"/>
        </w:rPr>
        <w:t>REFS</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We will also estimate the proportional 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Pr>
          <w:rFonts w:ascii="Arial" w:hAnsi="Arial"/>
          <w:sz w:val="20"/>
          <w:szCs w:val="20"/>
          <w:lang w:val="en-US"/>
        </w:rPr>
        <w:t xml:space="preserve">FOO </w:t>
      </w:r>
      <w:r>
        <w:rPr>
          <w:rFonts w:ascii="Arial" w:eastAsia="Arial" w:hAnsi="Arial" w:cs="Arial"/>
          <w:sz w:val="20"/>
          <w:szCs w:val="20"/>
          <w:lang w:val="en-US"/>
        </w:rPr>
        <w:t>and RRA.</w:t>
      </w:r>
    </w:p>
    <w:p w14:paraId="2B9C1F90" w14:textId="0DDE65BB" w:rsidR="00F31C85" w:rsidRDefault="00F31C85" w:rsidP="007870FD">
      <w:pPr>
        <w:pStyle w:val="Body"/>
        <w:tabs>
          <w:tab w:val="left" w:pos="432"/>
        </w:tabs>
        <w:rPr>
          <w:rFonts w:ascii="Arial" w:eastAsia="Arial" w:hAnsi="Arial" w:cs="Arial"/>
          <w:sz w:val="20"/>
          <w:szCs w:val="20"/>
          <w:lang w:val="en-US"/>
        </w:rPr>
      </w:pPr>
    </w:p>
    <w:p w14:paraId="4FC54828" w14:textId="77777777" w:rsidR="00F31C85" w:rsidRDefault="00F31C85" w:rsidP="00F31C85">
      <w:pPr>
        <w:pStyle w:val="Body"/>
        <w:ind w:firstLine="432"/>
        <w:rPr>
          <w:rFonts w:ascii="Arial" w:hAnsi="Arial"/>
          <w:sz w:val="20"/>
          <w:szCs w:val="20"/>
          <w:lang w:val="en-US"/>
        </w:rPr>
      </w:pPr>
      <w:r>
        <w:rPr>
          <w:rFonts w:ascii="Arial" w:hAnsi="Arial"/>
          <w:sz w:val="20"/>
          <w:szCs w:val="20"/>
          <w:lang w:val="en-US"/>
        </w:rPr>
        <w:t>Lastly, we will examine dietary strategies between functional groups using an approach we recently developed for our NSF-LTREB work on small mammal community dynamics in Fray Jorge National Park, Chile in collaboration with Dr. Douglas Kelt (UC Davis). For granivores (</w:t>
      </w:r>
      <w:proofErr w:type="spellStart"/>
      <w:r>
        <w:rPr>
          <w:rFonts w:ascii="Arial" w:hAnsi="Arial"/>
          <w:sz w:val="20"/>
          <w:szCs w:val="20"/>
          <w:lang w:val="en-US"/>
        </w:rPr>
        <w:t>heteromyids</w:t>
      </w:r>
      <w:proofErr w:type="spellEnd"/>
      <w:r>
        <w:rPr>
          <w:rFonts w:ascii="Arial" w:hAnsi="Arial"/>
          <w:sz w:val="20"/>
          <w:szCs w:val="20"/>
          <w:lang w:val="en-US"/>
        </w:rPr>
        <w:t>), omnivores (</w:t>
      </w:r>
      <w:proofErr w:type="spellStart"/>
      <w:r>
        <w:rPr>
          <w:rFonts w:ascii="Arial" w:hAnsi="Arial"/>
          <w:i/>
          <w:iCs/>
          <w:sz w:val="20"/>
          <w:szCs w:val="20"/>
          <w:lang w:val="en-US"/>
        </w:rPr>
        <w:t>Peromyscus</w:t>
      </w:r>
      <w:proofErr w:type="spellEnd"/>
      <w:r>
        <w:rPr>
          <w:rFonts w:ascii="Arial" w:hAnsi="Arial"/>
          <w:sz w:val="20"/>
          <w:szCs w:val="20"/>
          <w:lang w:val="en-US"/>
        </w:rPr>
        <w:t>) and predators (</w:t>
      </w:r>
      <w:proofErr w:type="spellStart"/>
      <w:r>
        <w:rPr>
          <w:rFonts w:ascii="Arial" w:hAnsi="Arial"/>
          <w:i/>
          <w:iCs/>
          <w:sz w:val="20"/>
          <w:szCs w:val="20"/>
        </w:rPr>
        <w:t>Onychomys</w:t>
      </w:r>
      <w:proofErr w:type="spellEnd"/>
      <w:r>
        <w:rPr>
          <w:rFonts w:ascii="Arial" w:hAnsi="Arial"/>
          <w:sz w:val="20"/>
          <w:szCs w:val="20"/>
          <w:lang w:val="en-US"/>
        </w:rPr>
        <w:t xml:space="preserve">), we will identify trophic niches using the novel ellipse- and hypervolume-based metrics outlined above to assess individual and population-level dietary breadth at multiple trophic levels. Additionally, we will examine the level of </w:t>
      </w:r>
      <w:proofErr w:type="spellStart"/>
      <w:r>
        <w:rPr>
          <w:rFonts w:ascii="Arial" w:hAnsi="Arial"/>
          <w:sz w:val="20"/>
          <w:szCs w:val="20"/>
          <w:lang w:val="en-US"/>
        </w:rPr>
        <w:t>omnivory</w:t>
      </w:r>
      <w:proofErr w:type="spellEnd"/>
      <w:r>
        <w:rPr>
          <w:rFonts w:ascii="Arial" w:hAnsi="Arial"/>
          <w:sz w:val="20"/>
          <w:szCs w:val="20"/>
          <w:lang w:val="en-US"/>
        </w:rPr>
        <w:t xml:space="preserve"> exhibited across functional groups by relating the FOO of arthropods in fecal samples to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in small mammal blood plasma (Fig. 4). We will train this approach using a concentration-dependent mixing model (Phillips and Koch 2002) that uses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data and weight percent nitrogen concentration for local plants and ground-dwelling arthropods to estimate the increase in plasma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with increased arthropod consumption. </w:t>
      </w:r>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7E9629FA" w:rsidR="00871B03" w:rsidRPr="00871B03" w:rsidRDefault="001710DD" w:rsidP="00871B03">
      <w:pPr>
        <w:pStyle w:val="Body"/>
        <w:widowControl w:val="0"/>
        <w:tabs>
          <w:tab w:val="left" w:pos="432"/>
        </w:tabs>
        <w:suppressAutoHyphens/>
        <w:rPr>
          <w:rFonts w:ascii="Arial" w:eastAsia="Arial" w:hAnsi="Arial" w:cs="Arial"/>
          <w:b/>
          <w:bCs/>
          <w:i/>
          <w:iCs/>
          <w:sz w:val="20"/>
          <w:szCs w:val="20"/>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w:t>
      </w:r>
      <w:r w:rsidR="00871B03" w:rsidRPr="00871B03">
        <w:rPr>
          <w:rFonts w:ascii="Arial" w:hAnsi="Arial"/>
          <w:sz w:val="20"/>
          <w:szCs w:val="20"/>
          <w:lang w:val="en-US"/>
        </w:rPr>
        <w:lastRenderedPageBreak/>
        <w:t xml:space="preserve">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later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77777777" w:rsidR="002B2A07" w:rsidRPr="00F642AF" w:rsidRDefault="002B2A07">
      <w:pPr>
        <w:pStyle w:val="Body"/>
        <w:widowControl w:val="0"/>
        <w:tabs>
          <w:tab w:val="left" w:pos="432"/>
        </w:tabs>
        <w:suppressAutoHyphens/>
        <w:rPr>
          <w:rFonts w:ascii="Arial" w:hAnsi="Arial"/>
          <w:sz w:val="20"/>
          <w:szCs w:val="20"/>
          <w:lang w:val="en-US"/>
        </w:rPr>
      </w:pPr>
    </w:p>
    <w:p w14:paraId="3E20BCED" w14:textId="77777777" w:rsidR="009478AF" w:rsidRDefault="009478AF" w:rsidP="009478AF">
      <w:pPr>
        <w:pStyle w:val="ListParagraph"/>
        <w:widowControl w:val="0"/>
        <w:numPr>
          <w:ilvl w:val="0"/>
          <w:numId w:val="2"/>
        </w:numPr>
        <w:suppressAutoHyphens/>
        <w:rPr>
          <w:rFonts w:ascii="Arial" w:hAnsi="Arial"/>
          <w:b/>
          <w:bCs/>
          <w:i/>
          <w:iCs/>
        </w:rPr>
      </w:pPr>
      <w:r>
        <w:rPr>
          <w:rFonts w:ascii="Arial" w:hAnsi="Arial"/>
          <w:b/>
          <w:bCs/>
          <w:i/>
          <w:iCs/>
        </w:rPr>
        <w:t>Q2: Do resources of different nutritional quality––nitrogen content, seed size, secondary metabolites, soluble carbohydrates––correlate with consumer functional characteristics, including body condition, gut microbiome composition, and survival?</w:t>
      </w:r>
    </w:p>
    <w:p w14:paraId="1B576FF9" w14:textId="25998639"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3B73E88C" w14:textId="6269A7F2" w:rsidR="000C158F" w:rsidRDefault="00E56F98" w:rsidP="003562BB">
      <w:pPr>
        <w:pStyle w:val="Body"/>
        <w:tabs>
          <w:tab w:val="left" w:pos="432"/>
        </w:tabs>
        <w:rPr>
          <w:rFonts w:ascii="Arial" w:eastAsia="Arial" w:hAnsi="Arial" w:cs="Arial"/>
          <w:sz w:val="20"/>
          <w:szCs w:val="20"/>
          <w:lang w:val="en-US"/>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23776" behindDoc="0" locked="0" layoutInCell="1" allowOverlap="1" wp14:anchorId="1A787708" wp14:editId="02236E4A">
                <wp:simplePos x="0" y="0"/>
                <wp:positionH relativeFrom="column">
                  <wp:posOffset>1955165</wp:posOffset>
                </wp:positionH>
                <wp:positionV relativeFrom="paragraph">
                  <wp:posOffset>9525</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2F5948A5" w14:textId="684DA069"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1A787708" id="Group 22" o:spid="_x0000_s1038" style="position:absolute;margin-left:153.95pt;margin-top:.75pt;width:323.15pt;height:201.6pt;z-index:251723776"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684DA069"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r w:rsidR="003562BB">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9478AF">
        <w:rPr>
          <w:rFonts w:ascii="Arial" w:eastAsia="Arial" w:hAnsi="Arial" w:cs="Arial"/>
          <w:sz w:val="20"/>
          <w:szCs w:val="20"/>
          <w:lang w:val="en-US"/>
        </w:rPr>
        <w:t xml:space="preserve">A significant but noisy correlation between % body fat and </w:t>
      </w:r>
      <w:r w:rsidR="009478AF" w:rsidRPr="00111883">
        <w:rPr>
          <w:rFonts w:ascii="Symbol" w:eastAsia="Arial" w:hAnsi="Symbol" w:cs="Arial"/>
          <w:sz w:val="20"/>
          <w:szCs w:val="20"/>
          <w:lang w:val="en-US"/>
        </w:rPr>
        <w:t>d</w:t>
      </w:r>
      <w:r w:rsidR="009478AF" w:rsidRPr="00111883">
        <w:rPr>
          <w:rFonts w:ascii="Arial" w:eastAsia="Arial" w:hAnsi="Arial" w:cs="Arial"/>
          <w:sz w:val="20"/>
          <w:szCs w:val="20"/>
          <w:vertAlign w:val="superscript"/>
          <w:lang w:val="en-US"/>
        </w:rPr>
        <w:t>13</w:t>
      </w:r>
      <w:r w:rsidR="009478AF">
        <w:rPr>
          <w:rFonts w:ascii="Arial" w:eastAsia="Arial" w:hAnsi="Arial" w:cs="Arial"/>
          <w:sz w:val="20"/>
          <w:szCs w:val="20"/>
          <w:lang w:val="en-US"/>
        </w:rPr>
        <w:t>C in blood plasma for both cricetid and heteromyid rodents at our study site suggests a link between plant nutritional traits and consumer body condition (Fig. 5). Specifically, the consumption of C</w:t>
      </w:r>
      <w:r w:rsidR="009478AF" w:rsidRPr="00763EF7">
        <w:rPr>
          <w:rFonts w:ascii="Arial" w:eastAsia="Arial" w:hAnsi="Arial" w:cs="Arial"/>
          <w:sz w:val="20"/>
          <w:szCs w:val="20"/>
          <w:vertAlign w:val="subscript"/>
          <w:lang w:val="en-US"/>
        </w:rPr>
        <w:t>3</w:t>
      </w:r>
      <w:r w:rsidR="009478AF">
        <w:rPr>
          <w:rFonts w:ascii="Arial" w:eastAsia="Arial" w:hAnsi="Arial" w:cs="Arial"/>
          <w:sz w:val="20"/>
          <w:szCs w:val="20"/>
          <w:lang w:val="en-US"/>
        </w:rPr>
        <w:t xml:space="preserve"> resources (low </w:t>
      </w:r>
      <w:r w:rsidR="009478AF">
        <w:rPr>
          <w:rFonts w:ascii="Symbol" w:eastAsia="Arial" w:hAnsi="Symbol" w:cs="Arial"/>
          <w:sz w:val="20"/>
          <w:szCs w:val="20"/>
          <w:lang w:val="en-US"/>
        </w:rPr>
        <w:t>d</w:t>
      </w:r>
      <w:r w:rsidR="009478AF">
        <w:rPr>
          <w:rFonts w:ascii="Arial" w:eastAsia="Arial" w:hAnsi="Arial" w:cs="Arial"/>
          <w:sz w:val="20"/>
          <w:szCs w:val="20"/>
          <w:vertAlign w:val="superscript"/>
          <w:lang w:val="en-US"/>
        </w:rPr>
        <w:t>13</w:t>
      </w:r>
      <w:r w:rsidR="009478AF">
        <w:rPr>
          <w:rFonts w:ascii="Arial" w:eastAsia="Arial" w:hAnsi="Arial" w:cs="Arial"/>
          <w:sz w:val="20"/>
          <w:szCs w:val="20"/>
          <w:lang w:val="en-US"/>
        </w:rPr>
        <w:t>C values) with higher nitrogen contents (Fig. 2) and seed sizes relative to C</w:t>
      </w:r>
      <w:r w:rsidR="009478AF" w:rsidRPr="00763EF7">
        <w:rPr>
          <w:rFonts w:ascii="Arial" w:eastAsia="Arial" w:hAnsi="Arial" w:cs="Arial"/>
          <w:sz w:val="20"/>
          <w:szCs w:val="20"/>
          <w:vertAlign w:val="subscript"/>
          <w:lang w:val="en-US"/>
        </w:rPr>
        <w:t>4</w:t>
      </w:r>
      <w:r w:rsidR="009478AF">
        <w:rPr>
          <w:rFonts w:ascii="Arial" w:eastAsia="Arial" w:hAnsi="Arial" w:cs="Arial"/>
          <w:sz w:val="20"/>
          <w:szCs w:val="20"/>
          <w:lang w:val="en-US"/>
        </w:rPr>
        <w:t xml:space="preserve"> grasses is correlated with higher % body fat, but the slope of this relationship differs significantly (p &lt; 0.01) between rodent families. </w:t>
      </w:r>
      <w:r w:rsidR="009478AF" w:rsidRPr="00231C0B">
        <w:rPr>
          <w:rFonts w:ascii="Arial" w:eastAsia="Arial" w:hAnsi="Arial" w:cs="Arial"/>
          <w:sz w:val="20"/>
          <w:szCs w:val="20"/>
          <w:lang w:val="en-US"/>
        </w:rPr>
        <w:t>Th</w:t>
      </w:r>
      <w:r w:rsidR="009478AF">
        <w:rPr>
          <w:rFonts w:ascii="Arial" w:eastAsia="Arial" w:hAnsi="Arial" w:cs="Arial"/>
          <w:sz w:val="20"/>
          <w:szCs w:val="20"/>
          <w:lang w:val="en-US"/>
        </w:rPr>
        <w:t>is</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is a likely consequence</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 xml:space="preserve">of the different </w:t>
      </w:r>
      <w:r w:rsidR="009478AF" w:rsidRPr="00231C0B">
        <w:rPr>
          <w:rFonts w:ascii="Arial" w:eastAsia="Arial" w:hAnsi="Arial" w:cs="Arial"/>
          <w:sz w:val="20"/>
          <w:szCs w:val="20"/>
          <w:lang w:val="en-US"/>
        </w:rPr>
        <w:t>caching versus non-caching behavior</w:t>
      </w:r>
      <w:r w:rsidR="009478AF">
        <w:rPr>
          <w:rFonts w:ascii="Arial" w:eastAsia="Arial" w:hAnsi="Arial" w:cs="Arial"/>
          <w:sz w:val="20"/>
          <w:szCs w:val="20"/>
          <w:lang w:val="en-US"/>
        </w:rPr>
        <w:t xml:space="preserve">s in heteromyids versus cricetids. For example, non-caching cricetids (Fig. 5A) store energy resources as endogenous fat, resulting in higher mean % body fat than heteromyids that cache resources exogenously via larder or scatter hoarding. Our recent work modeling resource selection found an advantage of caching in the stochastic environment of </w:t>
      </w:r>
      <w:proofErr w:type="spellStart"/>
      <w:r w:rsidR="009478AF">
        <w:rPr>
          <w:rFonts w:ascii="Arial" w:eastAsia="Arial" w:hAnsi="Arial" w:cs="Arial"/>
          <w:sz w:val="20"/>
          <w:szCs w:val="20"/>
          <w:lang w:val="en-US"/>
        </w:rPr>
        <w:t>Sevilleta</w:t>
      </w:r>
      <w:proofErr w:type="spellEnd"/>
      <w:r w:rsidR="009478AF">
        <w:rPr>
          <w:rFonts w:ascii="Arial" w:eastAsia="Arial" w:hAnsi="Arial" w:cs="Arial"/>
          <w:sz w:val="20"/>
          <w:szCs w:val="20"/>
          <w:lang w:val="en-US"/>
        </w:rPr>
        <w:t xml:space="preserve"> (Yeakel et al. 2020). This is especially evident when comparing cricetids to the larger, leaner kangaroo rats (DIME, DIOR, DISP) that exhibit </w:t>
      </w:r>
      <w:r w:rsidR="009478AF">
        <w:rPr>
          <w:rFonts w:ascii="Symbol" w:eastAsia="Arial" w:hAnsi="Symbol" w:cs="Arial"/>
          <w:sz w:val="20"/>
          <w:szCs w:val="20"/>
          <w:lang w:val="en-US"/>
        </w:rPr>
        <w:t>£</w:t>
      </w:r>
      <w:r w:rsidR="009478AF">
        <w:rPr>
          <w:rFonts w:ascii="Arial" w:eastAsia="Arial" w:hAnsi="Arial" w:cs="Arial"/>
          <w:sz w:val="20"/>
          <w:szCs w:val="20"/>
          <w:lang w:val="en-US"/>
        </w:rPr>
        <w:t>5% body fat on average (Fig. 5B), compared to the smallest heteromyid, PGFV (6–10g) with intermediate % body fat, suggesting a combination of endogenous and exogenous resource storage strategies. This apparent foraging-mediated difference in body condition suggests that diet may govern physiology with consequences for individual fitness.</w:t>
      </w:r>
    </w:p>
    <w:p w14:paraId="2A0E6C95" w14:textId="6547858F" w:rsidR="00454E62" w:rsidRDefault="00454E62" w:rsidP="003562BB">
      <w:pPr>
        <w:pStyle w:val="Body"/>
        <w:tabs>
          <w:tab w:val="left" w:pos="432"/>
        </w:tabs>
        <w:rPr>
          <w:rFonts w:ascii="Arial" w:eastAsia="Arial" w:hAnsi="Arial" w:cs="Arial"/>
          <w:sz w:val="20"/>
          <w:szCs w:val="20"/>
          <w:lang w:val="en-US"/>
        </w:rPr>
      </w:pPr>
    </w:p>
    <w:p w14:paraId="6344C65B" w14:textId="0F09EA0D"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Pr="00F907F2">
        <w:rPr>
          <w:rFonts w:ascii="Arial" w:hAnsi="Arial" w:cs="Arial"/>
          <w:sz w:val="20"/>
          <w:szCs w:val="20"/>
          <w:lang w:val="en-US"/>
        </w:rPr>
        <w:t xml:space="preserve">Using isotope data and mark-recapture models, we found that foraging strategies (e.g., RINI; Fig. 4) can drive fitness directly, as monthly survival decreased with individual diet specialization (Fig. 6; Manlick et al. in revision).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4×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such as body condition that link foraging variation to fitness remain uncertain.</w:t>
      </w:r>
    </w:p>
    <w:p w14:paraId="62F4D79D" w14:textId="77777777"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0A64A4AE" w14:textId="29218225" w:rsidR="009478AF" w:rsidRDefault="009478AF">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hAnsi="Arial" w:cs="Arial"/>
          <w:sz w:val="20"/>
          <w:szCs w:val="20"/>
          <w:lang w:val="en-US"/>
        </w:rPr>
        <w:tab/>
      </w:r>
      <w:r w:rsidRPr="009478AF">
        <w:rPr>
          <w:rFonts w:ascii="Arial" w:hAnsi="Arial" w:cs="Arial"/>
          <w:sz w:val="20"/>
          <w:szCs w:val="20"/>
          <w:lang w:val="en-US"/>
        </w:rPr>
        <w:t xml:space="preserve">Data from similar rodent populations suggest that gut microbiome compositions represent highly plastic phenotypes that connect individual foraging and physiology to population and community </w:t>
      </w:r>
      <w:r w:rsidR="000C158F">
        <w:rPr>
          <w:noProof/>
          <w14:textOutline w14:w="0" w14:cap="rnd" w14:cmpd="sng" w14:algn="ctr">
            <w14:noFill/>
            <w14:prstDash w14:val="solid"/>
            <w14:bevel/>
          </w14:textOutline>
        </w:rPr>
        <w:lastRenderedPageBreak/>
        <mc:AlternateContent>
          <mc:Choice Requires="wpg">
            <w:drawing>
              <wp:anchor distT="0" distB="0" distL="114300" distR="114300" simplePos="0" relativeHeight="251747328" behindDoc="0" locked="0" layoutInCell="1" allowOverlap="1" wp14:anchorId="48440EAE" wp14:editId="02CB60E3">
                <wp:simplePos x="0" y="0"/>
                <wp:positionH relativeFrom="column">
                  <wp:posOffset>3550163</wp:posOffset>
                </wp:positionH>
                <wp:positionV relativeFrom="paragraph">
                  <wp:posOffset>0</wp:posOffset>
                </wp:positionV>
                <wp:extent cx="2339975" cy="3195955"/>
                <wp:effectExtent l="0" t="0" r="0" b="0"/>
                <wp:wrapTight wrapText="bothSides">
                  <wp:wrapPolygon edited="0">
                    <wp:start x="0" y="0"/>
                    <wp:lineTo x="0" y="15107"/>
                    <wp:lineTo x="1290" y="15107"/>
                    <wp:lineTo x="1290" y="21373"/>
                    <wp:lineTo x="20867" y="21373"/>
                    <wp:lineTo x="20516"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39975" cy="3195955"/>
                          <a:chOff x="273473" y="1"/>
                          <a:chExt cx="2344069" cy="3205238"/>
                        </a:xfrm>
                      </wpg:grpSpPr>
                      <wps:wsp>
                        <wps:cNvPr id="8" name="Text Box 8"/>
                        <wps:cNvSpPr txBox="1"/>
                        <wps:spPr>
                          <a:xfrm>
                            <a:off x="353058" y="2186011"/>
                            <a:ext cx="2264484" cy="1019228"/>
                          </a:xfrm>
                          <a:prstGeom prst="rect">
                            <a:avLst/>
                          </a:prstGeom>
                          <a:noFill/>
                          <a:ln w="6350">
                            <a:noFill/>
                          </a:ln>
                        </wps:spPr>
                        <wps:txb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440EAE" id="Group 28" o:spid="_x0000_s1041" style="position:absolute;margin-left:279.55pt;margin-top:0;width:184.25pt;height:251.65pt;z-index:251747328;mso-width-relative:margin;mso-height-relative:margin" coordorigin="2734" coordsize="23440,32052"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SKQFfeQAAAANAQAADwAAAGRycy9kb3ducmV2&#13;&#10;LnhtbEyPT2vDMAzF74N9B6PBbquThnRrGqeU7s+pDNYOxm5urCahsRxiN0m//bTTdhFIT3p6v3w9&#13;&#10;2VYM2PvGkYJ4FoFAKp1pqFLweXh9eALhgyajW0eo4Ioe1sXtTa4z40b6wGEfKsEm5DOtoA6hy6T0&#13;&#10;ZY1W+5nrkFg7ud7qwG1fSdPrkc1tK+dRtJBWN8Qfat3htsbyvL9YBW+jHjdJ/DLszqft9fuQvn/t&#13;&#10;YlTq/m56XnHZrEAEnMLfBfwycH4oONjRXch40SpI02XMqwoYi+Xl/HEB4sjzKElAFrn8T1H8AA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">
                <v:shape id="Text Box 8" o:spid="_x0000_s1042" type="#_x0000_t202" style="position:absolute;left:3530;top:21860;width:22645;height:10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Pr="009478AF">
        <w:rPr>
          <w:rFonts w:ascii="Arial" w:hAnsi="Arial" w:cs="Arial"/>
          <w:sz w:val="20"/>
          <w:szCs w:val="20"/>
          <w:lang w:val="en-US"/>
        </w:rPr>
        <w:t xml:space="preserve">dynamics. We found that precipitation-driven increases in rodent population size generally contributes to greater population-level gut bacterial richness but not individual-level richness (Fig. </w:t>
      </w:r>
      <w:r w:rsidR="000C158F">
        <w:rPr>
          <w:rFonts w:ascii="Arial" w:hAnsi="Arial" w:cs="Arial"/>
          <w:sz w:val="20"/>
          <w:szCs w:val="20"/>
          <w:lang w:val="en-US"/>
        </w:rPr>
        <w:t>7</w:t>
      </w:r>
      <w:r w:rsidRPr="009478AF">
        <w:rPr>
          <w:rFonts w:ascii="Arial" w:hAnsi="Arial" w:cs="Arial"/>
          <w:sz w:val="20"/>
          <w:szCs w:val="20"/>
          <w:lang w:val="en-US"/>
        </w:rPr>
        <w:t>). These results suggest that individuals in larger populations specialize on a smaller average fraction of the total diversity present. While gut microbiome composition is a function of numerous endogenous (e.g., phylogeny) and exogenous (e.g., habitat, season) drivers, diet variation appears to be a consistent and important driver of gut microbial community diversity and composition (REFS), which in turn can regulate protein metabolism (Newsome et al. 2020) and enable detoxification of plant secondary compounds such as those produced by creosote (Kohl et al. 2014), the dominant plant species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r w:rsidRPr="009478AF">
        <w:rPr>
          <w:rFonts w:ascii="Arial" w:eastAsia="Arial" w:hAnsi="Arial" w:cs="Arial"/>
          <w:noProof/>
          <w:sz w:val="20"/>
          <w:szCs w:val="20"/>
          <w:lang w:val="en-US"/>
          <w14:textOutline w14:w="0" w14:cap="rnd" w14:cmpd="sng" w14:algn="ctr">
            <w14:noFill/>
            <w14:prstDash w14:val="solid"/>
            <w14:bevel/>
          </w14:textOutline>
        </w:rPr>
        <w:t xml:space="preserve"> </w:t>
      </w:r>
    </w:p>
    <w:p w14:paraId="782847E1" w14:textId="442AA572" w:rsidR="009478AF" w:rsidRDefault="009478AF" w:rsidP="00422CBC">
      <w:pPr>
        <w:pStyle w:val="Body"/>
        <w:tabs>
          <w:tab w:val="left" w:pos="432"/>
        </w:tabs>
        <w:rPr>
          <w:rFonts w:ascii="Arial" w:hAnsi="Arial"/>
          <w:b/>
          <w:bCs/>
          <w:i/>
          <w:iCs/>
          <w:sz w:val="20"/>
          <w:szCs w:val="20"/>
          <w:lang w:val="en-US"/>
        </w:rPr>
      </w:pPr>
    </w:p>
    <w:p w14:paraId="1AB5F17D" w14:textId="4E22665E" w:rsidR="000C492D" w:rsidRPr="00121B14" w:rsidRDefault="000C158F" w:rsidP="00422CBC">
      <w:pPr>
        <w:pStyle w:val="Body"/>
        <w:tabs>
          <w:tab w:val="left" w:pos="432"/>
        </w:tabs>
        <w:rPr>
          <w:rFonts w:ascii="Arial" w:hAnsi="Arial"/>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5280" behindDoc="0" locked="0" layoutInCell="1" allowOverlap="1" wp14:anchorId="18275E3B" wp14:editId="4481E0BA">
                <wp:simplePos x="0" y="0"/>
                <wp:positionH relativeFrom="column">
                  <wp:posOffset>3122498</wp:posOffset>
                </wp:positionH>
                <wp:positionV relativeFrom="paragraph">
                  <wp:posOffset>291465</wp:posOffset>
                </wp:positionV>
                <wp:extent cx="2808605" cy="3058160"/>
                <wp:effectExtent l="0" t="0" r="0" b="0"/>
                <wp:wrapTight wrapText="bothSides">
                  <wp:wrapPolygon edited="0">
                    <wp:start x="0" y="0"/>
                    <wp:lineTo x="0" y="15967"/>
                    <wp:lineTo x="879" y="17223"/>
                    <wp:lineTo x="879" y="21349"/>
                    <wp:lineTo x="20999" y="21349"/>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3058160"/>
                          <a:chOff x="0" y="0"/>
                          <a:chExt cx="2809019" cy="3058574"/>
                        </a:xfrm>
                      </wpg:grpSpPr>
                      <wps:wsp>
                        <wps:cNvPr id="26" name="Text Box 26"/>
                        <wps:cNvSpPr txBox="1"/>
                        <wps:spPr>
                          <a:xfrm>
                            <a:off x="55659" y="2250219"/>
                            <a:ext cx="2753360" cy="808355"/>
                          </a:xfrm>
                          <a:prstGeom prst="rect">
                            <a:avLst/>
                          </a:prstGeom>
                          <a:noFill/>
                          <a:ln w="6350">
                            <a:noFill/>
                          </a:ln>
                        </wps:spPr>
                        <wps:txbx>
                          <w:txbxContent>
                            <w:p w14:paraId="2E9081F4" w14:textId="30B4855A" w:rsidR="009478AF" w:rsidRPr="006A5CA2" w:rsidRDefault="009478AF" w:rsidP="009478AF">
                              <w:pPr>
                                <w:pStyle w:val="BodyA"/>
                                <w:rPr>
                                  <w:rFonts w:ascii="Arial" w:hAnsi="Arial"/>
                                  <w:sz w:val="18"/>
                                  <w:szCs w:val="18"/>
                                  <w:lang w:val="en-US"/>
                                </w:rPr>
                              </w:pPr>
                              <w:r w:rsidRPr="009478AF">
                                <w:rPr>
                                  <w:rFonts w:ascii="Arial" w:hAnsi="Arial" w:cs="Arial"/>
                                  <w:b/>
                                  <w:bCs/>
                                  <w:sz w:val="18"/>
                                  <w:szCs w:val="18"/>
                                </w:rPr>
                                <w:t xml:space="preserve">Figure </w:t>
                              </w:r>
                              <w:r w:rsidR="000C158F">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78D64AC7" w14:textId="77777777" w:rsidR="009478AF" w:rsidRPr="006A5CA2" w:rsidRDefault="009478AF" w:rsidP="009478AF">
                              <w:pPr>
                                <w:rPr>
                                  <w:rFonts w:ascii="Arial" w:hAnsi="Arial" w:cs="Arial"/>
                                  <w:sz w:val="18"/>
                                  <w:szCs w:val="18"/>
                                </w:rPr>
                              </w:pPr>
                            </w:p>
                            <w:p w14:paraId="4FFF9CAB" w14:textId="77777777" w:rsidR="009478AF" w:rsidRPr="006A5CA2" w:rsidRDefault="009478AF" w:rsidP="009478A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anchor>
            </w:drawing>
          </mc:Choice>
          <mc:Fallback>
            <w:pict>
              <v:group w14:anchorId="18275E3B" id="Group 30" o:spid="_x0000_s1044" style="position:absolute;margin-left:245.85pt;margin-top:22.95pt;width:221.15pt;height:240.8pt;z-index:251745280" coordsize="28090,3058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I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8Av+R/AL+i/4H/gf+B/6//gf+p/wK/AD/c/4H/gf+B/4H/gf+B&#13;&#10;////AD/kAAA/ov+B/4H/gf+v/4H/qf8CvwA/3P+B/4H/gf+B/4H/gf///wI/AF/ofwJf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F/ofwJfAD+i/4H/gf+B/6//gf+p&#13;&#10;/wK/AD/c/4H/gf+B/4H/gf+B////AD/kAAA/ov+B/4H/gf+v/4H/qf8CvwA/3P+B/4H/gf+B/4H/&#13;&#10;gf///wDP5H8Az6L/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AL/kfwC/ov+B/4H/gf+v/4H/qf8CvwA/3P+B/4H/gf+B/4H/gf///wA/5AAA&#13;&#10;P6L/gf+B/4H/r/+B/6n/Ar8AP9z/gf+B/4H/gf+B/4H///8CPwBf6H8CX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Bf6H8CXwA/ov+B/4H/gf+v/4H/qf8CvwA/3P+B&#13;&#10;/4H/gf+B/4H/gf///wA/5AAAP6L/gf+B/4H/r/+B/6n/Ar8AP9z/gf+B/4H/gf+B/4H///8Az+R/&#13;&#10;AM+i/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wC/5H8Av6L/gf+B/4H/r/+B/6n/Ar8AP9z/gf+B/4H/gf+B/4H///8AP+QAAD+i/4H/gf+B&#13;&#10;/6//gf+p/wK/AD/c/4H/gf+B/4H/gf+B////Aj8AX+h/Al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X+h/Al8AP6L/gf+B/4H/r/+B/6n/Ar8AP9z/gf+B/4H/gf+B&#13;&#10;/4H///8AP+QAAD+i/4H/gf+B/6//gf+p/wK/AD/c/4H/gf+B/4H/gf+B////AM/kfwDPov+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">
                <v:shape id="Text Box 26" o:spid="_x0000_s1045" type="#_x0000_t202" style="position:absolute;left:556;top:22502;width:27534;height:80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2E9081F4" w14:textId="30B4855A" w:rsidR="009478AF" w:rsidRPr="006A5CA2" w:rsidRDefault="009478AF" w:rsidP="009478AF">
                        <w:pPr>
                          <w:pStyle w:val="BodyA"/>
                          <w:rPr>
                            <w:rFonts w:ascii="Arial" w:hAnsi="Arial"/>
                            <w:sz w:val="18"/>
                            <w:szCs w:val="18"/>
                            <w:lang w:val="en-US"/>
                          </w:rPr>
                        </w:pPr>
                        <w:r w:rsidRPr="009478AF">
                          <w:rPr>
                            <w:rFonts w:ascii="Arial" w:hAnsi="Arial" w:cs="Arial"/>
                            <w:b/>
                            <w:bCs/>
                            <w:sz w:val="18"/>
                            <w:szCs w:val="18"/>
                          </w:rPr>
                          <w:t xml:space="preserve">Figure </w:t>
                        </w:r>
                        <w:r w:rsidR="000C158F">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78D64AC7" w14:textId="77777777" w:rsidR="009478AF" w:rsidRPr="006A5CA2" w:rsidRDefault="009478AF" w:rsidP="009478AF">
                        <w:pPr>
                          <w:rPr>
                            <w:rFonts w:ascii="Arial" w:hAnsi="Arial" w:cs="Arial"/>
                            <w:sz w:val="18"/>
                            <w:szCs w:val="18"/>
                          </w:rPr>
                        </w:pPr>
                      </w:p>
                      <w:p w14:paraId="4FFF9CAB" w14:textId="77777777" w:rsidR="009478AF" w:rsidRPr="006A5CA2" w:rsidRDefault="009478AF" w:rsidP="009478AF">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00621B11"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E3318F" w:rsidRPr="00121B14">
        <w:rPr>
          <w:rFonts w:ascii="Arial" w:eastAsia="Arial" w:hAnsi="Arial" w:cs="Arial"/>
          <w:sz w:val="20"/>
          <w:szCs w:val="20"/>
          <w:lang w:val="en-US"/>
        </w:rPr>
        <w:t>To understand how nutritional traits among resources impact consumer physiology and fitness, w</w:t>
      </w:r>
      <w:r w:rsidR="00E3318F" w:rsidRPr="00121B14">
        <w:rPr>
          <w:rFonts w:ascii="Arial" w:hAnsi="Arial"/>
          <w:sz w:val="20"/>
          <w:szCs w:val="20"/>
          <w:lang w:val="en-US"/>
        </w:rPr>
        <w:t>e will</w:t>
      </w:r>
      <w:r w:rsidR="00E3318F">
        <w:rPr>
          <w:rFonts w:ascii="Arial" w:hAnsi="Arial"/>
          <w:sz w:val="20"/>
          <w:szCs w:val="20"/>
          <w:lang w:val="en-US"/>
        </w:rPr>
        <w:t xml:space="preserve"> </w:t>
      </w:r>
      <w:r w:rsidR="00E3318F" w:rsidRPr="00121B14">
        <w:rPr>
          <w:rFonts w:ascii="Arial" w:hAnsi="Arial"/>
          <w:sz w:val="20"/>
          <w:szCs w:val="20"/>
          <w:lang w:val="en-US"/>
        </w:rPr>
        <w:t xml:space="preserve">use the diet composition data from isotopes and fecal DNA generated in Q1 to guide </w:t>
      </w:r>
      <w:r w:rsidR="00E3318F">
        <w:rPr>
          <w:rFonts w:ascii="Arial" w:hAnsi="Arial"/>
          <w:sz w:val="20"/>
          <w:szCs w:val="20"/>
          <w:lang w:val="en-US"/>
        </w:rPr>
        <w:t xml:space="preserve">data </w:t>
      </w:r>
      <w:r w:rsidR="00E3318F" w:rsidRPr="00121B14">
        <w:rPr>
          <w:rFonts w:ascii="Arial" w:hAnsi="Arial"/>
          <w:sz w:val="20"/>
          <w:szCs w:val="20"/>
          <w:lang w:val="en-US"/>
        </w:rPr>
        <w:t xml:space="preserve">collection of </w:t>
      </w:r>
      <w:r w:rsidR="00E3318F">
        <w:rPr>
          <w:rFonts w:ascii="Arial" w:hAnsi="Arial"/>
          <w:sz w:val="20"/>
          <w:szCs w:val="20"/>
          <w:lang w:val="en-US"/>
        </w:rPr>
        <w:t>n</w:t>
      </w:r>
      <w:r w:rsidR="00E3318F" w:rsidRPr="00121B14">
        <w:rPr>
          <w:rFonts w:ascii="Arial" w:hAnsi="Arial"/>
          <w:sz w:val="20"/>
          <w:szCs w:val="20"/>
          <w:lang w:val="en-US"/>
        </w:rPr>
        <w:t>itrogen</w:t>
      </w:r>
      <w:r w:rsidR="00E3318F">
        <w:rPr>
          <w:rFonts w:ascii="Arial" w:hAnsi="Arial"/>
          <w:sz w:val="20"/>
          <w:szCs w:val="20"/>
          <w:lang w:val="en-US"/>
        </w:rPr>
        <w:t>,</w:t>
      </w:r>
      <w:r w:rsidR="00E3318F" w:rsidRPr="00121B14">
        <w:rPr>
          <w:rFonts w:ascii="Arial" w:hAnsi="Arial"/>
          <w:sz w:val="20"/>
          <w:szCs w:val="20"/>
          <w:lang w:val="en-US"/>
        </w:rPr>
        <w:t xml:space="preserve"> secondary metabolite</w:t>
      </w:r>
      <w:r w:rsidR="00E3318F">
        <w:rPr>
          <w:rFonts w:ascii="Arial" w:hAnsi="Arial"/>
          <w:sz w:val="20"/>
          <w:szCs w:val="20"/>
          <w:lang w:val="en-US"/>
        </w:rPr>
        <w:t>, and soluble carbohydrate</w:t>
      </w:r>
      <w:r w:rsidR="00E3318F" w:rsidRPr="00121B14">
        <w:rPr>
          <w:rFonts w:ascii="Arial" w:hAnsi="Arial"/>
          <w:sz w:val="20"/>
          <w:szCs w:val="20"/>
          <w:lang w:val="en-US"/>
        </w:rPr>
        <w:t xml:space="preserve"> concentrations in plant leaves and seeds. In addition, we will assess the relationship between nutritional traits and seed sizes, which </w:t>
      </w:r>
      <w:r w:rsidR="00E3318F">
        <w:rPr>
          <w:rFonts w:ascii="Arial" w:hAnsi="Arial"/>
          <w:sz w:val="20"/>
          <w:szCs w:val="20"/>
          <w:lang w:val="en-US"/>
        </w:rPr>
        <w:t>are</w:t>
      </w:r>
      <w:r w:rsidR="00E3318F" w:rsidRPr="00121B14">
        <w:rPr>
          <w:rFonts w:ascii="Arial" w:hAnsi="Arial"/>
          <w:sz w:val="20"/>
          <w:szCs w:val="20"/>
          <w:lang w:val="en-US"/>
        </w:rPr>
        <w:t xml:space="preserve"> important component</w:t>
      </w:r>
      <w:r w:rsidR="00E3318F">
        <w:rPr>
          <w:rFonts w:ascii="Arial" w:hAnsi="Arial"/>
          <w:sz w:val="20"/>
          <w:szCs w:val="20"/>
          <w:lang w:val="en-US"/>
        </w:rPr>
        <w:t>s</w:t>
      </w:r>
      <w:r w:rsidR="00E3318F" w:rsidRPr="00121B14">
        <w:rPr>
          <w:rFonts w:ascii="Arial" w:hAnsi="Arial"/>
          <w:sz w:val="20"/>
          <w:szCs w:val="20"/>
          <w:lang w:val="en-US"/>
        </w:rPr>
        <w:t xml:space="preserve"> of resource selection in </w:t>
      </w:r>
      <w:proofErr w:type="spellStart"/>
      <w:r w:rsidR="00E3318F" w:rsidRPr="00121B14">
        <w:rPr>
          <w:rFonts w:ascii="Arial" w:hAnsi="Arial"/>
          <w:i/>
          <w:iCs/>
          <w:sz w:val="20"/>
          <w:szCs w:val="20"/>
          <w:lang w:val="en-US"/>
        </w:rPr>
        <w:t>Dipodomys</w:t>
      </w:r>
      <w:proofErr w:type="spellEnd"/>
      <w:r w:rsidR="00E3318F" w:rsidRPr="00121B14">
        <w:rPr>
          <w:rFonts w:ascii="Arial" w:hAnsi="Arial"/>
          <w:sz w:val="20"/>
          <w:szCs w:val="20"/>
          <w:lang w:val="en-US"/>
        </w:rPr>
        <w:t xml:space="preserve"> (Henderson 1990). Lastly, we will quantify nitrogen and </w:t>
      </w:r>
      <w:r w:rsidR="00E3318F">
        <w:rPr>
          <w:rFonts w:ascii="Arial" w:hAnsi="Arial"/>
          <w:sz w:val="20"/>
          <w:szCs w:val="20"/>
          <w:lang w:val="en-US"/>
        </w:rPr>
        <w:t xml:space="preserve">relative </w:t>
      </w:r>
      <w:r w:rsidR="00E3318F" w:rsidRPr="00F6728F">
        <w:rPr>
          <w:rFonts w:ascii="Arial" w:hAnsi="Arial"/>
          <w:sz w:val="20"/>
          <w:szCs w:val="20"/>
          <w:lang w:val="en-US"/>
        </w:rPr>
        <w:t>lipid content</w:t>
      </w:r>
      <w:r w:rsidR="00E3318F"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12D70192" w14:textId="01AEEB96" w:rsidR="009478AF" w:rsidRPr="00E91BB8" w:rsidRDefault="009478AF" w:rsidP="00422CBC">
      <w:pPr>
        <w:pStyle w:val="Body"/>
        <w:tabs>
          <w:tab w:val="left" w:pos="432"/>
        </w:tabs>
        <w:rPr>
          <w:rFonts w:ascii="Arial" w:hAnsi="Arial"/>
          <w:sz w:val="20"/>
          <w:szCs w:val="20"/>
          <w:highlight w:val="yellow"/>
          <w:lang w:val="en-US"/>
        </w:rPr>
      </w:pPr>
    </w:p>
    <w:p w14:paraId="2C978DC4" w14:textId="55F5B3CE" w:rsidR="0060592A" w:rsidRDefault="00BD6DCC" w:rsidP="00422CBC">
      <w:pPr>
        <w:pStyle w:val="Body"/>
        <w:tabs>
          <w:tab w:val="left" w:pos="432"/>
        </w:tabs>
        <w:rPr>
          <w:rFonts w:ascii="Arial" w:hAnsi="Arial"/>
          <w:sz w:val="20"/>
          <w:szCs w:val="20"/>
          <w:lang w:val="en-US"/>
        </w:rPr>
      </w:pPr>
      <w:r>
        <w:rPr>
          <w:rFonts w:ascii="Arial" w:hAnsi="Arial"/>
          <w:sz w:val="20"/>
          <w:szCs w:val="20"/>
          <w:lang w:val="en-US"/>
        </w:rPr>
        <w:tab/>
      </w:r>
      <w:r w:rsidR="00E3318F">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E3318F" w:rsidRPr="00BD6DCC">
        <w:rPr>
          <w:rFonts w:ascii="Arial" w:hAnsi="Arial"/>
          <w:sz w:val="20"/>
          <w:szCs w:val="20"/>
          <w:lang w:val="en-US"/>
        </w:rPr>
        <w:t>tannins or polyphenols (</w:t>
      </w:r>
      <w:proofErr w:type="spellStart"/>
      <w:r w:rsidR="00E3318F" w:rsidRPr="00BD6DCC">
        <w:rPr>
          <w:rFonts w:ascii="Arial" w:hAnsi="Arial"/>
          <w:sz w:val="20"/>
          <w:szCs w:val="20"/>
          <w:lang w:val="en-US"/>
        </w:rPr>
        <w:t>Iason</w:t>
      </w:r>
      <w:proofErr w:type="spellEnd"/>
      <w:r w:rsidR="00E3318F" w:rsidRPr="00BD6DCC">
        <w:rPr>
          <w:rFonts w:ascii="Arial" w:hAnsi="Arial"/>
          <w:sz w:val="20"/>
          <w:szCs w:val="20"/>
          <w:lang w:val="en-US"/>
        </w:rPr>
        <w:t xml:space="preserve"> 2005, Wang and Chen 2009). We will assess these tradeoffs and their effect on consumer fitness by generating nutritional trait data for ~40 plant species, including 25 common perennials (shrubs/forbs/grasses) and ~15 common annuals (forbs/grasses) that combined make up &gt;99% of ANPP at our study site. Plants will be sampled a</w:t>
      </w:r>
      <w:r w:rsidR="00E3318F">
        <w:rPr>
          <w:rFonts w:ascii="Arial" w:hAnsi="Arial"/>
          <w:sz w:val="20"/>
          <w:szCs w:val="20"/>
          <w:lang w:val="en-US"/>
        </w:rPr>
        <w:t>t least 2x</w:t>
      </w:r>
      <w:r w:rsidR="00E3318F" w:rsidRPr="00BD6DCC">
        <w:rPr>
          <w:rFonts w:ascii="Arial" w:hAnsi="Arial"/>
          <w:sz w:val="20"/>
          <w:szCs w:val="20"/>
          <w:lang w:val="en-US"/>
        </w:rPr>
        <w:t xml:space="preserve"> per year on each trapping web: first in Apr</w:t>
      </w:r>
      <w:r w:rsidR="00E3318F" w:rsidRPr="00BD6DCC">
        <w:rPr>
          <w:rFonts w:ascii="Arial" w:hAnsi="Arial"/>
          <w:sz w:val="20"/>
          <w:szCs w:val="20"/>
        </w:rPr>
        <w:t>–</w:t>
      </w:r>
      <w:r w:rsidR="00E3318F" w:rsidRPr="00BD6DCC">
        <w:rPr>
          <w:rFonts w:ascii="Arial" w:hAnsi="Arial"/>
          <w:sz w:val="20"/>
          <w:szCs w:val="20"/>
          <w:lang w:val="en-US"/>
        </w:rPr>
        <w:t>May when spring production peaks and again in Sep</w:t>
      </w:r>
      <w:r w:rsidR="00E3318F" w:rsidRPr="00BD6DCC">
        <w:rPr>
          <w:rFonts w:ascii="Arial" w:hAnsi="Arial"/>
          <w:sz w:val="20"/>
          <w:szCs w:val="20"/>
        </w:rPr>
        <w:t>–</w:t>
      </w:r>
      <w:r w:rsidR="00E3318F" w:rsidRPr="00BD6DCC">
        <w:rPr>
          <w:rFonts w:ascii="Arial" w:hAnsi="Arial"/>
          <w:sz w:val="20"/>
          <w:szCs w:val="20"/>
          <w:lang w:val="en-US"/>
        </w:rPr>
        <w:t>Oct when summer production peaks. We will sample leaves and seeds from 5 plant</w:t>
      </w:r>
      <w:r w:rsidR="00E3318F">
        <w:rPr>
          <w:rFonts w:ascii="Arial" w:hAnsi="Arial"/>
          <w:sz w:val="20"/>
          <w:szCs w:val="20"/>
          <w:lang w:val="en-US"/>
        </w:rPr>
        <w:t>s</w:t>
      </w:r>
      <w:r w:rsidR="00E3318F"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00E3318F" w:rsidRPr="00BD6DCC">
        <w:rPr>
          <w:rFonts w:ascii="Arial" w:hAnsi="Arial" w:cs="Arial"/>
          <w:sz w:val="20"/>
          <w:szCs w:val="20"/>
          <w:lang w:val="en-US"/>
        </w:rPr>
        <w:t xml:space="preserve">per year (750 samples total). We will measure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3</w:t>
      </w:r>
      <w:r w:rsidR="00E3318F" w:rsidRPr="00BD6DCC">
        <w:rPr>
          <w:rFonts w:ascii="Arial" w:eastAsia="Arial" w:hAnsi="Arial" w:cs="Arial"/>
          <w:sz w:val="20"/>
          <w:szCs w:val="20"/>
          <w:lang w:val="en-US"/>
        </w:rPr>
        <w:t xml:space="preserve">C </w:t>
      </w:r>
      <w:r w:rsidR="00E3318F" w:rsidRPr="00BD6DCC">
        <w:rPr>
          <w:rFonts w:ascii="Arial" w:hAnsi="Arial" w:cs="Arial"/>
          <w:sz w:val="20"/>
          <w:szCs w:val="20"/>
          <w:lang w:val="sv-SE"/>
        </w:rPr>
        <w:t xml:space="preserve">and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5</w:t>
      </w:r>
      <w:r w:rsidR="00E3318F" w:rsidRPr="00BD6DCC">
        <w:rPr>
          <w:rFonts w:ascii="Arial" w:eastAsia="Arial" w:hAnsi="Arial" w:cs="Arial"/>
          <w:sz w:val="20"/>
          <w:szCs w:val="20"/>
          <w:lang w:val="en-US"/>
        </w:rPr>
        <w:t xml:space="preserve">N </w:t>
      </w:r>
      <w:r w:rsidR="00E3318F" w:rsidRPr="00BD6DCC">
        <w:rPr>
          <w:rFonts w:ascii="Arial" w:hAnsi="Arial" w:cs="Arial"/>
          <w:sz w:val="20"/>
          <w:szCs w:val="20"/>
          <w:lang w:val="en-US"/>
        </w:rPr>
        <w:t xml:space="preserve">values as well as nitrogen content of arthropods captured in pitfall traps to build DNA reference libraries for </w:t>
      </w:r>
      <w:r w:rsidR="00E3318F">
        <w:rPr>
          <w:rFonts w:ascii="Arial" w:hAnsi="Arial" w:cs="Arial"/>
          <w:sz w:val="20"/>
          <w:szCs w:val="20"/>
          <w:lang w:val="en-US"/>
        </w:rPr>
        <w:t>DNA</w:t>
      </w:r>
      <w:r w:rsidR="00E3318F"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w:t>
      </w:r>
      <w:r>
        <w:rPr>
          <w:rFonts w:ascii="Arial" w:hAnsi="Arial"/>
          <w:sz w:val="20"/>
          <w:szCs w:val="20"/>
          <w:lang w:val="en-US"/>
        </w:rPr>
        <w:lastRenderedPageBreak/>
        <w:t>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33501B83" w14:textId="072EA10A"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quantify how diet quality interacts with resource selection to influence physiology, fitness, and population dynamics, we will model resource use metrics from Q1 as a function of plant and arthropod nutritional traits. Specifically, we will use GLMMs to model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soluble carbohydrates) and arthropod (nitrogen and relative lipid content) traits in diets to understand tradeoffs between foraging specialization, generalization, and the nutritional content of diets. Further, we will model FOO, RRA, and proportional diets from isotopic mixing models as a function of plant nutritional traits to quantify the impact of specific resources on forage selection and assimilation. Next, we will model consumer body condition (percent body fat, Fig. 5) as a function of nutritional traits, foraging strategies, and the proportional use of specific resources to quantify how forage quality and selection impact consumer physiology. Similarly, we will assess how diets influence gut microbiomes (and vice versa) by modeling individual foraging strategies and proportional consumption of different prey groups via FOO, RRA, and isotopic mixing models as a function of gut microbial richness and diversity. We will model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5911C5E0" w14:textId="77777777" w:rsidR="00E3318F" w:rsidRDefault="00E3318F" w:rsidP="008F4388">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Similar to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and consumer body condition, as well as their interactions. Next, we will quantify the impact of resource quality and quantity on population-level parameters like abundance, recruitment, and population growth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then uses changes in abundance through time to estimate population growth and recruitmen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77777777" w:rsidR="00E91BB8" w:rsidRPr="00C55354" w:rsidRDefault="00E91BB8" w:rsidP="00E91BB8">
      <w:pPr>
        <w:pStyle w:val="Body"/>
        <w:widowControl w:val="0"/>
        <w:tabs>
          <w:tab w:val="left" w:pos="432"/>
        </w:tabs>
        <w:suppressAutoHyphens/>
        <w:rPr>
          <w:rFonts w:ascii="Arial" w:hAnsi="Arial"/>
          <w:sz w:val="20"/>
          <w:szCs w:val="20"/>
          <w:lang w:val="en-US"/>
        </w:rPr>
      </w:pPr>
    </w:p>
    <w:p w14:paraId="2EB9FEF1" w14:textId="1C8D79A6"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Pr="00EA70CF">
        <w:rPr>
          <w:rFonts w:ascii="Arial" w:eastAsia="Arial" w:hAnsi="Arial" w:cs="Arial"/>
          <w:sz w:val="20"/>
          <w:szCs w:val="20"/>
          <w:lang w:val="en-US"/>
        </w:rPr>
        <w:t xml:space="preserve">We predict that </w:t>
      </w:r>
      <w:r>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structural carbohydrates that require substantial metabolic processing (Stephens and Krebs 1986). We also predict that specialist foraging strategies will target high quality, low toxin diets, while generalist foragers will consume a variety of intermediate plant resources (i.e., the nutritional balance and toxin dilution hypotheses, </w:t>
      </w:r>
      <w:proofErr w:type="spellStart"/>
      <w:r>
        <w:rPr>
          <w:rFonts w:ascii="Arial" w:eastAsia="Arial" w:hAnsi="Arial" w:cs="Arial"/>
          <w:sz w:val="20"/>
          <w:szCs w:val="20"/>
          <w:lang w:val="en-US"/>
        </w:rPr>
        <w:t>Lefcheck</w:t>
      </w:r>
      <w:proofErr w:type="spellEnd"/>
      <w:r>
        <w:rPr>
          <w:rFonts w:ascii="Arial" w:eastAsia="Arial" w:hAnsi="Arial" w:cs="Arial"/>
          <w:sz w:val="20"/>
          <w:szCs w:val="20"/>
          <w:lang w:val="en-US"/>
        </w:rPr>
        <w:t xml:space="preserve"> et al. 2013). Second, we predict that consumer body condition (percent fat) will be driven by the proportional consumption of high quality, low toxin diets, but this relationship will be stronger in Cricetids (Fig</w:t>
      </w:r>
      <w:r w:rsidR="00EE53A6">
        <w:rPr>
          <w:rFonts w:ascii="Arial" w:eastAsia="Arial" w:hAnsi="Arial" w:cs="Arial"/>
          <w:sz w:val="20"/>
          <w:szCs w:val="20"/>
          <w:lang w:val="en-US"/>
        </w:rPr>
        <w:t>.</w:t>
      </w:r>
      <w:r>
        <w:rPr>
          <w:rFonts w:ascii="Arial" w:eastAsia="Arial" w:hAnsi="Arial" w:cs="Arial"/>
          <w:sz w:val="20"/>
          <w:szCs w:val="20"/>
          <w:lang w:val="en-US"/>
        </w:rPr>
        <w:t xml:space="preserve"> 5) that stor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N, recruitment) will respond directly to not only plant resource abundance (Ernest et al. 2000), but also the consumption and assimilation of specific plant resources like C</w:t>
      </w:r>
      <w:r w:rsidRPr="00463181">
        <w:rPr>
          <w:rFonts w:ascii="Arial" w:eastAsia="Arial" w:hAnsi="Arial" w:cs="Arial"/>
          <w:sz w:val="20"/>
          <w:szCs w:val="20"/>
          <w:vertAlign w:val="subscript"/>
          <w:lang w:val="en-US"/>
        </w:rPr>
        <w:t>3</w:t>
      </w:r>
      <w:r>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15FD4B73" w14:textId="44C0CFAB" w:rsidR="006C56AB" w:rsidRPr="006C56AB" w:rsidRDefault="006C56AB">
      <w:pPr>
        <w:pStyle w:val="Body"/>
        <w:widowControl w:val="0"/>
        <w:tabs>
          <w:tab w:val="left" w:pos="432"/>
        </w:tabs>
        <w:suppressAutoHyphens/>
        <w:rPr>
          <w:rFonts w:ascii="Arial" w:eastAsia="Arial" w:hAnsi="Arial" w:cs="Arial"/>
          <w:b/>
          <w:bCs/>
          <w:i/>
          <w:iCs/>
          <w:sz w:val="20"/>
          <w:szCs w:val="20"/>
        </w:rPr>
      </w:pPr>
    </w:p>
    <w:p w14:paraId="2D9BB0FD" w14:textId="47537378" w:rsidR="001A1AC7" w:rsidRDefault="00503B59" w:rsidP="001A1AC7">
      <w:pPr>
        <w:pStyle w:val="ListParagraph"/>
        <w:numPr>
          <w:ilvl w:val="0"/>
          <w:numId w:val="3"/>
        </w:numPr>
        <w:rPr>
          <w:rFonts w:ascii="Arial" w:hAnsi="Arial"/>
          <w:b/>
          <w:bCs/>
          <w:i/>
          <w:iCs/>
          <w:lang w:val="nl-NL"/>
        </w:rPr>
      </w:pPr>
      <w:ins w:id="221" w:author="Justin Yeakel" w:date="2021-08-04T11:47:00Z">
        <w:r>
          <w:rPr>
            <w:rFonts w:ascii="Arial" w:hAnsi="Arial"/>
            <w:b/>
            <w:bCs/>
            <w:i/>
            <w:iCs/>
          </w:rPr>
          <w:t xml:space="preserve">Can mechanistic foraging </w:t>
        </w:r>
        <w:proofErr w:type="spellStart"/>
        <w:r>
          <w:rPr>
            <w:rFonts w:ascii="Arial" w:hAnsi="Arial"/>
            <w:b/>
            <w:bCs/>
            <w:i/>
            <w:iCs/>
            <w:lang w:val="it-IT"/>
          </w:rPr>
          <w:t>model</w:t>
        </w:r>
        <w:proofErr w:type="spellEnd"/>
        <w:r>
          <w:rPr>
            <w:rFonts w:ascii="Arial" w:hAnsi="Arial"/>
            <w:b/>
            <w:bCs/>
            <w:i/>
            <w:iCs/>
          </w:rPr>
          <w:t xml:space="preserve">s that </w:t>
        </w:r>
        <w:proofErr w:type="spellStart"/>
        <w:r>
          <w:rPr>
            <w:rFonts w:ascii="Arial" w:hAnsi="Arial"/>
            <w:b/>
            <w:bCs/>
            <w:i/>
            <w:iCs/>
            <w:lang w:val="it-IT"/>
          </w:rPr>
          <w:t>incorporat</w:t>
        </w:r>
        <w:proofErr w:type="spellEnd"/>
        <w:r>
          <w:rPr>
            <w:rFonts w:ascii="Arial" w:hAnsi="Arial"/>
            <w:b/>
            <w:bCs/>
            <w:i/>
            <w:iCs/>
          </w:rPr>
          <w:t>e resource availability, variability, and nutrition, in addition to consumer physiological constraints and condition, be used to establish a consumer strategy-niche space that enables assessment of observed foraging strategies and predicts fitness consequences?</w:t>
        </w:r>
      </w:ins>
      <w:del w:id="222" w:author="Justin Yeakel" w:date="2021-08-04T11:47:00Z">
        <w:r w:rsidR="00B13D9F" w:rsidDel="00503B59">
          <w:rPr>
            <w:rFonts w:ascii="Arial" w:hAnsi="Arial"/>
            <w:b/>
            <w:bCs/>
            <w:i/>
            <w:iCs/>
          </w:rPr>
          <w:delText xml:space="preserve">Q3: </w:delText>
        </w:r>
        <w:r w:rsidR="001A1AC7" w:rsidDel="00503B59">
          <w:rPr>
            <w:rFonts w:ascii="Arial" w:hAnsi="Arial"/>
            <w:b/>
            <w:bCs/>
            <w:i/>
            <w:iCs/>
          </w:rPr>
          <w:delText xml:space="preserve">Can mechanistic foraging </w:delText>
        </w:r>
        <w:r w:rsidR="001A1AC7" w:rsidDel="00503B59">
          <w:rPr>
            <w:rFonts w:ascii="Arial" w:hAnsi="Arial"/>
            <w:b/>
            <w:bCs/>
            <w:i/>
            <w:iCs/>
            <w:lang w:val="it-IT"/>
          </w:rPr>
          <w:delText>model</w:delText>
        </w:r>
        <w:r w:rsidR="001A1AC7" w:rsidDel="00503B59">
          <w:rPr>
            <w:rFonts w:ascii="Arial" w:hAnsi="Arial"/>
            <w:b/>
            <w:bCs/>
            <w:i/>
            <w:iCs/>
          </w:rPr>
          <w:delText xml:space="preserve">s that </w:delText>
        </w:r>
        <w:r w:rsidR="001A1AC7" w:rsidDel="00503B59">
          <w:rPr>
            <w:rFonts w:ascii="Arial" w:hAnsi="Arial"/>
            <w:b/>
            <w:bCs/>
            <w:i/>
            <w:iCs/>
            <w:lang w:val="it-IT"/>
          </w:rPr>
          <w:lastRenderedPageBreak/>
          <w:delText>incorpora</w:delText>
        </w:r>
        <w:r w:rsidR="00157A54" w:rsidDel="00503B59">
          <w:rPr>
            <w:rFonts w:ascii="Arial" w:hAnsi="Arial"/>
            <w:b/>
            <w:bCs/>
            <w:i/>
            <w:iCs/>
            <w:lang w:val="it-IT"/>
          </w:rPr>
          <w:delText>te</w:delText>
        </w:r>
        <w:r w:rsidR="001A1AC7" w:rsidDel="00503B59">
          <w:rPr>
            <w:rFonts w:ascii="Arial" w:hAnsi="Arial"/>
            <w:b/>
            <w:bCs/>
            <w:i/>
            <w:iCs/>
          </w:rPr>
          <w:delText xml:space="preserve"> ecological and physiological constraints be used to establish a consumer strategy-niche space that correlates with expected fitness, from which empirical measures can be assessed?</w:delText>
        </w:r>
      </w:del>
    </w:p>
    <w:p w14:paraId="547189A7" w14:textId="2EC35E1A" w:rsidR="00B615A0" w:rsidRPr="00AF7CE8" w:rsidRDefault="00F06E32" w:rsidP="00B615A0">
      <w:pPr>
        <w:pStyle w:val="Body"/>
        <w:rPr>
          <w:rFonts w:ascii="Arial" w:eastAsia="Arial" w:hAnsi="Arial" w:cs="Arial"/>
          <w:sz w:val="20"/>
          <w:szCs w:val="20"/>
          <w:shd w:val="clear" w:color="auto" w:fill="FFFF00"/>
        </w:rPr>
      </w:pPr>
      <w:commentRangeStart w:id="223"/>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32992" behindDoc="0" locked="0" layoutInCell="1" allowOverlap="1" wp14:anchorId="0BF5E00A" wp14:editId="4A0488FC">
                <wp:simplePos x="0" y="0"/>
                <wp:positionH relativeFrom="column">
                  <wp:posOffset>3161030</wp:posOffset>
                </wp:positionH>
                <wp:positionV relativeFrom="paragraph">
                  <wp:posOffset>57785</wp:posOffset>
                </wp:positionV>
                <wp:extent cx="2783205" cy="7091045"/>
                <wp:effectExtent l="0" t="0" r="0" b="0"/>
                <wp:wrapTight wrapText="bothSides">
                  <wp:wrapPolygon edited="0">
                    <wp:start x="0" y="0"/>
                    <wp:lineTo x="0" y="14275"/>
                    <wp:lineTo x="197" y="21509"/>
                    <wp:lineTo x="21290" y="21509"/>
                    <wp:lineTo x="21487" y="14275"/>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91045"/>
                          <a:chOff x="0" y="0"/>
                          <a:chExt cx="2783205" cy="7091465"/>
                        </a:xfrm>
                      </wpg:grpSpPr>
                      <wps:wsp>
                        <wps:cNvPr id="11" name="Shape 1073741844"/>
                        <wps:cNvSpPr txBox="1"/>
                        <wps:spPr>
                          <a:xfrm>
                            <a:off x="7034" y="4691173"/>
                            <a:ext cx="2764546" cy="2400292"/>
                          </a:xfrm>
                          <a:prstGeom prst="rect">
                            <a:avLst/>
                          </a:prstGeom>
                          <a:noFill/>
                          <a:ln w="12700" cap="flat">
                            <a:noFill/>
                            <a:miter lim="400000"/>
                          </a:ln>
                          <a:effectLst/>
                        </wps:spPr>
                        <wps:txbx>
                          <w:txbxContent>
                            <w:p w14:paraId="566971FE" w14:textId="26653B8B" w:rsidR="00F06E32" w:rsidRPr="004F14D0" w:rsidRDefault="00F06E32" w:rsidP="00F06E32">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Pr>
                                  <w:rFonts w:ascii="Arial" w:hAnsi="Arial" w:cs="Arial"/>
                                  <w:sz w:val="18"/>
                                  <w:szCs w:val="18"/>
                                </w:rPr>
                                <w:t>7</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A) Consumer strategy-niche manifold. Each color denotes a strategy targeting a different resource group, whereas increased opacity denotes greater targeting strengt</w:t>
                              </w:r>
                              <w:ins w:id="224" w:author="Justin Yeakel" w:date="2021-08-04T14:36:00Z">
                                <w:r w:rsidR="000657F9">
                                  <w:rPr>
                                    <w:rFonts w:ascii="Arial" w:hAnsi="Arial" w:cs="Arial"/>
                                    <w:sz w:val="18"/>
                                    <w:szCs w:val="18"/>
                                  </w:rPr>
                                  <w:t xml:space="preserve">h </w:t>
                                </w:r>
                              </w:ins>
                              <w:del w:id="225" w:author="Justin Yeakel" w:date="2021-08-04T14:36:00Z">
                                <w:r w:rsidRPr="004F14D0" w:rsidDel="000657F9">
                                  <w:rPr>
                                    <w:rFonts w:ascii="Arial" w:hAnsi="Arial" w:cs="Arial"/>
                                    <w:sz w:val="18"/>
                                    <w:szCs w:val="18"/>
                                  </w:rPr>
                                  <w:delText xml:space="preserve">h </w:delText>
                                </w:r>
                              </w:del>
                              <m:oMath>
                                <m:r>
                                  <w:ins w:id="226" w:author="Justin Yeakel" w:date="2021-08-04T14:36:00Z">
                                    <w:rPr>
                                      <w:rFonts w:ascii="Cambria Math" w:hAnsi="Cambria Math" w:cs="Arial"/>
                                      <w:sz w:val="18"/>
                                      <w:szCs w:val="18"/>
                                    </w:rPr>
                                    <m:t>τ</m:t>
                                  </w:ins>
                                </m:r>
                              </m:oMath>
                              <w:del w:id="227" w:author="Justin Yeakel" w:date="2021-08-04T14:35:00Z">
                                <w:r w:rsidDel="000657F9">
                                  <w:rPr>
                                    <w:rFonts w:ascii="Arial" w:hAnsi="Arial" w:cs="Arial"/>
                                    <w:sz w:val="18"/>
                                    <w:szCs w:val="18"/>
                                  </w:rPr>
                                  <w:delText>(</w:delText>
                                </w:r>
                                <w:r w:rsidRPr="004F14D0" w:rsidDel="000D3586">
                                  <w:rPr>
                                    <w:rFonts w:ascii="Arial" w:hAnsi="Arial" w:cs="Arial"/>
                                    <w:sz w:val="18"/>
                                    <w:szCs w:val="18"/>
                                  </w:rPr>
                                  <w:delText>tau</w:delText>
                                </w:r>
                                <w:r w:rsidDel="000657F9">
                                  <w:rPr>
                                    <w:rFonts w:ascii="Arial" w:hAnsi="Arial" w:cs="Arial"/>
                                    <w:sz w:val="18"/>
                                    <w:szCs w:val="18"/>
                                  </w:rPr>
                                  <w:delText>)</w:delText>
                                </w:r>
                              </w:del>
                              <w:r w:rsidRPr="004F14D0">
                                <w:rPr>
                                  <w:rFonts w:ascii="Arial" w:hAnsi="Arial" w:cs="Arial"/>
                                  <w:sz w:val="18"/>
                                  <w:szCs w:val="18"/>
                                </w:rPr>
                                <w:t>.</w:t>
                              </w:r>
                              <w:ins w:id="228" w:author="Justin Yeakel" w:date="2021-08-04T14:35:00Z">
                                <w:r w:rsidR="000657F9">
                                  <w:rPr>
                                    <w:rFonts w:ascii="Arial" w:hAnsi="Arial" w:cs="Arial"/>
                                    <w:sz w:val="18"/>
                                    <w:szCs w:val="18"/>
                                  </w:rPr>
                                  <w:t xml:space="preserve"> </w:t>
                                </w:r>
                              </w:ins>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83205" cy="4691380"/>
                          </a:xfrm>
                          <a:prstGeom prst="rect">
                            <a:avLst/>
                          </a:prstGeom>
                        </pic:spPr>
                      </pic:pic>
                    </wpg:wgp>
                  </a:graphicData>
                </a:graphic>
                <wp14:sizeRelV relativeFrom="margin">
                  <wp14:pctHeight>0</wp14:pctHeight>
                </wp14:sizeRelV>
              </wp:anchor>
            </w:drawing>
          </mc:Choice>
          <mc:Fallback>
            <w:pict>
              <v:group w14:anchorId="0BF5E00A" id="Group 24" o:spid="_x0000_s1047" style="position:absolute;margin-left:248.9pt;margin-top:4.55pt;width:219.15pt;height:558.35pt;z-index:251732992;mso-height-relative:margin" coordsize="27832,7091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&#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zMzMHx8fdXV10dHR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W1tbLi4u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ra2tCQkJ&#13;&#10;qKio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zs7OJSUlaWlp0dHR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ZGRkTU1NWVlZ&#13;&#10;ZWVl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ZWVl&#13;&#10;V1dXTk5OZWVl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ZGRkYWFhSUlJYWFhZGRk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ZGRkTU1NWVlZZWVl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ZGRkX19foq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13;&#10;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">
                <v:shape id="Shape 1073741844" o:spid="_x0000_s1048" type="#_x0000_t202" style="position:absolute;left:70;top:46911;width:27645;height:240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566971FE" w14:textId="26653B8B" w:rsidR="00F06E32" w:rsidRPr="004F14D0" w:rsidRDefault="00F06E32" w:rsidP="00F06E32">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Pr>
                            <w:rFonts w:ascii="Arial" w:hAnsi="Arial" w:cs="Arial"/>
                            <w:sz w:val="18"/>
                            <w:szCs w:val="18"/>
                          </w:rPr>
                          <w:t>7</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A) Consumer strategy-niche manifold. Each color denotes a strategy targeting a different resource group, whereas increased opacity denotes greater targeting strengt</w:t>
                        </w:r>
                        <w:ins w:id="229" w:author="Justin Yeakel" w:date="2021-08-04T14:36:00Z">
                          <w:r w:rsidR="000657F9">
                            <w:rPr>
                              <w:rFonts w:ascii="Arial" w:hAnsi="Arial" w:cs="Arial"/>
                              <w:sz w:val="18"/>
                              <w:szCs w:val="18"/>
                            </w:rPr>
                            <w:t xml:space="preserve">h </w:t>
                          </w:r>
                        </w:ins>
                        <w:del w:id="230" w:author="Justin Yeakel" w:date="2021-08-04T14:36:00Z">
                          <w:r w:rsidRPr="004F14D0" w:rsidDel="000657F9">
                            <w:rPr>
                              <w:rFonts w:ascii="Arial" w:hAnsi="Arial" w:cs="Arial"/>
                              <w:sz w:val="18"/>
                              <w:szCs w:val="18"/>
                            </w:rPr>
                            <w:delText xml:space="preserve">h </w:delText>
                          </w:r>
                        </w:del>
                        <m:oMath>
                          <m:r>
                            <w:ins w:id="231" w:author="Justin Yeakel" w:date="2021-08-04T14:36:00Z">
                              <w:rPr>
                                <w:rFonts w:ascii="Cambria Math" w:hAnsi="Cambria Math" w:cs="Arial"/>
                                <w:sz w:val="18"/>
                                <w:szCs w:val="18"/>
                              </w:rPr>
                              <m:t>τ</m:t>
                            </w:ins>
                          </m:r>
                        </m:oMath>
                        <w:del w:id="232" w:author="Justin Yeakel" w:date="2021-08-04T14:35:00Z">
                          <w:r w:rsidDel="000657F9">
                            <w:rPr>
                              <w:rFonts w:ascii="Arial" w:hAnsi="Arial" w:cs="Arial"/>
                              <w:sz w:val="18"/>
                              <w:szCs w:val="18"/>
                            </w:rPr>
                            <w:delText>(</w:delText>
                          </w:r>
                          <w:r w:rsidRPr="004F14D0" w:rsidDel="000D3586">
                            <w:rPr>
                              <w:rFonts w:ascii="Arial" w:hAnsi="Arial" w:cs="Arial"/>
                              <w:sz w:val="18"/>
                              <w:szCs w:val="18"/>
                            </w:rPr>
                            <w:delText>tau</w:delText>
                          </w:r>
                          <w:r w:rsidDel="000657F9">
                            <w:rPr>
                              <w:rFonts w:ascii="Arial" w:hAnsi="Arial" w:cs="Arial"/>
                              <w:sz w:val="18"/>
                              <w:szCs w:val="18"/>
                            </w:rPr>
                            <w:delText>)</w:delText>
                          </w:r>
                        </w:del>
                        <w:r w:rsidRPr="004F14D0">
                          <w:rPr>
                            <w:rFonts w:ascii="Arial" w:hAnsi="Arial" w:cs="Arial"/>
                            <w:sz w:val="18"/>
                            <w:szCs w:val="18"/>
                          </w:rPr>
                          <w:t>.</w:t>
                        </w:r>
                        <w:ins w:id="233" w:author="Justin Yeakel" w:date="2021-08-04T14:35:00Z">
                          <w:r w:rsidR="000657F9">
                            <w:rPr>
                              <w:rFonts w:ascii="Arial" w:hAnsi="Arial" w:cs="Arial"/>
                              <w:sz w:val="18"/>
                              <w:szCs w:val="18"/>
                            </w:rPr>
                            <w:t xml:space="preserve"> </w:t>
                          </w:r>
                        </w:ins>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B615A0" w:rsidRPr="00E932BB">
        <w:rPr>
          <w:rFonts w:ascii="Arial" w:hAnsi="Arial"/>
          <w:b/>
          <w:bCs/>
          <w:i/>
          <w:iCs/>
          <w:sz w:val="20"/>
          <w:szCs w:val="20"/>
          <w:lang w:val="en-US"/>
        </w:rPr>
        <w:t>Preliminary Results.</w:t>
      </w:r>
      <w:commentRangeEnd w:id="223"/>
      <w:r w:rsidR="000B43D0">
        <w:rPr>
          <w:rStyle w:val="CommentReference"/>
          <w:rFonts w:ascii="Times New Roman" w:hAnsi="Times New Roman" w:cs="Times New Roman"/>
          <w:color w:val="auto"/>
          <w:lang w:val="en-US"/>
          <w14:textOutline w14:w="0" w14:cap="rnd" w14:cmpd="sng" w14:algn="ctr">
            <w14:noFill/>
            <w14:prstDash w14:val="solid"/>
            <w14:bevel/>
          </w14:textOutline>
        </w:rPr>
        <w:commentReference w:id="223"/>
      </w:r>
      <w:r w:rsidR="00B615A0" w:rsidRPr="00E932BB">
        <w:rPr>
          <w:rFonts w:ascii="Arial" w:hAnsi="Arial"/>
          <w:b/>
          <w:bCs/>
          <w:sz w:val="20"/>
          <w:szCs w:val="20"/>
          <w:lang w:val="en-US"/>
        </w:rPr>
        <w:t xml:space="preserve"> </w:t>
      </w:r>
      <w:r w:rsidR="00B615A0" w:rsidRPr="00E932BB">
        <w:rPr>
          <w:rFonts w:ascii="Arial" w:hAnsi="Arial"/>
          <w:sz w:val="20"/>
          <w:szCs w:val="20"/>
          <w:lang w:val="en-US"/>
        </w:rPr>
        <w:t xml:space="preserve">We present a minimal consumer foraging model to illustrate how our framework </w:t>
      </w:r>
      <w:del w:id="234" w:author="Justin Yeakel" w:date="2021-08-04T13:36:00Z">
        <w:r w:rsidR="00B615A0" w:rsidRPr="00E932BB" w:rsidDel="00371112">
          <w:rPr>
            <w:rFonts w:ascii="Arial" w:hAnsi="Arial"/>
            <w:sz w:val="20"/>
            <w:szCs w:val="20"/>
            <w:lang w:val="en-US"/>
          </w:rPr>
          <w:delText>can</w:delText>
        </w:r>
      </w:del>
      <w:ins w:id="235" w:author="Justin Yeakel" w:date="2021-08-04T13:36:00Z">
        <w:r w:rsidR="00371112">
          <w:rPr>
            <w:rFonts w:ascii="Arial" w:hAnsi="Arial"/>
            <w:sz w:val="20"/>
            <w:szCs w:val="20"/>
            <w:lang w:val="en-US"/>
          </w:rPr>
          <w:t>will</w:t>
        </w:r>
      </w:ins>
      <w:r w:rsidR="00B615A0" w:rsidRPr="00E932BB">
        <w:rPr>
          <w:rFonts w:ascii="Arial" w:hAnsi="Arial"/>
          <w:sz w:val="20"/>
          <w:szCs w:val="20"/>
          <w:lang w:val="en-US"/>
        </w:rPr>
        <w:t xml:space="preserve"> be used to uncover a simulated consumer</w:t>
      </w:r>
      <w:r w:rsidR="00B615A0" w:rsidRPr="00E932BB">
        <w:rPr>
          <w:rFonts w:ascii="Arial" w:hAnsi="Arial"/>
          <w:sz w:val="20"/>
          <w:szCs w:val="20"/>
          <w:rtl/>
          <w:lang w:val="en-US"/>
        </w:rPr>
        <w:t>’</w:t>
      </w:r>
      <w:r w:rsidR="00B615A0" w:rsidRPr="00E932BB">
        <w:rPr>
          <w:rFonts w:ascii="Arial" w:hAnsi="Arial"/>
          <w:sz w:val="20"/>
          <w:szCs w:val="20"/>
          <w:lang w:val="en-US"/>
        </w:rPr>
        <w:t xml:space="preserve">s niche manifold – which we will identify using diffusion mapping techniques – and treat this as a null expectation by which we will subsequently evaluate empirical consumer strategies. </w:t>
      </w:r>
      <w:del w:id="236" w:author="Kartzinel, Tyler" w:date="2021-08-02T10:48:00Z">
        <w:r w:rsidR="00B615A0" w:rsidRPr="00E932BB" w:rsidDel="001F3A06">
          <w:rPr>
            <w:rFonts w:ascii="Arial" w:hAnsi="Arial"/>
            <w:sz w:val="20"/>
            <w:szCs w:val="20"/>
            <w:lang w:val="en-US"/>
          </w:rPr>
          <w:delText>We note that</w:delText>
        </w:r>
      </w:del>
      <w:ins w:id="237" w:author="Kartzinel, Tyler" w:date="2021-08-02T10:48:00Z">
        <w:r w:rsidR="001F3A06">
          <w:rPr>
            <w:rFonts w:ascii="Arial" w:hAnsi="Arial"/>
            <w:sz w:val="20"/>
            <w:szCs w:val="20"/>
            <w:lang w:val="en-US"/>
          </w:rPr>
          <w:t>M</w:t>
        </w:r>
      </w:ins>
      <w:del w:id="238" w:author="Kartzinel, Tyler" w:date="2021-08-02T10:48:00Z">
        <w:r w:rsidR="00B615A0" w:rsidRPr="00E932BB" w:rsidDel="001F3A06">
          <w:rPr>
            <w:rFonts w:ascii="Arial" w:hAnsi="Arial"/>
            <w:sz w:val="20"/>
            <w:szCs w:val="20"/>
            <w:lang w:val="en-US"/>
          </w:rPr>
          <w:delText xml:space="preserve"> m</w:delText>
        </w:r>
      </w:del>
      <w:r w:rsidR="00B615A0" w:rsidRPr="00E932BB">
        <w:rPr>
          <w:rFonts w:ascii="Arial" w:hAnsi="Arial"/>
          <w:sz w:val="20"/>
          <w:szCs w:val="20"/>
          <w:lang w:val="en-US"/>
        </w:rPr>
        <w:t xml:space="preserve">echanistic foraging models of arbitrary complexity </w:t>
      </w:r>
      <w:del w:id="239" w:author="Justin Yeakel" w:date="2021-08-04T13:36:00Z">
        <w:r w:rsidR="00B615A0" w:rsidRPr="00E932BB" w:rsidDel="00B842A0">
          <w:rPr>
            <w:rFonts w:ascii="Arial" w:hAnsi="Arial"/>
            <w:sz w:val="20"/>
            <w:szCs w:val="20"/>
            <w:lang w:val="en-US"/>
          </w:rPr>
          <w:delText>could</w:delText>
        </w:r>
      </w:del>
      <w:ins w:id="240" w:author="Justin Yeakel" w:date="2021-08-04T13:36:00Z">
        <w:r w:rsidR="00B842A0">
          <w:rPr>
            <w:rFonts w:ascii="Arial" w:hAnsi="Arial"/>
            <w:sz w:val="20"/>
            <w:szCs w:val="20"/>
            <w:lang w:val="en-US"/>
          </w:rPr>
          <w:t>can</w:t>
        </w:r>
      </w:ins>
      <w:r w:rsidR="00B615A0" w:rsidRPr="00E932BB">
        <w:rPr>
          <w:rFonts w:ascii="Arial" w:hAnsi="Arial"/>
          <w:sz w:val="20"/>
          <w:szCs w:val="20"/>
          <w:lang w:val="en-US"/>
        </w:rPr>
        <w:t xml:space="preserve"> be used to establish this null expectation, </w:t>
      </w:r>
      <w:del w:id="241" w:author="Kartzinel, Tyler" w:date="2021-08-02T10:48:00Z">
        <w:r w:rsidR="00B615A0" w:rsidRPr="00E932BB" w:rsidDel="001F3A06">
          <w:rPr>
            <w:rFonts w:ascii="Arial" w:hAnsi="Arial"/>
            <w:sz w:val="20"/>
            <w:szCs w:val="20"/>
            <w:lang w:val="en-US"/>
          </w:rPr>
          <w:delText>and while we will identify in what direction we aim to build additional complexity</w:delText>
        </w:r>
      </w:del>
      <w:ins w:id="242" w:author="Kartzinel, Tyler" w:date="2021-08-02T10:48:00Z">
        <w:r w:rsidR="001F3A06">
          <w:rPr>
            <w:rFonts w:ascii="Arial" w:hAnsi="Arial"/>
            <w:sz w:val="20"/>
            <w:szCs w:val="20"/>
            <w:lang w:val="en-US"/>
          </w:rPr>
          <w:t>but</w:t>
        </w:r>
      </w:ins>
      <w:del w:id="243" w:author="Kartzinel, Tyler" w:date="2021-08-02T10:48:00Z">
        <w:r w:rsidR="00B615A0" w:rsidRPr="00E932BB" w:rsidDel="001F3A06">
          <w:rPr>
            <w:rFonts w:ascii="Arial" w:hAnsi="Arial"/>
            <w:sz w:val="20"/>
            <w:szCs w:val="20"/>
            <w:lang w:val="en-US"/>
          </w:rPr>
          <w:delText>,</w:delText>
        </w:r>
      </w:del>
      <w:r w:rsidR="00B615A0" w:rsidRPr="00E932BB">
        <w:rPr>
          <w:rFonts w:ascii="Arial" w:hAnsi="Arial"/>
          <w:sz w:val="20"/>
          <w:szCs w:val="20"/>
          <w:lang w:val="en-US"/>
        </w:rPr>
        <w:t xml:space="preserve"> a simple</w:t>
      </w:r>
      <w:del w:id="244" w:author="Kartzinel, Tyler" w:date="2021-08-02T10:48:00Z">
        <w:r w:rsidR="00B615A0" w:rsidRPr="00E932BB" w:rsidDel="001F3A06">
          <w:rPr>
            <w:rFonts w:ascii="Arial" w:hAnsi="Arial"/>
            <w:sz w:val="20"/>
            <w:szCs w:val="20"/>
            <w:lang w:val="en-US"/>
          </w:rPr>
          <w:delText>r</w:delText>
        </w:r>
      </w:del>
      <w:r w:rsidR="00B615A0" w:rsidRPr="00E932BB">
        <w:rPr>
          <w:rFonts w:ascii="Arial" w:hAnsi="Arial"/>
          <w:sz w:val="20"/>
          <w:szCs w:val="20"/>
          <w:lang w:val="en-US"/>
        </w:rPr>
        <w:t xml:space="preserve"> framework </w:t>
      </w:r>
      <w:del w:id="245" w:author="Kartzinel, Tyler" w:date="2021-08-02T10:48:00Z">
        <w:r w:rsidR="00B615A0" w:rsidRPr="00E932BB" w:rsidDel="001F3A06">
          <w:rPr>
            <w:rFonts w:ascii="Arial" w:hAnsi="Arial"/>
            <w:sz w:val="20"/>
            <w:szCs w:val="20"/>
            <w:lang w:val="en-US"/>
          </w:rPr>
          <w:delText>best suits our</w:delText>
        </w:r>
      </w:del>
      <w:ins w:id="246" w:author="Kartzinel, Tyler" w:date="2021-08-02T10:48:00Z">
        <w:r w:rsidR="001F3A06">
          <w:rPr>
            <w:rFonts w:ascii="Arial" w:hAnsi="Arial"/>
            <w:sz w:val="20"/>
            <w:szCs w:val="20"/>
            <w:lang w:val="en-US"/>
          </w:rPr>
          <w:t>serves to</w:t>
        </w:r>
      </w:ins>
      <w:r w:rsidR="00B615A0" w:rsidRPr="00E932BB">
        <w:rPr>
          <w:rFonts w:ascii="Arial" w:hAnsi="Arial"/>
          <w:sz w:val="20"/>
          <w:szCs w:val="20"/>
          <w:lang w:val="en-US"/>
        </w:rPr>
        <w:t xml:space="preserve"> </w:t>
      </w:r>
      <w:del w:id="247" w:author="Kartzinel, Tyler" w:date="2021-08-02T10:48:00Z">
        <w:r w:rsidR="00B615A0" w:rsidRPr="00E932BB" w:rsidDel="001F3A06">
          <w:rPr>
            <w:rFonts w:ascii="Arial" w:hAnsi="Arial"/>
            <w:sz w:val="20"/>
            <w:szCs w:val="20"/>
            <w:lang w:val="en-US"/>
          </w:rPr>
          <w:delText xml:space="preserve">illustration </w:delText>
        </w:r>
      </w:del>
      <w:ins w:id="248" w:author="Kartzinel, Tyler" w:date="2021-08-02T10:48:00Z">
        <w:r w:rsidR="001F3A06" w:rsidRPr="00E932BB">
          <w:rPr>
            <w:rFonts w:ascii="Arial" w:hAnsi="Arial"/>
            <w:sz w:val="20"/>
            <w:szCs w:val="20"/>
            <w:lang w:val="en-US"/>
          </w:rPr>
          <w:t>illustrat</w:t>
        </w:r>
        <w:r w:rsidR="001F3A06">
          <w:rPr>
            <w:rFonts w:ascii="Arial" w:hAnsi="Arial"/>
            <w:sz w:val="20"/>
            <w:szCs w:val="20"/>
            <w:lang w:val="en-US"/>
          </w:rPr>
          <w:t>e</w:t>
        </w:r>
        <w:r w:rsidR="001F3A06" w:rsidRPr="00E932BB">
          <w:rPr>
            <w:rFonts w:ascii="Arial" w:hAnsi="Arial"/>
            <w:sz w:val="20"/>
            <w:szCs w:val="20"/>
            <w:lang w:val="en-US"/>
          </w:rPr>
          <w:t xml:space="preserve"> </w:t>
        </w:r>
      </w:ins>
      <w:del w:id="249" w:author="Justin Yeakel" w:date="2021-08-04T14:33:00Z">
        <w:r w:rsidR="00B615A0" w:rsidRPr="00E932BB" w:rsidDel="00011870">
          <w:rPr>
            <w:rFonts w:ascii="Arial" w:hAnsi="Arial"/>
            <w:sz w:val="20"/>
            <w:szCs w:val="20"/>
            <w:lang w:val="en-US"/>
          </w:rPr>
          <w:delText>of the</w:delText>
        </w:r>
      </w:del>
      <w:ins w:id="250" w:author="Justin Yeakel" w:date="2021-08-04T14:33:00Z">
        <w:r w:rsidR="00011870">
          <w:rPr>
            <w:rFonts w:ascii="Arial" w:hAnsi="Arial"/>
            <w:sz w:val="20"/>
            <w:szCs w:val="20"/>
            <w:lang w:val="en-US"/>
          </w:rPr>
          <w:t>our</w:t>
        </w:r>
      </w:ins>
      <w:r w:rsidR="00B615A0" w:rsidRPr="00E932BB">
        <w:rPr>
          <w:rFonts w:ascii="Arial" w:hAnsi="Arial"/>
          <w:sz w:val="20"/>
          <w:szCs w:val="20"/>
          <w:lang w:val="en-US"/>
        </w:rPr>
        <w:t xml:space="preserve"> core approach.</w:t>
      </w:r>
      <w:ins w:id="251" w:author="Justin Yeakel" w:date="2021-08-04T11:48:00Z">
        <w:r w:rsidR="00977D77">
          <w:rPr>
            <w:rFonts w:ascii="Arial" w:hAnsi="Arial"/>
            <w:sz w:val="20"/>
            <w:szCs w:val="20"/>
            <w:lang w:val="en-US"/>
          </w:rPr>
          <w:t xml:space="preserve"> We will describe a </w:t>
        </w:r>
      </w:ins>
      <w:ins w:id="252" w:author="Justin Yeakel" w:date="2021-08-04T14:08:00Z">
        <w:r w:rsidR="00D324A7">
          <w:rPr>
            <w:rFonts w:ascii="Arial" w:hAnsi="Arial"/>
            <w:sz w:val="20"/>
            <w:szCs w:val="20"/>
            <w:lang w:val="en-US"/>
          </w:rPr>
          <w:t>subsequent</w:t>
        </w:r>
      </w:ins>
      <w:ins w:id="253" w:author="Justin Yeakel" w:date="2021-08-04T13:37:00Z">
        <w:r w:rsidR="00BC7303">
          <w:rPr>
            <w:rFonts w:ascii="Arial" w:hAnsi="Arial"/>
            <w:sz w:val="20"/>
            <w:szCs w:val="20"/>
            <w:lang w:val="en-US"/>
          </w:rPr>
          <w:t xml:space="preserve"> </w:t>
        </w:r>
      </w:ins>
      <w:ins w:id="254" w:author="Justin Yeakel" w:date="2021-08-04T11:48:00Z">
        <w:r w:rsidR="00A663B0">
          <w:rPr>
            <w:rFonts w:ascii="Arial" w:hAnsi="Arial"/>
            <w:sz w:val="20"/>
            <w:szCs w:val="20"/>
            <w:lang w:val="en-US"/>
          </w:rPr>
          <w:t>model</w:t>
        </w:r>
      </w:ins>
      <w:ins w:id="255" w:author="Justin Yeakel" w:date="2021-08-04T11:49:00Z">
        <w:r w:rsidR="008B2041">
          <w:rPr>
            <w:rFonts w:ascii="Arial" w:hAnsi="Arial"/>
            <w:sz w:val="20"/>
            <w:szCs w:val="20"/>
            <w:lang w:val="en-US"/>
          </w:rPr>
          <w:t xml:space="preserve"> that </w:t>
        </w:r>
      </w:ins>
      <w:ins w:id="256" w:author="Justin Yeakel" w:date="2021-08-04T13:37:00Z">
        <w:r w:rsidR="00BC7303">
          <w:rPr>
            <w:rFonts w:ascii="Arial" w:hAnsi="Arial"/>
            <w:sz w:val="20"/>
            <w:szCs w:val="20"/>
            <w:lang w:val="en-US"/>
          </w:rPr>
          <w:t>will</w:t>
        </w:r>
      </w:ins>
      <w:ins w:id="257" w:author="Justin Yeakel" w:date="2021-08-04T11:48:00Z">
        <w:r w:rsidR="00A663B0">
          <w:rPr>
            <w:rFonts w:ascii="Arial" w:hAnsi="Arial"/>
            <w:sz w:val="20"/>
            <w:szCs w:val="20"/>
            <w:lang w:val="en-US"/>
          </w:rPr>
          <w:t xml:space="preserve"> incorporat</w:t>
        </w:r>
      </w:ins>
      <w:ins w:id="258" w:author="Justin Yeakel" w:date="2021-08-04T11:51:00Z">
        <w:r w:rsidR="007D1A2B">
          <w:rPr>
            <w:rFonts w:ascii="Arial" w:hAnsi="Arial"/>
            <w:sz w:val="20"/>
            <w:szCs w:val="20"/>
            <w:lang w:val="en-US"/>
          </w:rPr>
          <w:t>e</w:t>
        </w:r>
      </w:ins>
      <w:ins w:id="259" w:author="Justin Yeakel" w:date="2021-08-04T11:48:00Z">
        <w:r w:rsidR="00A663B0">
          <w:rPr>
            <w:rFonts w:ascii="Arial" w:hAnsi="Arial"/>
            <w:sz w:val="20"/>
            <w:szCs w:val="20"/>
            <w:lang w:val="en-US"/>
          </w:rPr>
          <w:t xml:space="preserve"> both resource and consumer constraints</w:t>
        </w:r>
      </w:ins>
      <w:ins w:id="260" w:author="Justin Yeakel" w:date="2021-08-04T11:49:00Z">
        <w:r w:rsidR="0053791E">
          <w:rPr>
            <w:rFonts w:ascii="Arial" w:hAnsi="Arial"/>
            <w:sz w:val="20"/>
            <w:szCs w:val="20"/>
            <w:lang w:val="en-US"/>
          </w:rPr>
          <w:t xml:space="preserve"> </w:t>
        </w:r>
      </w:ins>
      <w:ins w:id="261" w:author="Justin Yeakel" w:date="2021-08-04T11:56:00Z">
        <w:r w:rsidR="00A0006E">
          <w:rPr>
            <w:rFonts w:ascii="Arial" w:hAnsi="Arial"/>
            <w:sz w:val="20"/>
            <w:szCs w:val="20"/>
            <w:lang w:val="en-US"/>
          </w:rPr>
          <w:t>following</w:t>
        </w:r>
      </w:ins>
      <w:ins w:id="262" w:author="Justin Yeakel" w:date="2021-08-04T11:50:00Z">
        <w:r w:rsidR="00505C17">
          <w:rPr>
            <w:rFonts w:ascii="Arial" w:hAnsi="Arial"/>
            <w:sz w:val="20"/>
            <w:szCs w:val="20"/>
            <w:lang w:val="en-US"/>
          </w:rPr>
          <w:t xml:space="preserve"> a</w:t>
        </w:r>
      </w:ins>
      <w:ins w:id="263" w:author="Justin Yeakel" w:date="2021-08-04T11:49:00Z">
        <w:r w:rsidR="0053791E">
          <w:rPr>
            <w:rFonts w:ascii="Arial" w:hAnsi="Arial"/>
            <w:sz w:val="20"/>
            <w:szCs w:val="20"/>
            <w:lang w:val="en-US"/>
          </w:rPr>
          <w:t xml:space="preserve"> fitness-maximiz</w:t>
        </w:r>
      </w:ins>
      <w:ins w:id="264" w:author="Justin Yeakel" w:date="2021-08-04T11:50:00Z">
        <w:r w:rsidR="00505C17">
          <w:rPr>
            <w:rFonts w:ascii="Arial" w:hAnsi="Arial"/>
            <w:sz w:val="20"/>
            <w:szCs w:val="20"/>
            <w:lang w:val="en-US"/>
          </w:rPr>
          <w:t xml:space="preserve">ing </w:t>
        </w:r>
      </w:ins>
      <w:ins w:id="265" w:author="Justin Yeakel" w:date="2021-08-04T14:33:00Z">
        <w:r w:rsidR="00C3516A">
          <w:rPr>
            <w:rFonts w:ascii="Arial" w:hAnsi="Arial"/>
            <w:sz w:val="20"/>
            <w:szCs w:val="20"/>
            <w:lang w:val="en-US"/>
          </w:rPr>
          <w:t>scheme</w:t>
        </w:r>
      </w:ins>
      <w:ins w:id="266" w:author="Justin Yeakel" w:date="2021-08-04T11:48:00Z">
        <w:r w:rsidR="00A663B0">
          <w:rPr>
            <w:rFonts w:ascii="Arial" w:hAnsi="Arial"/>
            <w:sz w:val="20"/>
            <w:szCs w:val="20"/>
            <w:lang w:val="en-US"/>
          </w:rPr>
          <w:t xml:space="preserve"> in </w:t>
        </w:r>
      </w:ins>
      <w:ins w:id="267" w:author="Justin Yeakel" w:date="2021-08-04T11:56:00Z">
        <w:r w:rsidR="001B189F">
          <w:rPr>
            <w:rFonts w:ascii="Arial" w:hAnsi="Arial"/>
            <w:sz w:val="20"/>
            <w:szCs w:val="20"/>
            <w:lang w:val="en-US"/>
          </w:rPr>
          <w:t xml:space="preserve">Section </w:t>
        </w:r>
      </w:ins>
      <w:ins w:id="268" w:author="Justin Yeakel" w:date="2021-08-04T11:48:00Z">
        <w:r w:rsidR="00A663B0">
          <w:rPr>
            <w:rFonts w:ascii="Arial" w:hAnsi="Arial"/>
            <w:sz w:val="20"/>
            <w:szCs w:val="20"/>
            <w:lang w:val="en-US"/>
          </w:rPr>
          <w:t>XX.</w:t>
        </w:r>
      </w:ins>
      <w:r w:rsidR="00B615A0" w:rsidRPr="00E932BB">
        <w:rPr>
          <w:rFonts w:ascii="Arial" w:hAnsi="Arial"/>
          <w:b/>
          <w:bCs/>
          <w:i/>
          <w:iCs/>
          <w:sz w:val="20"/>
          <w:szCs w:val="20"/>
          <w:lang w:val="en-US"/>
        </w:rPr>
        <w:t xml:space="preserve"> </w:t>
      </w:r>
    </w:p>
    <w:p w14:paraId="22BAAE80" w14:textId="5CCFC0B6" w:rsidR="00B615A0" w:rsidRDefault="00B615A0" w:rsidP="00B615A0">
      <w:pPr>
        <w:pStyle w:val="Body"/>
        <w:ind w:firstLine="432"/>
        <w:rPr>
          <w:ins w:id="269" w:author="Justin Yeakel" w:date="2021-08-04T13:40:00Z"/>
          <w:rFonts w:ascii="Arial" w:hAnsi="Arial"/>
          <w:b/>
          <w:bCs/>
          <w:i/>
          <w:iCs/>
          <w:sz w:val="20"/>
          <w:szCs w:val="20"/>
          <w:lang w:val="en-US"/>
        </w:rPr>
      </w:pPr>
    </w:p>
    <w:p w14:paraId="4E99C26C" w14:textId="6E40AE86" w:rsidR="003E3BB5" w:rsidRDefault="003E3BB5" w:rsidP="00DC652B">
      <w:pPr>
        <w:pStyle w:val="Body"/>
        <w:widowControl w:val="0"/>
        <w:tabs>
          <w:tab w:val="left" w:pos="432"/>
        </w:tabs>
        <w:suppressAutoHyphens/>
        <w:ind w:firstLine="450"/>
        <w:rPr>
          <w:ins w:id="270" w:author="Justin Yeakel" w:date="2021-08-04T13:40:00Z"/>
          <w:rFonts w:ascii="Arial" w:hAnsi="Arial"/>
          <w:sz w:val="20"/>
          <w:szCs w:val="20"/>
          <w:lang w:val="en-US"/>
        </w:rPr>
        <w:pPrChange w:id="271" w:author="Justin Yeakel" w:date="2021-08-04T14:47:00Z">
          <w:pPr>
            <w:pStyle w:val="Body"/>
            <w:widowControl w:val="0"/>
            <w:tabs>
              <w:tab w:val="left" w:pos="432"/>
            </w:tabs>
            <w:suppressAutoHyphens/>
          </w:pPr>
        </w:pPrChange>
      </w:pPr>
      <w:commentRangeStart w:id="272"/>
      <w:ins w:id="273" w:author="Justin Yeakel" w:date="2021-08-04T13:40:00Z">
        <w:r>
          <w:rPr>
            <w:rFonts w:ascii="Arial" w:hAnsi="Arial"/>
            <w:sz w:val="20"/>
            <w:szCs w:val="20"/>
            <w:lang w:val="en-US"/>
          </w:rPr>
          <w:t xml:space="preserve">Mechanistic foraging models provide a means to quantify the potential niche space of a consumer given a range of </w:t>
        </w:r>
      </w:ins>
      <w:ins w:id="274" w:author="Justin Yeakel" w:date="2021-08-04T14:08:00Z">
        <w:r w:rsidR="00132FB4">
          <w:rPr>
            <w:rFonts w:ascii="Arial" w:hAnsi="Arial"/>
            <w:sz w:val="20"/>
            <w:szCs w:val="20"/>
            <w:lang w:val="en-US"/>
          </w:rPr>
          <w:t xml:space="preserve">ecological and physiological </w:t>
        </w:r>
      </w:ins>
      <w:ins w:id="275" w:author="Justin Yeakel" w:date="2021-08-04T13:40:00Z">
        <w:r>
          <w:rPr>
            <w:rFonts w:ascii="Arial" w:hAnsi="Arial"/>
            <w:sz w:val="20"/>
            <w:szCs w:val="20"/>
            <w:lang w:val="en-US"/>
          </w:rPr>
          <w:t xml:space="preserve">constraints. If the constraints captured by a foraging model play a central role in shaping the foraging behaviors of consumers in natural systems, the niche-space enumerated by the model can be used as a lens by which the larger community can be understood. However, even a simple foraging model can result in an enormous complexity of </w:t>
        </w:r>
      </w:ins>
      <w:ins w:id="276" w:author="Justin Yeakel" w:date="2021-08-04T14:09:00Z">
        <w:r w:rsidR="00A57353">
          <w:rPr>
            <w:rFonts w:ascii="Arial" w:hAnsi="Arial"/>
            <w:sz w:val="20"/>
            <w:szCs w:val="20"/>
            <w:lang w:val="en-US"/>
          </w:rPr>
          <w:t>behaviors</w:t>
        </w:r>
      </w:ins>
      <w:ins w:id="277" w:author="Justin Yeakel" w:date="2021-08-04T13:40:00Z">
        <w:r>
          <w:rPr>
            <w:rFonts w:ascii="Arial" w:hAnsi="Arial"/>
            <w:sz w:val="20"/>
            <w:szCs w:val="20"/>
            <w:lang w:val="en-US"/>
          </w:rPr>
          <w:t>, and a central challenge in understanding both model and natural ecological systems reside</w:t>
        </w:r>
      </w:ins>
      <w:ins w:id="278" w:author="Justin Yeakel" w:date="2021-08-04T14:09:00Z">
        <w:r w:rsidR="00A6516C">
          <w:rPr>
            <w:rFonts w:ascii="Arial" w:hAnsi="Arial"/>
            <w:sz w:val="20"/>
            <w:szCs w:val="20"/>
            <w:lang w:val="en-US"/>
          </w:rPr>
          <w:t>s</w:t>
        </w:r>
      </w:ins>
      <w:ins w:id="279" w:author="Justin Yeakel" w:date="2021-08-04T13:40:00Z">
        <w:r>
          <w:rPr>
            <w:rFonts w:ascii="Arial" w:hAnsi="Arial"/>
            <w:sz w:val="20"/>
            <w:szCs w:val="20"/>
            <w:lang w:val="en-US"/>
          </w:rPr>
          <w:t xml:space="preserve"> in excising low-dimensional relationships from high-dimensional data, particularly when such data are generated from interactions with nonlinear dependencies.</w:t>
        </w:r>
      </w:ins>
      <w:commentRangeEnd w:id="272"/>
      <w:ins w:id="280" w:author="Justin Yeakel" w:date="2021-08-04T14:34:00Z">
        <w:r w:rsidR="005E0820">
          <w:rPr>
            <w:rStyle w:val="CommentReference"/>
            <w:rFonts w:ascii="Times New Roman" w:hAnsi="Times New Roman" w:cs="Times New Roman"/>
            <w:color w:val="auto"/>
            <w:lang w:val="en-US"/>
            <w14:textOutline w14:w="0" w14:cap="rnd" w14:cmpd="sng" w14:algn="ctr">
              <w14:noFill/>
              <w14:prstDash w14:val="solid"/>
              <w14:bevel/>
            </w14:textOutline>
          </w:rPr>
          <w:commentReference w:id="272"/>
        </w:r>
      </w:ins>
    </w:p>
    <w:p w14:paraId="7BC48A1D" w14:textId="77777777" w:rsidR="003E3BB5" w:rsidRDefault="003E3BB5" w:rsidP="006E232D">
      <w:pPr>
        <w:pStyle w:val="Body"/>
        <w:widowControl w:val="0"/>
        <w:tabs>
          <w:tab w:val="left" w:pos="432"/>
        </w:tabs>
        <w:suppressAutoHyphens/>
        <w:rPr>
          <w:ins w:id="282" w:author="Justin Yeakel" w:date="2021-08-04T13:40:00Z"/>
          <w:rFonts w:ascii="Arial" w:hAnsi="Arial"/>
          <w:b/>
          <w:bCs/>
          <w:sz w:val="20"/>
          <w:szCs w:val="20"/>
          <w:lang w:val="en-US"/>
        </w:rPr>
      </w:pPr>
    </w:p>
    <w:p w14:paraId="3DF3756B" w14:textId="1E5CB5E6" w:rsidR="003E3BB5" w:rsidRPr="001D548F" w:rsidRDefault="003E3BB5" w:rsidP="006E232D">
      <w:pPr>
        <w:pStyle w:val="Body"/>
        <w:widowControl w:val="0"/>
        <w:tabs>
          <w:tab w:val="left" w:pos="432"/>
        </w:tabs>
        <w:suppressAutoHyphens/>
        <w:rPr>
          <w:ins w:id="283" w:author="Justin Yeakel" w:date="2021-08-04T13:40:00Z"/>
          <w:rFonts w:ascii="Arial" w:hAnsi="Arial"/>
          <w:sz w:val="20"/>
          <w:szCs w:val="20"/>
          <w:lang w:val="en-US"/>
        </w:rPr>
      </w:pPr>
      <w:commentRangeStart w:id="284"/>
      <w:commentRangeStart w:id="285"/>
      <w:ins w:id="286" w:author="Justin Yeakel" w:date="2021-08-04T13:40:00Z">
        <w:r>
          <w:rPr>
            <w:rFonts w:ascii="Arial" w:hAnsi="Arial"/>
            <w:sz w:val="20"/>
            <w:szCs w:val="20"/>
            <w:lang w:val="en-US"/>
          </w:rPr>
          <w:tab/>
          <w:t>We simulate a consumer foraging in a seasonal environment given a set of resource functional groups (</w:t>
        </w:r>
      </w:ins>
      <w:ins w:id="287" w:author="Justin Yeakel" w:date="2021-08-04T14:35:00Z">
        <w:r w:rsidR="000D3586">
          <w:rPr>
            <w:rFonts w:ascii="Arial" w:hAnsi="Arial"/>
            <w:sz w:val="20"/>
            <w:szCs w:val="20"/>
            <w:lang w:val="en-US"/>
          </w:rPr>
          <w:t>legend, Fig. 7A</w:t>
        </w:r>
      </w:ins>
      <w:ins w:id="288" w:author="Justin Yeakel" w:date="2021-08-04T13:40:00Z">
        <w:r>
          <w:rPr>
            <w:rFonts w:ascii="Arial" w:hAnsi="Arial"/>
            <w:sz w:val="20"/>
            <w:szCs w:val="20"/>
            <w:lang w:val="en-US"/>
          </w:rPr>
          <w:t>) with differ</w:t>
        </w:r>
      </w:ins>
      <w:ins w:id="289" w:author="Justin Yeakel" w:date="2021-08-04T13:42:00Z">
        <w:r w:rsidR="000409E3">
          <w:rPr>
            <w:rFonts w:ascii="Arial" w:hAnsi="Arial"/>
            <w:sz w:val="20"/>
            <w:szCs w:val="20"/>
            <w:lang w:val="en-US"/>
          </w:rPr>
          <w:t>ent</w:t>
        </w:r>
      </w:ins>
      <w:ins w:id="290" w:author="Justin Yeakel" w:date="2021-08-04T13:40:00Z">
        <w:r>
          <w:rPr>
            <w:rFonts w:ascii="Arial" w:hAnsi="Arial"/>
            <w:sz w:val="20"/>
            <w:szCs w:val="20"/>
            <w:lang w:val="en-US"/>
          </w:rPr>
          <w:t xml:space="preserve"> spatial distributions </w:t>
        </w:r>
      </w:ins>
      <w:ins w:id="291" w:author="Justin Yeakel" w:date="2021-08-04T13:42:00Z">
        <w:r w:rsidR="000409E3">
          <w:rPr>
            <w:rFonts w:ascii="Arial" w:hAnsi="Arial"/>
            <w:sz w:val="20"/>
            <w:szCs w:val="20"/>
            <w:lang w:val="en-US"/>
          </w:rPr>
          <w:t>in</w:t>
        </w:r>
      </w:ins>
      <w:ins w:id="292" w:author="Justin Yeakel" w:date="2021-08-04T13:40:00Z">
        <w:r>
          <w:rPr>
            <w:rFonts w:ascii="Arial" w:hAnsi="Arial"/>
            <w:sz w:val="20"/>
            <w:szCs w:val="20"/>
            <w:lang w:val="en-US"/>
          </w:rPr>
          <w:t xml:space="preserve"> fall (non-monsoonal) and spring (monsoonal) seasons, such that </w:t>
        </w:r>
      </w:ins>
      <m:oMath>
        <m:sSub>
          <m:sSubPr>
            <m:ctrlPr>
              <w:ins w:id="293" w:author="Justin Yeakel" w:date="2021-08-04T13:43:00Z">
                <w:rPr>
                  <w:rFonts w:ascii="Cambria Math" w:hAnsi="Cambria Math"/>
                  <w:i/>
                  <w:sz w:val="20"/>
                  <w:szCs w:val="20"/>
                  <w:lang w:val="en-US"/>
                </w:rPr>
              </w:ins>
            </m:ctrlPr>
          </m:sSubPr>
          <m:e>
            <m:r>
              <w:ins w:id="294" w:author="Justin Yeakel" w:date="2021-08-04T13:43:00Z">
                <w:rPr>
                  <w:rFonts w:ascii="Cambria Math" w:hAnsi="Cambria Math"/>
                  <w:sz w:val="20"/>
                  <w:szCs w:val="20"/>
                  <w:lang w:val="en-US"/>
                </w:rPr>
                <m:t>μ</m:t>
              </w:ins>
            </m:r>
          </m:e>
          <m:sub>
            <m:r>
              <w:ins w:id="295" w:author="Justin Yeakel" w:date="2021-08-04T13:43:00Z">
                <w:rPr>
                  <w:rFonts w:ascii="Cambria Math" w:hAnsi="Cambria Math"/>
                  <w:sz w:val="20"/>
                  <w:szCs w:val="20"/>
                  <w:lang w:val="en-US"/>
                </w:rPr>
                <m:t>si</m:t>
              </w:ins>
            </m:r>
          </m:sub>
        </m:sSub>
      </m:oMath>
      <w:ins w:id="296" w:author="Justin Yeakel" w:date="2021-08-04T13:40:00Z">
        <w:r>
          <w:rPr>
            <w:rFonts w:ascii="Arial" w:hAnsi="Arial"/>
            <w:sz w:val="20"/>
            <w:szCs w:val="20"/>
            <w:lang w:val="en-US"/>
          </w:rPr>
          <w:t xml:space="preserve"> is the mean encounter rate where </w:t>
        </w:r>
      </w:ins>
      <m:oMath>
        <m:r>
          <w:ins w:id="297" w:author="Justin Yeakel" w:date="2021-08-04T13:44:00Z">
            <w:rPr>
              <w:rFonts w:ascii="Cambria Math" w:hAnsi="Cambria Math"/>
              <w:sz w:val="20"/>
              <w:szCs w:val="20"/>
              <w:lang w:val="en-US"/>
            </w:rPr>
            <m:t>s</m:t>
          </w:ins>
        </m:r>
      </m:oMath>
      <w:ins w:id="298" w:author="Justin Yeakel" w:date="2021-08-04T13:40:00Z">
        <w:r>
          <w:rPr>
            <w:rFonts w:ascii="Arial" w:hAnsi="Arial"/>
            <w:sz w:val="20"/>
            <w:szCs w:val="20"/>
            <w:lang w:val="en-US"/>
          </w:rPr>
          <w:t xml:space="preserve"> denotes season and </w:t>
        </w:r>
      </w:ins>
      <m:oMath>
        <m:r>
          <w:ins w:id="299" w:author="Justin Yeakel" w:date="2021-08-04T13:44:00Z">
            <w:rPr>
              <w:rFonts w:ascii="Cambria Math" w:hAnsi="Cambria Math"/>
              <w:sz w:val="20"/>
              <w:szCs w:val="20"/>
              <w:lang w:val="en-US"/>
            </w:rPr>
            <m:t>i=1…N</m:t>
          </w:ins>
        </m:r>
      </m:oMath>
      <w:ins w:id="300" w:author="Justin Yeakel" w:date="2021-08-04T13:40:00Z">
        <w:r>
          <w:rPr>
            <w:rFonts w:ascii="Arial" w:hAnsi="Arial"/>
            <w:sz w:val="20"/>
            <w:szCs w:val="20"/>
            <w:lang w:val="en-US"/>
          </w:rPr>
          <w:t xml:space="preserve"> functional groups. A consumer of mass </w:t>
        </w:r>
      </w:ins>
      <m:oMath>
        <m:r>
          <w:ins w:id="301" w:author="Justin Yeakel" w:date="2021-08-04T13:44:00Z">
            <w:rPr>
              <w:rFonts w:ascii="Cambria Math" w:hAnsi="Cambria Math"/>
              <w:sz w:val="20"/>
              <w:szCs w:val="20"/>
              <w:lang w:val="en-US"/>
            </w:rPr>
            <m:t>M</m:t>
          </w:ins>
        </m:r>
      </m:oMath>
      <w:ins w:id="302" w:author="Justin Yeakel" w:date="2021-08-04T13:40:00Z">
        <w:r>
          <w:rPr>
            <w:rFonts w:ascii="Arial" w:hAnsi="Arial"/>
            <w:sz w:val="20"/>
            <w:szCs w:val="20"/>
            <w:lang w:val="en-US"/>
          </w:rPr>
          <w:t xml:space="preserve"> forages within this landscape, targeting a particular functional group with weight </w:t>
        </w:r>
      </w:ins>
      <m:oMath>
        <m:r>
          <w:ins w:id="303" w:author="Justin Yeakel" w:date="2021-08-04T13:44:00Z">
            <w:rPr>
              <w:rFonts w:ascii="Cambria Math" w:hAnsi="Cambria Math"/>
              <w:sz w:val="20"/>
              <w:szCs w:val="20"/>
              <w:lang w:val="en-US"/>
            </w:rPr>
            <m:t>τ</m:t>
          </w:ins>
        </m:r>
      </m:oMath>
      <w:ins w:id="304" w:author="Justin Yeakel" w:date="2021-08-04T13:40:00Z">
        <w:r>
          <w:rPr>
            <w:rFonts w:ascii="Arial" w:hAnsi="Arial"/>
            <w:sz w:val="20"/>
            <w:szCs w:val="20"/>
            <w:lang w:val="en-US"/>
          </w:rPr>
          <w:t xml:space="preserve">. The targeting weight </w:t>
        </w:r>
      </w:ins>
      <m:oMath>
        <m:r>
          <w:ins w:id="305" w:author="Justin Yeakel" w:date="2021-08-04T13:44:00Z">
            <w:rPr>
              <w:rFonts w:ascii="Cambria Math" w:hAnsi="Cambria Math"/>
              <w:sz w:val="20"/>
              <w:szCs w:val="20"/>
              <w:lang w:val="en-US"/>
            </w:rPr>
            <m:t>τ</m:t>
          </w:ins>
        </m:r>
      </m:oMath>
      <w:ins w:id="306" w:author="Justin Yeakel" w:date="2021-08-04T13:44:00Z">
        <w:r w:rsidR="00605C20">
          <w:rPr>
            <w:rFonts w:ascii="Arial" w:hAnsi="Arial"/>
            <w:sz w:val="20"/>
            <w:szCs w:val="20"/>
            <w:lang w:val="en-US"/>
          </w:rPr>
          <w:t xml:space="preserve"> </w:t>
        </w:r>
      </w:ins>
      <w:ins w:id="307" w:author="Justin Yeakel" w:date="2021-08-04T13:40:00Z">
        <w:r>
          <w:rPr>
            <w:rFonts w:ascii="Arial" w:hAnsi="Arial"/>
            <w:sz w:val="20"/>
            <w:szCs w:val="20"/>
            <w:lang w:val="en-US"/>
          </w:rPr>
          <w:t xml:space="preserve">indicates that for each consumer-resource interaction, the consumer will find and acquire its targeted resource with probability </w:t>
        </w:r>
      </w:ins>
      <m:oMath>
        <m:r>
          <w:ins w:id="308" w:author="Justin Yeakel" w:date="2021-08-04T13:45:00Z">
            <w:rPr>
              <w:rFonts w:ascii="Cambria Math" w:hAnsi="Cambria Math"/>
              <w:sz w:val="20"/>
              <w:szCs w:val="20"/>
              <w:lang w:val="en-US"/>
            </w:rPr>
            <m:t>τ</m:t>
          </w:ins>
        </m:r>
      </m:oMath>
      <w:ins w:id="309" w:author="Justin Yeakel" w:date="2021-08-04T13:45:00Z">
        <w:r w:rsidR="00605C20">
          <w:rPr>
            <w:rFonts w:ascii="Arial" w:hAnsi="Arial"/>
            <w:sz w:val="20"/>
            <w:szCs w:val="20"/>
            <w:lang w:val="en-US"/>
          </w:rPr>
          <w:t xml:space="preserve"> a</w:t>
        </w:r>
      </w:ins>
      <w:proofErr w:type="spellStart"/>
      <w:ins w:id="310" w:author="Justin Yeakel" w:date="2021-08-04T13:40:00Z">
        <w:r>
          <w:rPr>
            <w:rFonts w:ascii="Arial" w:hAnsi="Arial"/>
            <w:sz w:val="20"/>
            <w:szCs w:val="20"/>
            <w:lang w:val="en-US"/>
          </w:rPr>
          <w:t>nd</w:t>
        </w:r>
        <w:proofErr w:type="spellEnd"/>
        <w:r>
          <w:rPr>
            <w:rFonts w:ascii="Arial" w:hAnsi="Arial"/>
            <w:sz w:val="20"/>
            <w:szCs w:val="20"/>
            <w:lang w:val="en-US"/>
          </w:rPr>
          <w:t xml:space="preserve"> target the closest resource group (regardless of preference) with probably </w:t>
        </w:r>
      </w:ins>
      <m:oMath>
        <m:r>
          <w:ins w:id="311" w:author="Justin Yeakel" w:date="2021-08-04T13:45:00Z">
            <w:rPr>
              <w:rFonts w:ascii="Cambria Math" w:hAnsi="Cambria Math"/>
              <w:sz w:val="20"/>
              <w:szCs w:val="20"/>
              <w:lang w:val="en-US"/>
            </w:rPr>
            <m:t>1-τ</m:t>
          </w:ins>
        </m:r>
      </m:oMath>
      <w:ins w:id="312" w:author="Justin Yeakel" w:date="2021-08-04T13:40:00Z">
        <w:r>
          <w:rPr>
            <w:rFonts w:ascii="Arial" w:hAnsi="Arial"/>
            <w:sz w:val="20"/>
            <w:szCs w:val="20"/>
            <w:lang w:val="en-US"/>
          </w:rPr>
          <w:t>.</w:t>
        </w:r>
      </w:ins>
      <w:ins w:id="313" w:author="Justin Yeakel" w:date="2021-08-04T14:42:00Z">
        <w:r w:rsidR="00573E33">
          <w:rPr>
            <w:rFonts w:ascii="Arial" w:hAnsi="Arial"/>
            <w:sz w:val="20"/>
            <w:szCs w:val="20"/>
            <w:lang w:val="en-US"/>
          </w:rPr>
          <w:t xml:space="preserve"> Resource distances are drawn from a distribution parameterized by </w:t>
        </w:r>
      </w:ins>
      <w:ins w:id="314" w:author="Justin Yeakel" w:date="2021-08-04T14:43:00Z">
        <w:r w:rsidR="00585531">
          <w:rPr>
            <w:rFonts w:ascii="Arial" w:hAnsi="Arial"/>
            <w:sz w:val="20"/>
            <w:szCs w:val="20"/>
            <w:lang w:val="en-US"/>
          </w:rPr>
          <w:t>measured</w:t>
        </w:r>
      </w:ins>
      <w:ins w:id="315" w:author="Justin Yeakel" w:date="2021-08-04T14:42:00Z">
        <w:r w:rsidR="00585531">
          <w:rPr>
            <w:rFonts w:ascii="Arial" w:hAnsi="Arial"/>
            <w:sz w:val="20"/>
            <w:szCs w:val="20"/>
            <w:lang w:val="en-US"/>
          </w:rPr>
          <w:t xml:space="preserve"> resource densities.</w:t>
        </w:r>
      </w:ins>
      <w:ins w:id="316" w:author="Justin Yeakel" w:date="2021-08-04T13:40:00Z">
        <w:r>
          <w:rPr>
            <w:rFonts w:ascii="Arial" w:hAnsi="Arial"/>
            <w:sz w:val="20"/>
            <w:szCs w:val="20"/>
            <w:lang w:val="en-US"/>
          </w:rPr>
          <w:t xml:space="preserve"> Once a consumer-resource interaction is drawn, the consumer travels the distance to the resource with velocity </w:t>
        </w:r>
      </w:ins>
      <m:oMath>
        <m:r>
          <w:ins w:id="317" w:author="Justin Yeakel" w:date="2021-08-04T13:45:00Z">
            <w:rPr>
              <w:rFonts w:ascii="Cambria Math" w:hAnsi="Cambria Math"/>
              <w:sz w:val="20"/>
              <w:szCs w:val="20"/>
              <w:lang w:val="en-US"/>
            </w:rPr>
            <m:t>v(M)</m:t>
          </w:ins>
        </m:r>
      </m:oMath>
      <w:ins w:id="318" w:author="Justin Yeakel" w:date="2021-08-04T13:40:00Z">
        <w:r>
          <w:rPr>
            <w:rFonts w:ascii="Arial" w:hAnsi="Arial"/>
            <w:sz w:val="20"/>
            <w:szCs w:val="20"/>
            <w:lang w:val="en-US"/>
          </w:rPr>
          <w:t xml:space="preserve"> and assimilates both bulk energy (kJ) and nitrogen content based on the resource</w:t>
        </w:r>
        <w:r>
          <w:rPr>
            <w:rFonts w:ascii="Arial" w:hAnsi="Arial"/>
            <w:sz w:val="20"/>
            <w:szCs w:val="20"/>
            <w:rtl/>
          </w:rPr>
          <w:t>’</w:t>
        </w:r>
        <w:r>
          <w:rPr>
            <w:rFonts w:ascii="Arial" w:hAnsi="Arial"/>
            <w:sz w:val="20"/>
            <w:szCs w:val="20"/>
            <w:lang w:val="en-US"/>
          </w:rPr>
          <w:t>s energy density and nitrogen concentration, respectively.</w:t>
        </w:r>
      </w:ins>
      <w:ins w:id="319" w:author="Justin Yeakel" w:date="2021-08-04T14:11:00Z">
        <w:r w:rsidR="007A6DF0">
          <w:rPr>
            <w:rFonts w:ascii="Arial" w:hAnsi="Arial"/>
            <w:sz w:val="20"/>
            <w:szCs w:val="20"/>
            <w:lang w:val="en-US"/>
          </w:rPr>
          <w:t xml:space="preserve"> The time required for a consumer to travel to the next resource</w:t>
        </w:r>
      </w:ins>
      <w:ins w:id="320" w:author="Justin Yeakel" w:date="2021-08-04T14:12:00Z">
        <w:r w:rsidR="00C90F45">
          <w:rPr>
            <w:rFonts w:ascii="Arial" w:hAnsi="Arial"/>
            <w:sz w:val="20"/>
            <w:szCs w:val="20"/>
            <w:lang w:val="en-US"/>
          </w:rPr>
          <w:t xml:space="preserve"> </w:t>
        </w:r>
      </w:ins>
      <m:oMath>
        <m:r>
          <w:ins w:id="321" w:author="Justin Yeakel" w:date="2021-08-04T14:12:00Z">
            <w:rPr>
              <w:rFonts w:ascii="Cambria Math" w:hAnsi="Cambria Math"/>
              <w:sz w:val="20"/>
              <w:szCs w:val="20"/>
              <w:lang w:val="en-US"/>
            </w:rPr>
            <m:t>i</m:t>
          </w:ins>
        </m:r>
      </m:oMath>
      <w:ins w:id="322" w:author="Justin Yeakel" w:date="2021-08-04T14:11:00Z">
        <w:r w:rsidR="007A6DF0">
          <w:rPr>
            <w:rFonts w:ascii="Arial" w:hAnsi="Arial"/>
            <w:sz w:val="20"/>
            <w:szCs w:val="20"/>
            <w:lang w:val="en-US"/>
          </w:rPr>
          <w:t xml:space="preserve"> </w:t>
        </w:r>
      </w:ins>
      <w:ins w:id="323" w:author="Justin Yeakel" w:date="2021-08-04T14:40:00Z">
        <w:r w:rsidR="007F3BC8">
          <w:rPr>
            <w:rFonts w:ascii="Arial" w:hAnsi="Arial"/>
            <w:sz w:val="20"/>
            <w:szCs w:val="20"/>
            <w:lang w:val="en-US"/>
          </w:rPr>
          <w:t xml:space="preserve">increases with </w:t>
        </w:r>
        <w:r w:rsidR="00811D4F">
          <w:rPr>
            <w:rFonts w:ascii="Arial" w:hAnsi="Arial"/>
            <w:sz w:val="20"/>
            <w:szCs w:val="20"/>
            <w:lang w:val="en-US"/>
          </w:rPr>
          <w:t>distance and thus</w:t>
        </w:r>
      </w:ins>
      <w:ins w:id="324" w:author="Justin Yeakel" w:date="2021-08-04T14:11:00Z">
        <w:r w:rsidR="007A6DF0">
          <w:rPr>
            <w:rFonts w:ascii="Arial" w:hAnsi="Arial"/>
            <w:sz w:val="20"/>
            <w:szCs w:val="20"/>
            <w:lang w:val="en-US"/>
          </w:rPr>
          <w:t xml:space="preserve"> </w:t>
        </w:r>
        <w:r w:rsidR="00C90F45">
          <w:rPr>
            <w:rFonts w:ascii="Arial" w:hAnsi="Arial"/>
            <w:sz w:val="20"/>
            <w:szCs w:val="20"/>
            <w:lang w:val="en-US"/>
          </w:rPr>
          <w:t xml:space="preserve">inversely proportional to its </w:t>
        </w:r>
        <w:r w:rsidR="00C90F45">
          <w:rPr>
            <w:rFonts w:ascii="Arial" w:hAnsi="Arial"/>
            <w:sz w:val="20"/>
            <w:szCs w:val="20"/>
            <w:lang w:val="en-US"/>
          </w:rPr>
          <w:lastRenderedPageBreak/>
          <w:t xml:space="preserve">encounter rate </w:t>
        </w:r>
      </w:ins>
      <m:oMath>
        <m:sSub>
          <m:sSubPr>
            <m:ctrlPr>
              <w:ins w:id="325" w:author="Justin Yeakel" w:date="2021-08-04T14:12:00Z">
                <w:rPr>
                  <w:rFonts w:ascii="Cambria Math" w:hAnsi="Cambria Math"/>
                  <w:i/>
                  <w:sz w:val="20"/>
                  <w:szCs w:val="20"/>
                  <w:lang w:val="en-US"/>
                </w:rPr>
              </w:ins>
            </m:ctrlPr>
          </m:sSubPr>
          <m:e>
            <m:r>
              <w:ins w:id="326" w:author="Justin Yeakel" w:date="2021-08-04T14:12:00Z">
                <w:rPr>
                  <w:rFonts w:ascii="Cambria Math" w:hAnsi="Cambria Math"/>
                  <w:sz w:val="20"/>
                  <w:szCs w:val="20"/>
                  <w:lang w:val="en-US"/>
                </w:rPr>
                <m:t>μ</m:t>
              </w:ins>
            </m:r>
          </m:e>
          <m:sub>
            <m:r>
              <w:ins w:id="327" w:author="Justin Yeakel" w:date="2021-08-04T14:12:00Z">
                <w:rPr>
                  <w:rFonts w:ascii="Cambria Math" w:hAnsi="Cambria Math"/>
                  <w:sz w:val="20"/>
                  <w:szCs w:val="20"/>
                  <w:lang w:val="en-US"/>
                </w:rPr>
                <m:t>si</m:t>
              </w:ins>
            </m:r>
          </m:sub>
        </m:sSub>
      </m:oMath>
      <w:ins w:id="328" w:author="Justin Yeakel" w:date="2021-08-04T14:12:00Z">
        <w:r w:rsidR="00C90F45">
          <w:rPr>
            <w:rFonts w:ascii="Arial" w:hAnsi="Arial"/>
            <w:sz w:val="20"/>
            <w:szCs w:val="20"/>
            <w:lang w:val="en-US"/>
          </w:rPr>
          <w:t>.</w:t>
        </w:r>
      </w:ins>
      <w:ins w:id="329" w:author="Justin Yeakel" w:date="2021-08-04T13:40:00Z">
        <w:r>
          <w:rPr>
            <w:rFonts w:ascii="Arial" w:hAnsi="Arial"/>
            <w:sz w:val="20"/>
            <w:szCs w:val="20"/>
            <w:lang w:val="en-US"/>
          </w:rPr>
          <w:t xml:space="preserve"> Consumer-resource interactions continue until a predetermined time threshold for the foraging bout,</w:t>
        </w:r>
      </w:ins>
      <w:ins w:id="330" w:author="Justin Yeakel" w:date="2021-08-04T13:46:00Z">
        <w:r w:rsidR="00B06208">
          <w:rPr>
            <w:rFonts w:ascii="Arial" w:hAnsi="Arial"/>
            <w:sz w:val="20"/>
            <w:szCs w:val="20"/>
            <w:lang w:val="en-US"/>
          </w:rPr>
          <w:t xml:space="preserve"> </w:t>
        </w:r>
      </w:ins>
      <m:oMath>
        <m:sSub>
          <m:sSubPr>
            <m:ctrlPr>
              <w:ins w:id="331" w:author="Justin Yeakel" w:date="2021-08-04T13:46:00Z">
                <w:rPr>
                  <w:rFonts w:ascii="Cambria Math" w:hAnsi="Cambria Math"/>
                  <w:i/>
                  <w:sz w:val="20"/>
                  <w:szCs w:val="20"/>
                  <w:lang w:val="en-US"/>
                </w:rPr>
              </w:ins>
            </m:ctrlPr>
          </m:sSubPr>
          <m:e>
            <m:r>
              <w:ins w:id="332" w:author="Justin Yeakel" w:date="2021-08-04T13:46:00Z">
                <w:rPr>
                  <w:rFonts w:ascii="Cambria Math" w:hAnsi="Cambria Math"/>
                  <w:sz w:val="20"/>
                  <w:szCs w:val="20"/>
                  <w:lang w:val="en-US"/>
                </w:rPr>
                <m:t>t</m:t>
              </w:ins>
            </m:r>
          </m:e>
          <m:sub>
            <m:r>
              <w:ins w:id="333" w:author="Justin Yeakel" w:date="2021-08-04T13:46:00Z">
                <w:rPr>
                  <w:rFonts w:ascii="Cambria Math" w:hAnsi="Cambria Math"/>
                  <w:sz w:val="20"/>
                  <w:szCs w:val="20"/>
                  <w:lang w:val="en-US"/>
                </w:rPr>
                <m:t>max</m:t>
              </w:ins>
            </m:r>
          </m:sub>
        </m:sSub>
        <m:r>
          <w:ins w:id="334" w:author="Justin Yeakel" w:date="2021-08-04T13:47:00Z">
            <m:rPr>
              <m:sty m:val="p"/>
            </m:rPr>
            <w:rPr>
              <w:rFonts w:ascii="Cambria Math" w:hAnsi="Cambria Math"/>
              <w:sz w:val="20"/>
              <w:szCs w:val="20"/>
              <w:lang w:val="en-US"/>
            </w:rPr>
            <m:t>,</m:t>
          </w:ins>
        </m:r>
        <m:r>
          <w:del w:id="335" w:author="Justin Yeakel" w:date="2021-08-04T13:46:00Z">
            <m:rPr>
              <m:sty m:val="p"/>
            </m:rPr>
            <w:rPr>
              <w:rFonts w:ascii="Cambria Math" w:hAnsi="Cambria Math"/>
              <w:sz w:val="20"/>
              <w:szCs w:val="20"/>
              <w:lang w:val="en-US"/>
            </w:rPr>
            <m:t>max⁡</m:t>
          </w:del>
        </m:r>
      </m:oMath>
      <w:ins w:id="336" w:author="Justin Yeakel" w:date="2021-08-04T13:47:00Z">
        <w:r w:rsidR="00B06208">
          <w:rPr>
            <w:rFonts w:ascii="Arial" w:hAnsi="Arial"/>
            <w:sz w:val="20"/>
            <w:szCs w:val="20"/>
            <w:lang w:val="en-US"/>
          </w:rPr>
          <w:t xml:space="preserve"> i</w:t>
        </w:r>
      </w:ins>
      <w:ins w:id="337" w:author="Justin Yeakel" w:date="2021-08-04T13:40:00Z">
        <w:r>
          <w:rPr>
            <w:rFonts w:ascii="Arial" w:hAnsi="Arial"/>
            <w:sz w:val="20"/>
            <w:szCs w:val="20"/>
            <w:lang w:val="en-US"/>
          </w:rPr>
          <w:t>s reached, whereupon the consumer ceases its foraging activity for the day. We track 300 days of consumer foraging, with 100 days committed to each season in a fall-spring-fall cycle.</w:t>
        </w:r>
        <w:commentRangeEnd w:id="284"/>
        <w:r>
          <w:rPr>
            <w:rStyle w:val="CommentReference"/>
            <w:rFonts w:ascii="Times New Roman" w:hAnsi="Times New Roman" w:cs="Times New Roman"/>
            <w:color w:val="auto"/>
            <w:lang w:val="en-US"/>
            <w14:textOutline w14:w="0" w14:cap="rnd" w14:cmpd="sng" w14:algn="ctr">
              <w14:noFill/>
              <w14:prstDash w14:val="solid"/>
              <w14:bevel/>
            </w14:textOutline>
          </w:rPr>
          <w:commentReference w:id="284"/>
        </w:r>
      </w:ins>
      <w:commentRangeEnd w:id="285"/>
      <w:ins w:id="338" w:author="Justin Yeakel" w:date="2021-08-04T14:34:00Z">
        <w:r w:rsidR="00F1177D">
          <w:rPr>
            <w:rStyle w:val="CommentReference"/>
            <w:rFonts w:ascii="Times New Roman" w:hAnsi="Times New Roman" w:cs="Times New Roman"/>
            <w:color w:val="auto"/>
            <w:lang w:val="en-US"/>
            <w14:textOutline w14:w="0" w14:cap="rnd" w14:cmpd="sng" w14:algn="ctr">
              <w14:noFill/>
              <w14:prstDash w14:val="solid"/>
              <w14:bevel/>
            </w14:textOutline>
          </w:rPr>
          <w:commentReference w:id="285"/>
        </w:r>
      </w:ins>
    </w:p>
    <w:p w14:paraId="5F9FF72C" w14:textId="77777777" w:rsidR="003E3BB5" w:rsidRPr="00E932BB" w:rsidDel="004E6F24" w:rsidRDefault="003E3BB5" w:rsidP="00B615A0">
      <w:pPr>
        <w:pStyle w:val="Body"/>
        <w:ind w:firstLine="432"/>
        <w:rPr>
          <w:del w:id="340" w:author="Justin Yeakel" w:date="2021-08-04T13:50:00Z"/>
          <w:rFonts w:ascii="Arial" w:hAnsi="Arial"/>
          <w:b/>
          <w:bCs/>
          <w:i/>
          <w:iCs/>
          <w:sz w:val="20"/>
          <w:szCs w:val="20"/>
          <w:lang w:val="en-US"/>
        </w:rPr>
      </w:pPr>
    </w:p>
    <w:p w14:paraId="7E357E30" w14:textId="77777777" w:rsidR="00A254C9" w:rsidRDefault="00A254C9" w:rsidP="004E6F24">
      <w:pPr>
        <w:pStyle w:val="Body"/>
        <w:rPr>
          <w:ins w:id="341" w:author="Justin Yeakel" w:date="2021-08-04T13:49:00Z"/>
          <w:rFonts w:ascii="Arial" w:hAnsi="Arial"/>
          <w:sz w:val="20"/>
          <w:szCs w:val="20"/>
          <w:lang w:val="en-US"/>
        </w:rPr>
        <w:pPrChange w:id="342" w:author="Justin Yeakel" w:date="2021-08-04T13:50:00Z">
          <w:pPr>
            <w:pStyle w:val="Body"/>
            <w:ind w:firstLine="432"/>
          </w:pPr>
        </w:pPrChange>
      </w:pPr>
    </w:p>
    <w:p w14:paraId="507CC407" w14:textId="0506B372" w:rsidR="00EF4488" w:rsidRDefault="00A254C9" w:rsidP="001E4BEA">
      <w:pPr>
        <w:pStyle w:val="Body"/>
        <w:ind w:firstLine="432"/>
        <w:rPr>
          <w:rFonts w:ascii="Arial" w:hAnsi="Arial"/>
          <w:sz w:val="20"/>
          <w:szCs w:val="20"/>
          <w:lang w:val="en-US"/>
        </w:rPr>
      </w:pPr>
      <w:ins w:id="343" w:author="Justin Yeakel" w:date="2021-08-04T13:49:00Z">
        <w:r>
          <w:rPr>
            <w:rFonts w:ascii="Arial" w:hAnsi="Arial"/>
            <w:sz w:val="20"/>
            <w:szCs w:val="20"/>
            <w:lang w:val="en-US"/>
          </w:rPr>
          <w:t xml:space="preserve">Our </w:t>
        </w:r>
      </w:ins>
      <w:ins w:id="344" w:author="Justin Yeakel" w:date="2021-08-04T14:13:00Z">
        <w:r w:rsidR="00D27894">
          <w:rPr>
            <w:rFonts w:ascii="Arial" w:hAnsi="Arial"/>
            <w:sz w:val="20"/>
            <w:szCs w:val="20"/>
            <w:lang w:val="en-US"/>
          </w:rPr>
          <w:t>simple</w:t>
        </w:r>
      </w:ins>
      <w:ins w:id="345" w:author="Justin Yeakel" w:date="2021-08-04T13:49:00Z">
        <w:r>
          <w:rPr>
            <w:rFonts w:ascii="Arial" w:hAnsi="Arial"/>
            <w:sz w:val="20"/>
            <w:szCs w:val="20"/>
            <w:lang w:val="en-US"/>
          </w:rPr>
          <w:t xml:space="preserve"> foraging model enables tracking of temporal changes in diet as well as daily energetic gains. In our example, there are </w:t>
        </w:r>
      </w:ins>
      <w:ins w:id="346" w:author="Justin Yeakel" w:date="2021-08-04T14:16:00Z">
        <w:r w:rsidR="001702C1">
          <w:rPr>
            <w:rFonts w:ascii="Arial" w:hAnsi="Arial"/>
            <w:sz w:val="20"/>
            <w:szCs w:val="20"/>
            <w:lang w:val="en-US"/>
          </w:rPr>
          <w:t>6</w:t>
        </w:r>
      </w:ins>
      <w:ins w:id="347" w:author="Justin Yeakel" w:date="2021-08-04T13:49:00Z">
        <w:r>
          <w:rPr>
            <w:rFonts w:ascii="Arial" w:hAnsi="Arial"/>
            <w:sz w:val="20"/>
            <w:szCs w:val="20"/>
            <w:lang w:val="en-US"/>
          </w:rPr>
          <w:t xml:space="preserve"> resource groups and we explore targeting strategies ranging from </w:t>
        </w:r>
      </w:ins>
      <m:oMath>
        <m:r>
          <w:ins w:id="348" w:author="Justin Yeakel" w:date="2021-08-04T14:38:00Z">
            <w:rPr>
              <w:rFonts w:ascii="Cambria Math" w:hAnsi="Cambria Math"/>
              <w:sz w:val="20"/>
              <w:szCs w:val="20"/>
              <w:lang w:val="en-US"/>
            </w:rPr>
            <m:t>τ=0</m:t>
          </w:ins>
        </m:r>
      </m:oMath>
      <w:ins w:id="349" w:author="Justin Yeakel" w:date="2021-08-04T13:49:00Z">
        <w:r>
          <w:rPr>
            <w:rFonts w:ascii="Arial" w:hAnsi="Arial"/>
            <w:sz w:val="20"/>
            <w:szCs w:val="20"/>
            <w:lang w:val="en-US"/>
          </w:rPr>
          <w:t xml:space="preserve"> representing a consumer that always targets the nearest resource to </w:t>
        </w:r>
      </w:ins>
      <m:oMath>
        <m:r>
          <w:ins w:id="350" w:author="Justin Yeakel" w:date="2021-08-04T14:38:00Z">
            <w:rPr>
              <w:rFonts w:ascii="Cambria Math" w:hAnsi="Cambria Math"/>
              <w:sz w:val="20"/>
              <w:szCs w:val="20"/>
              <w:lang w:val="en-US"/>
            </w:rPr>
            <m:t>τ=1</m:t>
          </w:ins>
        </m:r>
      </m:oMath>
      <w:ins w:id="351" w:author="Justin Yeakel" w:date="2021-08-04T13:49:00Z">
        <w:r>
          <w:rPr>
            <w:rFonts w:ascii="Arial" w:hAnsi="Arial"/>
            <w:sz w:val="20"/>
            <w:szCs w:val="20"/>
            <w:lang w:val="en-US"/>
          </w:rPr>
          <w:t xml:space="preserve"> representing a consumer that always targets one of the </w:t>
        </w:r>
      </w:ins>
      <w:ins w:id="352" w:author="Justin Yeakel" w:date="2021-08-04T14:16:00Z">
        <w:r w:rsidR="001702C1">
          <w:rPr>
            <w:rFonts w:ascii="Arial" w:hAnsi="Arial"/>
            <w:sz w:val="20"/>
            <w:szCs w:val="20"/>
            <w:lang w:val="en-US"/>
          </w:rPr>
          <w:t>6</w:t>
        </w:r>
      </w:ins>
      <w:ins w:id="353" w:author="Justin Yeakel" w:date="2021-08-04T13:49:00Z">
        <w:r>
          <w:rPr>
            <w:rFonts w:ascii="Arial" w:hAnsi="Arial"/>
            <w:sz w:val="20"/>
            <w:szCs w:val="20"/>
            <w:lang w:val="en-US"/>
          </w:rPr>
          <w:t xml:space="preserve"> resource groups regardless of distance (Fig. 7). Accordingly, a single consumer strategy is described by the targeting of a specific resource group with weight </w:t>
        </w:r>
      </w:ins>
      <m:oMath>
        <m:r>
          <w:ins w:id="354" w:author="Justin Yeakel" w:date="2021-08-04T14:17:00Z">
            <w:rPr>
              <w:rFonts w:ascii="Cambria Math" w:hAnsi="Cambria Math"/>
              <w:sz w:val="20"/>
              <w:szCs w:val="20"/>
              <w:lang w:val="en-US"/>
            </w:rPr>
            <m:t>τ</m:t>
          </w:ins>
        </m:r>
        <m:r>
          <w:ins w:id="355" w:author="Justin Yeakel" w:date="2021-08-04T14:17:00Z">
            <w:rPr>
              <w:rFonts w:ascii="Cambria Math" w:hAnsi="Cambria Math"/>
              <w:sz w:val="20"/>
              <w:szCs w:val="20"/>
              <w:lang w:val="en-US"/>
            </w:rPr>
            <m:t>.</m:t>
          </w:ins>
        </m:r>
      </m:oMath>
      <w:ins w:id="356" w:author="Justin Yeakel" w:date="2021-08-04T14:17:00Z">
        <w:r w:rsidR="00760246">
          <w:rPr>
            <w:rFonts w:ascii="Arial" w:hAnsi="Arial"/>
            <w:sz w:val="20"/>
            <w:szCs w:val="20"/>
            <w:lang w:val="en-US"/>
          </w:rPr>
          <w:t xml:space="preserve"> The foraging behavior that is the outcome of this strategy </w:t>
        </w:r>
      </w:ins>
      <w:ins w:id="357" w:author="Justin Yeakel" w:date="2021-08-04T14:18:00Z">
        <w:r w:rsidR="00760246">
          <w:rPr>
            <w:rFonts w:ascii="Arial" w:hAnsi="Arial"/>
            <w:sz w:val="20"/>
            <w:szCs w:val="20"/>
            <w:lang w:val="en-US"/>
          </w:rPr>
          <w:t xml:space="preserve">is defined </w:t>
        </w:r>
        <w:r w:rsidR="008A3358">
          <w:rPr>
            <w:rFonts w:ascii="Arial" w:hAnsi="Arial"/>
            <w:sz w:val="20"/>
            <w:szCs w:val="20"/>
            <w:lang w:val="en-US"/>
          </w:rPr>
          <w:t xml:space="preserve">by a temporal trajectory </w:t>
        </w:r>
        <w:r w:rsidR="00672E02">
          <w:rPr>
            <w:rFonts w:ascii="Arial" w:hAnsi="Arial"/>
            <w:sz w:val="20"/>
            <w:szCs w:val="20"/>
            <w:lang w:val="en-US"/>
          </w:rPr>
          <w:t>describing</w:t>
        </w:r>
        <w:r w:rsidR="008A3358">
          <w:rPr>
            <w:rFonts w:ascii="Arial" w:hAnsi="Arial"/>
            <w:sz w:val="20"/>
            <w:szCs w:val="20"/>
            <w:lang w:val="en-US"/>
          </w:rPr>
          <w:t xml:space="preserve"> the</w:t>
        </w:r>
        <w:r w:rsidR="00672E02">
          <w:rPr>
            <w:rFonts w:ascii="Arial" w:hAnsi="Arial"/>
            <w:sz w:val="20"/>
            <w:szCs w:val="20"/>
            <w:lang w:val="en-US"/>
          </w:rPr>
          <w:t xml:space="preserve"> </w:t>
        </w:r>
      </w:ins>
      <w:ins w:id="358" w:author="Justin Yeakel" w:date="2021-08-04T17:01:00Z">
        <w:r w:rsidR="0076374F">
          <w:rPr>
            <w:rFonts w:ascii="Arial" w:hAnsi="Arial"/>
            <w:sz w:val="20"/>
            <w:szCs w:val="20"/>
            <w:lang w:val="en-US"/>
          </w:rPr>
          <w:t>biweekly</w:t>
        </w:r>
      </w:ins>
      <w:ins w:id="359" w:author="Justin Yeakel" w:date="2021-08-04T14:18:00Z">
        <w:r w:rsidR="008A3358">
          <w:rPr>
            <w:rFonts w:ascii="Arial" w:hAnsi="Arial"/>
            <w:sz w:val="20"/>
            <w:szCs w:val="20"/>
            <w:lang w:val="en-US"/>
          </w:rPr>
          <w:t xml:space="preserve"> proportional contribution</w:t>
        </w:r>
      </w:ins>
      <w:ins w:id="360" w:author="Justin Yeakel" w:date="2021-08-04T14:19:00Z">
        <w:r w:rsidR="00672E02">
          <w:rPr>
            <w:rFonts w:ascii="Arial" w:hAnsi="Arial"/>
            <w:sz w:val="20"/>
            <w:szCs w:val="20"/>
            <w:lang w:val="en-US"/>
          </w:rPr>
          <w:t>s</w:t>
        </w:r>
      </w:ins>
      <w:ins w:id="361" w:author="Justin Yeakel" w:date="2021-08-04T14:18:00Z">
        <w:r w:rsidR="008A3358">
          <w:rPr>
            <w:rFonts w:ascii="Arial" w:hAnsi="Arial"/>
            <w:sz w:val="20"/>
            <w:szCs w:val="20"/>
            <w:lang w:val="en-US"/>
          </w:rPr>
          <w:t xml:space="preserve"> of each resource to the consumer’s diet</w:t>
        </w:r>
      </w:ins>
      <w:ins w:id="362" w:author="Justin Yeakel" w:date="2021-08-04T14:19:00Z">
        <w:r w:rsidR="00672E02">
          <w:rPr>
            <w:rFonts w:ascii="Arial" w:hAnsi="Arial"/>
            <w:sz w:val="20"/>
            <w:szCs w:val="20"/>
            <w:lang w:val="en-US"/>
          </w:rPr>
          <w:t xml:space="preserve"> over</w:t>
        </w:r>
      </w:ins>
      <w:ins w:id="363" w:author="Justin Yeakel" w:date="2021-08-04T14:52:00Z">
        <w:r w:rsidR="001C4A43">
          <w:rPr>
            <w:rFonts w:ascii="Arial" w:hAnsi="Arial"/>
            <w:sz w:val="20"/>
            <w:szCs w:val="20"/>
            <w:lang w:val="en-US"/>
          </w:rPr>
          <w:t xml:space="preserve"> 300 days</w:t>
        </w:r>
      </w:ins>
      <w:ins w:id="364" w:author="Justin Yeakel" w:date="2021-08-04T13:49:00Z">
        <w:r>
          <w:rPr>
            <w:rFonts w:ascii="Arial" w:hAnsi="Arial"/>
            <w:sz w:val="20"/>
            <w:szCs w:val="20"/>
            <w:lang w:val="en-US"/>
          </w:rPr>
          <w:t>.</w:t>
        </w:r>
      </w:ins>
      <w:ins w:id="365" w:author="Justin Yeakel" w:date="2021-08-04T14:23:00Z">
        <w:r w:rsidR="00CF58DB">
          <w:rPr>
            <w:rFonts w:ascii="Arial" w:hAnsi="Arial"/>
            <w:sz w:val="20"/>
            <w:szCs w:val="20"/>
            <w:lang w:val="en-US"/>
          </w:rPr>
          <w:t xml:space="preserve"> </w:t>
        </w:r>
      </w:ins>
      <w:del w:id="366" w:author="Justin Yeakel" w:date="2021-08-04T14:20:00Z">
        <w:r w:rsidR="00B615A0" w:rsidRPr="00E932BB" w:rsidDel="00C6796D">
          <w:rPr>
            <w:rFonts w:ascii="Arial" w:hAnsi="Arial"/>
            <w:sz w:val="20"/>
            <w:szCs w:val="20"/>
            <w:lang w:val="en-US"/>
          </w:rPr>
          <w:delText>The</w:delText>
        </w:r>
      </w:del>
      <w:ins w:id="367" w:author="Justin Yeakel" w:date="2021-08-04T14:20:00Z">
        <w:r w:rsidR="00C6796D">
          <w:rPr>
            <w:rFonts w:ascii="Arial" w:hAnsi="Arial"/>
            <w:sz w:val="20"/>
            <w:szCs w:val="20"/>
            <w:lang w:val="en-US"/>
          </w:rPr>
          <w:t xml:space="preserve">We compare </w:t>
        </w:r>
        <w:r w:rsidR="00E148BA">
          <w:rPr>
            <w:rFonts w:ascii="Arial" w:hAnsi="Arial"/>
            <w:sz w:val="20"/>
            <w:szCs w:val="20"/>
            <w:lang w:val="en-US"/>
          </w:rPr>
          <w:t>alternative</w:t>
        </w:r>
        <w:r w:rsidR="00C6796D">
          <w:rPr>
            <w:rFonts w:ascii="Arial" w:hAnsi="Arial"/>
            <w:sz w:val="20"/>
            <w:szCs w:val="20"/>
            <w:lang w:val="en-US"/>
          </w:rPr>
          <w:t xml:space="preserve"> consumer targeting strategies </w:t>
        </w:r>
        <w:r w:rsidR="00E148BA">
          <w:rPr>
            <w:rFonts w:ascii="Arial" w:hAnsi="Arial"/>
            <w:sz w:val="20"/>
            <w:szCs w:val="20"/>
            <w:lang w:val="en-US"/>
          </w:rPr>
          <w:t>by diffusion mapping</w:t>
        </w:r>
      </w:ins>
      <w:ins w:id="368" w:author="Justin Yeakel" w:date="2021-08-04T14:23:00Z">
        <w:r w:rsidR="00117041">
          <w:rPr>
            <w:rFonts w:ascii="Arial" w:hAnsi="Arial"/>
            <w:sz w:val="20"/>
            <w:szCs w:val="20"/>
            <w:lang w:val="en-US"/>
          </w:rPr>
          <w:t xml:space="preserve"> (see Methods)</w:t>
        </w:r>
      </w:ins>
      <w:ins w:id="369" w:author="Justin Yeakel" w:date="2021-08-04T14:20:00Z">
        <w:r w:rsidR="00E148BA">
          <w:rPr>
            <w:rFonts w:ascii="Arial" w:hAnsi="Arial"/>
            <w:sz w:val="20"/>
            <w:szCs w:val="20"/>
            <w:lang w:val="en-US"/>
          </w:rPr>
          <w:t xml:space="preserve"> </w:t>
        </w:r>
      </w:ins>
      <w:ins w:id="370" w:author="Justin Yeakel" w:date="2021-08-04T14:21:00Z">
        <w:r w:rsidR="00E148BA">
          <w:rPr>
            <w:rFonts w:ascii="Arial" w:hAnsi="Arial"/>
            <w:sz w:val="20"/>
            <w:szCs w:val="20"/>
            <w:lang w:val="en-US"/>
          </w:rPr>
          <w:t xml:space="preserve">the </w:t>
        </w:r>
        <w:r w:rsidR="0053716E">
          <w:rPr>
            <w:rFonts w:ascii="Arial" w:hAnsi="Arial"/>
            <w:sz w:val="20"/>
            <w:szCs w:val="20"/>
            <w:lang w:val="en-US"/>
          </w:rPr>
          <w:t xml:space="preserve">averaged </w:t>
        </w:r>
        <w:r w:rsidR="00E148BA">
          <w:rPr>
            <w:rFonts w:ascii="Arial" w:hAnsi="Arial"/>
            <w:sz w:val="20"/>
            <w:szCs w:val="20"/>
            <w:lang w:val="en-US"/>
          </w:rPr>
          <w:t xml:space="preserve">dietary trajectories of </w:t>
        </w:r>
        <w:r w:rsidR="0053716E">
          <w:rPr>
            <w:rFonts w:ascii="Arial" w:hAnsi="Arial"/>
            <w:sz w:val="20"/>
            <w:szCs w:val="20"/>
            <w:lang w:val="en-US"/>
          </w:rPr>
          <w:t>500 replicate</w:t>
        </w:r>
      </w:ins>
      <w:ins w:id="371" w:author="Justin Yeakel" w:date="2021-08-04T14:39:00Z">
        <w:r w:rsidR="001715BD">
          <w:rPr>
            <w:rFonts w:ascii="Arial" w:hAnsi="Arial"/>
            <w:sz w:val="20"/>
            <w:szCs w:val="20"/>
            <w:lang w:val="en-US"/>
          </w:rPr>
          <w:t xml:space="preserve"> consumers</w:t>
        </w:r>
      </w:ins>
      <w:ins w:id="372" w:author="Justin Yeakel" w:date="2021-08-04T14:21:00Z">
        <w:r w:rsidR="0053716E">
          <w:rPr>
            <w:rFonts w:ascii="Arial" w:hAnsi="Arial"/>
            <w:sz w:val="20"/>
            <w:szCs w:val="20"/>
            <w:lang w:val="en-US"/>
          </w:rPr>
          <w:t xml:space="preserve"> </w:t>
        </w:r>
      </w:ins>
      <w:ins w:id="373" w:author="Justin Yeakel" w:date="2021-08-04T14:39:00Z">
        <w:r w:rsidR="00C35E65">
          <w:rPr>
            <w:rFonts w:ascii="Arial" w:hAnsi="Arial"/>
            <w:sz w:val="20"/>
            <w:szCs w:val="20"/>
            <w:lang w:val="en-US"/>
          </w:rPr>
          <w:t>assuming</w:t>
        </w:r>
      </w:ins>
      <w:ins w:id="374" w:author="Justin Yeakel" w:date="2021-08-04T14:21:00Z">
        <w:r w:rsidR="0053716E">
          <w:rPr>
            <w:rFonts w:ascii="Arial" w:hAnsi="Arial"/>
            <w:sz w:val="20"/>
            <w:szCs w:val="20"/>
            <w:lang w:val="en-US"/>
          </w:rPr>
          <w:t xml:space="preserve"> </w:t>
        </w:r>
      </w:ins>
      <w:ins w:id="375" w:author="Justin Yeakel" w:date="2021-08-04T14:39:00Z">
        <w:r w:rsidR="00C35E65">
          <w:rPr>
            <w:rFonts w:ascii="Arial" w:hAnsi="Arial"/>
            <w:sz w:val="20"/>
            <w:szCs w:val="20"/>
            <w:lang w:val="en-US"/>
          </w:rPr>
          <w:t>a particular</w:t>
        </w:r>
      </w:ins>
      <w:ins w:id="376" w:author="Justin Yeakel" w:date="2021-08-04T14:21:00Z">
        <w:r w:rsidR="0053716E">
          <w:rPr>
            <w:rFonts w:ascii="Arial" w:hAnsi="Arial"/>
            <w:sz w:val="20"/>
            <w:szCs w:val="20"/>
            <w:lang w:val="en-US"/>
          </w:rPr>
          <w:t xml:space="preserve"> </w:t>
        </w:r>
        <w:r w:rsidR="00640333">
          <w:rPr>
            <w:rFonts w:ascii="Arial" w:hAnsi="Arial"/>
            <w:sz w:val="20"/>
            <w:szCs w:val="20"/>
            <w:lang w:val="en-US"/>
          </w:rPr>
          <w:t xml:space="preserve">targeting </w:t>
        </w:r>
      </w:ins>
      <w:ins w:id="377" w:author="Justin Yeakel" w:date="2021-08-04T14:39:00Z">
        <w:r w:rsidR="00C35E65">
          <w:rPr>
            <w:rFonts w:ascii="Arial" w:hAnsi="Arial"/>
            <w:sz w:val="20"/>
            <w:szCs w:val="20"/>
            <w:lang w:val="en-US"/>
          </w:rPr>
          <w:t>weight</w:t>
        </w:r>
      </w:ins>
      <w:ins w:id="378" w:author="Justin Yeakel" w:date="2021-08-04T14:22:00Z">
        <w:r w:rsidR="00640333">
          <w:rPr>
            <w:rFonts w:ascii="Arial" w:hAnsi="Arial"/>
            <w:sz w:val="20"/>
            <w:szCs w:val="20"/>
            <w:lang w:val="en-US"/>
          </w:rPr>
          <w:t xml:space="preserve"> on each of the 6 resource groups. The results of this diffusion map can be visualized </w:t>
        </w:r>
        <w:r w:rsidR="00293997">
          <w:rPr>
            <w:rFonts w:ascii="Arial" w:hAnsi="Arial"/>
            <w:sz w:val="20"/>
            <w:szCs w:val="20"/>
            <w:lang w:val="en-US"/>
          </w:rPr>
          <w:t>by a</w:t>
        </w:r>
      </w:ins>
      <w:r w:rsidR="00B615A0" w:rsidRPr="00E932BB">
        <w:rPr>
          <w:rFonts w:ascii="Arial" w:hAnsi="Arial"/>
          <w:sz w:val="20"/>
          <w:szCs w:val="20"/>
          <w:lang w:val="en-US"/>
        </w:rPr>
        <w:t xml:space="preserve"> 2-D embedding</w:t>
      </w:r>
      <w:ins w:id="379" w:author="Justin Yeakel" w:date="2021-08-04T14:22:00Z">
        <w:r w:rsidR="00293997">
          <w:rPr>
            <w:rFonts w:ascii="Arial" w:hAnsi="Arial"/>
            <w:sz w:val="20"/>
            <w:szCs w:val="20"/>
            <w:lang w:val="en-US"/>
          </w:rPr>
          <w:t>, from which we observe</w:t>
        </w:r>
      </w:ins>
      <w:del w:id="380" w:author="Justin Yeakel" w:date="2021-08-04T14:22:00Z">
        <w:r w:rsidR="00B615A0" w:rsidRPr="00E932BB" w:rsidDel="00293997">
          <w:rPr>
            <w:rFonts w:ascii="Arial" w:hAnsi="Arial"/>
            <w:sz w:val="20"/>
            <w:szCs w:val="20"/>
            <w:lang w:val="en-US"/>
          </w:rPr>
          <w:delText xml:space="preserve"> of the</w:delText>
        </w:r>
      </w:del>
      <w:ins w:id="381" w:author="Justin Yeakel" w:date="2021-08-04T14:22:00Z">
        <w:r w:rsidR="00293997">
          <w:rPr>
            <w:rFonts w:ascii="Arial" w:hAnsi="Arial"/>
            <w:sz w:val="20"/>
            <w:szCs w:val="20"/>
            <w:lang w:val="en-US"/>
          </w:rPr>
          <w:t xml:space="preserve"> a</w:t>
        </w:r>
      </w:ins>
      <w:r w:rsidR="00B615A0" w:rsidRPr="00E932BB">
        <w:rPr>
          <w:rFonts w:ascii="Arial" w:hAnsi="Arial"/>
          <w:sz w:val="20"/>
          <w:szCs w:val="20"/>
          <w:lang w:val="en-US"/>
        </w:rPr>
        <w:t xml:space="preserve"> consumer strategy-niche manifold depict</w:t>
      </w:r>
      <w:ins w:id="382" w:author="Justin Yeakel" w:date="2021-08-04T14:22:00Z">
        <w:r w:rsidR="00293997">
          <w:rPr>
            <w:rFonts w:ascii="Arial" w:hAnsi="Arial"/>
            <w:sz w:val="20"/>
            <w:szCs w:val="20"/>
            <w:lang w:val="en-US"/>
          </w:rPr>
          <w:t>ing</w:t>
        </w:r>
      </w:ins>
      <w:del w:id="383" w:author="Justin Yeakel" w:date="2021-08-04T14:22:00Z">
        <w:r w:rsidR="00B615A0" w:rsidRPr="00E932BB" w:rsidDel="00293997">
          <w:rPr>
            <w:rFonts w:ascii="Arial" w:hAnsi="Arial"/>
            <w:sz w:val="20"/>
            <w:szCs w:val="20"/>
            <w:lang w:val="en-US"/>
          </w:rPr>
          <w:delText>s</w:delText>
        </w:r>
      </w:del>
      <w:r w:rsidR="00B615A0" w:rsidRPr="00E932BB">
        <w:rPr>
          <w:rFonts w:ascii="Arial" w:hAnsi="Arial"/>
          <w:sz w:val="20"/>
          <w:szCs w:val="20"/>
          <w:lang w:val="en-US"/>
        </w:rPr>
        <w:t xml:space="preserve"> the array of simulated consumer targeting strategies as points, where point color denotes the resource group targeted and </w:t>
      </w:r>
      <w:ins w:id="384" w:author="Justin Yeakel" w:date="2021-08-04T14:56:00Z">
        <w:r w:rsidR="009C26EB">
          <w:rPr>
            <w:rFonts w:ascii="Arial" w:hAnsi="Arial"/>
            <w:sz w:val="20"/>
            <w:szCs w:val="20"/>
            <w:lang w:val="en-US"/>
          </w:rPr>
          <w:t xml:space="preserve">increased </w:t>
        </w:r>
      </w:ins>
      <w:r w:rsidR="00B615A0" w:rsidRPr="00E932BB">
        <w:rPr>
          <w:rFonts w:ascii="Arial" w:hAnsi="Arial"/>
          <w:sz w:val="20"/>
          <w:szCs w:val="20"/>
          <w:lang w:val="en-US"/>
        </w:rPr>
        <w:t>opacity denotes</w:t>
      </w:r>
      <w:ins w:id="385" w:author="Justin Yeakel" w:date="2021-08-04T14:56:00Z">
        <w:r w:rsidR="009C26EB">
          <w:rPr>
            <w:rFonts w:ascii="Arial" w:hAnsi="Arial"/>
            <w:sz w:val="20"/>
            <w:szCs w:val="20"/>
            <w:lang w:val="en-US"/>
          </w:rPr>
          <w:t xml:space="preserve"> increasing</w:t>
        </w:r>
      </w:ins>
      <w:r w:rsidR="00B615A0" w:rsidRPr="00E932BB">
        <w:rPr>
          <w:rFonts w:ascii="Arial" w:hAnsi="Arial"/>
          <w:sz w:val="20"/>
          <w:szCs w:val="20"/>
          <w:lang w:val="en-US"/>
        </w:rPr>
        <w:t xml:space="preserve"> targeting weight</w:t>
      </w:r>
      <w:del w:id="386" w:author="Justin Yeakel" w:date="2021-08-04T14:56:00Z">
        <w:r w:rsidR="00861218" w:rsidDel="001E4BEA">
          <w:rPr>
            <w:rFonts w:ascii="Arial" w:hAnsi="Arial"/>
            <w:sz w:val="20"/>
            <w:szCs w:val="20"/>
            <w:lang w:val="en-US"/>
          </w:rPr>
          <w:delText xml:space="preserve">; </w:delText>
        </w:r>
        <w:r w:rsidR="00B615A0" w:rsidRPr="00E932BB" w:rsidDel="001E4BEA">
          <w:rPr>
            <w:rFonts w:ascii="Arial" w:hAnsi="Arial"/>
            <w:sz w:val="20"/>
            <w:szCs w:val="20"/>
            <w:lang w:val="en-US"/>
          </w:rPr>
          <w:delText xml:space="preserve">increased opacity means </w:delText>
        </w:r>
      </w:del>
      <w:ins w:id="387" w:author="Kartzinel, Tyler" w:date="2021-08-02T10:49:00Z">
        <w:del w:id="388" w:author="Justin Yeakel" w:date="2021-08-04T14:56:00Z">
          <w:r w:rsidR="001F3A06" w:rsidDel="001E4BEA">
            <w:rPr>
              <w:rFonts w:ascii="Arial" w:hAnsi="Arial"/>
              <w:sz w:val="20"/>
              <w:szCs w:val="20"/>
              <w:lang w:val="en-US"/>
            </w:rPr>
            <w:delText>indicates</w:delText>
          </w:r>
          <w:r w:rsidR="001F3A06" w:rsidRPr="00E932BB" w:rsidDel="001E4BEA">
            <w:rPr>
              <w:rFonts w:ascii="Arial" w:hAnsi="Arial"/>
              <w:sz w:val="20"/>
              <w:szCs w:val="20"/>
              <w:lang w:val="en-US"/>
            </w:rPr>
            <w:delText xml:space="preserve"> </w:delText>
          </w:r>
        </w:del>
      </w:ins>
      <w:del w:id="389" w:author="Justin Yeakel" w:date="2021-08-04T14:56:00Z">
        <w:r w:rsidR="00B615A0" w:rsidRPr="00E932BB" w:rsidDel="001E4BEA">
          <w:rPr>
            <w:rFonts w:ascii="Arial" w:hAnsi="Arial"/>
            <w:sz w:val="20"/>
            <w:szCs w:val="20"/>
            <w:lang w:val="en-US"/>
          </w:rPr>
          <w:delText>that the</w:delText>
        </w:r>
      </w:del>
      <w:ins w:id="390" w:author="Kartzinel, Tyler" w:date="2021-08-02T10:49:00Z">
        <w:del w:id="391" w:author="Justin Yeakel" w:date="2021-08-04T14:56:00Z">
          <w:r w:rsidR="001F3A06" w:rsidDel="001E4BEA">
            <w:rPr>
              <w:rFonts w:ascii="Arial" w:hAnsi="Arial"/>
              <w:sz w:val="20"/>
              <w:szCs w:val="20"/>
              <w:lang w:val="en-US"/>
            </w:rPr>
            <w:delText>stronger</w:delText>
          </w:r>
        </w:del>
      </w:ins>
      <w:del w:id="392" w:author="Justin Yeakel" w:date="2021-08-04T14:56:00Z">
        <w:r w:rsidR="00B615A0" w:rsidRPr="00E932BB" w:rsidDel="001E4BEA">
          <w:rPr>
            <w:rFonts w:ascii="Arial" w:hAnsi="Arial"/>
            <w:sz w:val="20"/>
            <w:szCs w:val="20"/>
            <w:lang w:val="en-US"/>
          </w:rPr>
          <w:delText xml:space="preserve"> consumer target</w:delText>
        </w:r>
      </w:del>
      <w:ins w:id="393" w:author="Kartzinel, Tyler" w:date="2021-08-02T10:49:00Z">
        <w:del w:id="394" w:author="Justin Yeakel" w:date="2021-08-04T14:56:00Z">
          <w:r w:rsidR="001F3A06" w:rsidDel="001E4BEA">
            <w:rPr>
              <w:rFonts w:ascii="Arial" w:hAnsi="Arial"/>
              <w:sz w:val="20"/>
              <w:szCs w:val="20"/>
              <w:lang w:val="en-US"/>
            </w:rPr>
            <w:delText>ing</w:delText>
          </w:r>
        </w:del>
      </w:ins>
      <w:ins w:id="395" w:author="Justin Yeakel" w:date="2021-08-04T14:56:00Z">
        <w:r w:rsidR="001E4BEA">
          <w:rPr>
            <w:rFonts w:ascii="Arial" w:hAnsi="Arial"/>
            <w:sz w:val="20"/>
            <w:szCs w:val="20"/>
            <w:lang w:val="en-US"/>
          </w:rPr>
          <w:t xml:space="preserve"> </w:t>
        </w:r>
      </w:ins>
      <w:del w:id="396" w:author="Kartzinel, Tyler" w:date="2021-08-02T10:49:00Z">
        <w:r w:rsidR="00B615A0" w:rsidRPr="00E932BB" w:rsidDel="001F3A06">
          <w:rPr>
            <w:rFonts w:ascii="Arial" w:hAnsi="Arial"/>
            <w:sz w:val="20"/>
            <w:szCs w:val="20"/>
            <w:lang w:val="en-US"/>
          </w:rPr>
          <w:delText>s the resource more strongly</w:delText>
        </w:r>
      </w:del>
      <w:del w:id="397" w:author="Justin Yeakel" w:date="2021-08-04T14:56:00Z">
        <w:r w:rsidR="00B615A0" w:rsidRPr="00E932BB" w:rsidDel="001E4BEA">
          <w:rPr>
            <w:rFonts w:ascii="Arial" w:hAnsi="Arial"/>
            <w:sz w:val="20"/>
            <w:szCs w:val="20"/>
            <w:lang w:val="en-US"/>
          </w:rPr>
          <w:delText xml:space="preserve"> </w:delText>
        </w:r>
      </w:del>
      <w:r w:rsidR="00861218">
        <w:rPr>
          <w:rFonts w:ascii="Arial" w:hAnsi="Arial"/>
          <w:sz w:val="20"/>
          <w:szCs w:val="20"/>
          <w:lang w:val="en-US"/>
        </w:rPr>
        <w:t>(</w:t>
      </w:r>
      <w:r w:rsidR="00B615A0" w:rsidRPr="00E932BB">
        <w:rPr>
          <w:rFonts w:ascii="Arial" w:hAnsi="Arial"/>
          <w:sz w:val="20"/>
          <w:szCs w:val="20"/>
          <w:lang w:val="en-US"/>
        </w:rPr>
        <w:t xml:space="preserve">Fig </w:t>
      </w:r>
      <w:r w:rsidR="00CC788C">
        <w:rPr>
          <w:rFonts w:ascii="Arial" w:hAnsi="Arial"/>
          <w:sz w:val="20"/>
          <w:szCs w:val="20"/>
          <w:lang w:val="en-US"/>
        </w:rPr>
        <w:t>7</w:t>
      </w:r>
      <w:r w:rsidR="00B615A0" w:rsidRPr="00E932BB">
        <w:rPr>
          <w:rFonts w:ascii="Arial" w:hAnsi="Arial"/>
          <w:sz w:val="20"/>
          <w:szCs w:val="20"/>
          <w:lang w:val="en-US"/>
        </w:rPr>
        <w:t xml:space="preserve">A). We find that consumer targeting strategies </w:t>
      </w:r>
      <w:del w:id="398" w:author="Kartzinel, Tyler" w:date="2021-08-02T10:49:00Z">
        <w:r w:rsidR="00B615A0" w:rsidRPr="00E932BB" w:rsidDel="001F3A06">
          <w:rPr>
            <w:rFonts w:ascii="Arial" w:hAnsi="Arial"/>
            <w:sz w:val="20"/>
            <w:szCs w:val="20"/>
            <w:lang w:val="en-US"/>
          </w:rPr>
          <w:delText xml:space="preserve">for different resource groups orient as spines </w:delText>
        </w:r>
      </w:del>
      <w:r w:rsidR="00B615A0" w:rsidRPr="00E932BB">
        <w:rPr>
          <w:rFonts w:ascii="Arial" w:hAnsi="Arial"/>
          <w:sz w:val="20"/>
          <w:szCs w:val="20"/>
          <w:lang w:val="en-US"/>
        </w:rPr>
        <w:t>emerg</w:t>
      </w:r>
      <w:del w:id="399" w:author="Kartzinel, Tyler" w:date="2021-08-02T10:49:00Z">
        <w:r w:rsidR="00B615A0" w:rsidRPr="00E932BB" w:rsidDel="001F3A06">
          <w:rPr>
            <w:rFonts w:ascii="Arial" w:hAnsi="Arial"/>
            <w:sz w:val="20"/>
            <w:szCs w:val="20"/>
            <w:lang w:val="en-US"/>
          </w:rPr>
          <w:delText>ing</w:delText>
        </w:r>
      </w:del>
      <w:ins w:id="400" w:author="Kartzinel, Tyler" w:date="2021-08-02T10:49:00Z">
        <w:r w:rsidR="001F3A06">
          <w:rPr>
            <w:rFonts w:ascii="Arial" w:hAnsi="Arial"/>
            <w:sz w:val="20"/>
            <w:szCs w:val="20"/>
            <w:lang w:val="en-US"/>
          </w:rPr>
          <w:t>e</w:t>
        </w:r>
      </w:ins>
      <w:ins w:id="401" w:author="Justin Yeakel" w:date="2021-08-04T14:53:00Z">
        <w:r w:rsidR="00217B66">
          <w:rPr>
            <w:rFonts w:ascii="Arial" w:hAnsi="Arial"/>
            <w:sz w:val="20"/>
            <w:szCs w:val="20"/>
            <w:lang w:val="en-US"/>
          </w:rPr>
          <w:t xml:space="preserve"> as ‘spines’</w:t>
        </w:r>
      </w:ins>
      <w:r w:rsidR="00B615A0" w:rsidRPr="00E932BB">
        <w:rPr>
          <w:rFonts w:ascii="Arial" w:hAnsi="Arial"/>
          <w:sz w:val="20"/>
          <w:szCs w:val="20"/>
          <w:lang w:val="en-US"/>
        </w:rPr>
        <w:t xml:space="preserve"> from a central point given by </w:t>
      </w:r>
      <m:oMath>
        <m:r>
          <w:ins w:id="402" w:author="Justin Yeakel" w:date="2021-08-04T14:40:00Z">
            <w:rPr>
              <w:rFonts w:ascii="Cambria Math" w:hAnsi="Cambria Math"/>
              <w:sz w:val="20"/>
              <w:szCs w:val="20"/>
              <w:lang w:val="en-US"/>
            </w:rPr>
            <m:t>τ=0</m:t>
          </w:ins>
        </m:r>
      </m:oMath>
      <w:del w:id="403" w:author="Justin Yeakel" w:date="2021-08-04T14:40:00Z">
        <w:r w:rsidR="00B615A0" w:rsidRPr="00E932BB" w:rsidDel="00AE5D7D">
          <w:rPr>
            <w:rFonts w:ascii="Arial" w:hAnsi="Arial"/>
            <w:sz w:val="20"/>
            <w:szCs w:val="20"/>
            <w:lang w:val="en-US"/>
          </w:rPr>
          <w:delText>tau=0</w:delText>
        </w:r>
      </w:del>
      <w:del w:id="404" w:author="Justin Yeakel" w:date="2021-08-04T14:54:00Z">
        <w:r w:rsidR="00B615A0" w:rsidRPr="00E932BB" w:rsidDel="00E54885">
          <w:rPr>
            <w:rFonts w:ascii="Arial" w:hAnsi="Arial"/>
            <w:sz w:val="20"/>
            <w:szCs w:val="20"/>
            <w:lang w:val="en-US"/>
          </w:rPr>
          <w:delText xml:space="preserve">, </w:delText>
        </w:r>
        <w:r w:rsidR="007A0207" w:rsidDel="00E54885">
          <w:rPr>
            <w:rFonts w:ascii="Arial" w:hAnsi="Arial"/>
            <w:sz w:val="20"/>
            <w:szCs w:val="20"/>
            <w:lang w:val="en-US"/>
          </w:rPr>
          <w:delText xml:space="preserve">or </w:delText>
        </w:r>
        <w:r w:rsidR="00B615A0" w:rsidRPr="00E932BB" w:rsidDel="00E54885">
          <w:rPr>
            <w:rFonts w:ascii="Arial" w:hAnsi="Arial"/>
            <w:sz w:val="20"/>
            <w:szCs w:val="20"/>
            <w:lang w:val="en-US"/>
          </w:rPr>
          <w:delText xml:space="preserve">a consumer that always targets the </w:delText>
        </w:r>
        <w:commentRangeStart w:id="405"/>
        <w:commentRangeStart w:id="406"/>
        <w:r w:rsidR="00B615A0" w:rsidRPr="00E932BB" w:rsidDel="00E54885">
          <w:rPr>
            <w:rFonts w:ascii="Arial" w:hAnsi="Arial"/>
            <w:sz w:val="20"/>
            <w:szCs w:val="20"/>
            <w:lang w:val="en-US"/>
          </w:rPr>
          <w:delText xml:space="preserve">closest </w:delText>
        </w:r>
        <w:commentRangeEnd w:id="405"/>
        <w:r w:rsidR="001F3A06" w:rsidDel="00E54885">
          <w:rPr>
            <w:rStyle w:val="CommentReference"/>
            <w:rFonts w:ascii="Times New Roman" w:hAnsi="Times New Roman" w:cs="Times New Roman"/>
            <w:color w:val="auto"/>
            <w:lang w:val="en-US"/>
            <w14:textOutline w14:w="0" w14:cap="rnd" w14:cmpd="sng" w14:algn="ctr">
              <w14:noFill/>
              <w14:prstDash w14:val="solid"/>
              <w14:bevel/>
            </w14:textOutline>
          </w:rPr>
          <w:commentReference w:id="405"/>
        </w:r>
        <w:commentRangeEnd w:id="406"/>
        <w:r w:rsidR="002F4614" w:rsidDel="00E54885">
          <w:rPr>
            <w:rStyle w:val="CommentReference"/>
            <w:rFonts w:ascii="Times New Roman" w:hAnsi="Times New Roman" w:cs="Times New Roman"/>
            <w:color w:val="auto"/>
            <w:lang w:val="en-US"/>
            <w14:textOutline w14:w="0" w14:cap="rnd" w14:cmpd="sng" w14:algn="ctr">
              <w14:noFill/>
              <w14:prstDash w14:val="solid"/>
              <w14:bevel/>
            </w14:textOutline>
          </w:rPr>
          <w:commentReference w:id="406"/>
        </w:r>
        <w:r w:rsidR="00B615A0" w:rsidRPr="00E932BB" w:rsidDel="00E54885">
          <w:rPr>
            <w:rFonts w:ascii="Arial" w:hAnsi="Arial"/>
            <w:sz w:val="20"/>
            <w:szCs w:val="20"/>
            <w:lang w:val="en-US"/>
          </w:rPr>
          <w:delText>resource</w:delText>
        </w:r>
      </w:del>
      <w:r w:rsidR="00B615A0" w:rsidRPr="00E932BB">
        <w:rPr>
          <w:rFonts w:ascii="Arial" w:hAnsi="Arial"/>
          <w:sz w:val="20"/>
          <w:szCs w:val="20"/>
          <w:lang w:val="en-US"/>
        </w:rPr>
        <w:t xml:space="preserve"> (black point)</w:t>
      </w:r>
      <w:r w:rsidR="00861218">
        <w:rPr>
          <w:rFonts w:ascii="Arial" w:hAnsi="Arial"/>
          <w:sz w:val="20"/>
          <w:szCs w:val="20"/>
          <w:lang w:val="en-US"/>
        </w:rPr>
        <w:t xml:space="preserve"> labeled as a generalist</w:t>
      </w:r>
      <w:del w:id="407" w:author="Kartzinel, Tyler" w:date="2021-08-02T10:50:00Z">
        <w:r w:rsidR="00B615A0" w:rsidRPr="00E932BB" w:rsidDel="001F3A06">
          <w:rPr>
            <w:rFonts w:ascii="Arial" w:hAnsi="Arial"/>
            <w:sz w:val="20"/>
            <w:szCs w:val="20"/>
            <w:lang w:val="en-US"/>
          </w:rPr>
          <w:delText>. The spines that branch out from the central point are those strategies targeting different resource groups</w:delText>
        </w:r>
      </w:del>
      <w:r w:rsidR="00B615A0" w:rsidRPr="00E932BB">
        <w:rPr>
          <w:rFonts w:ascii="Arial" w:hAnsi="Arial"/>
          <w:sz w:val="20"/>
          <w:szCs w:val="20"/>
          <w:lang w:val="en-US"/>
        </w:rPr>
        <w:t xml:space="preserve">. </w:t>
      </w:r>
      <w:del w:id="408" w:author="Kartzinel, Tyler" w:date="2021-08-02T10:51:00Z">
        <w:r w:rsidR="00B615A0" w:rsidRPr="00E932BB" w:rsidDel="001F3A06">
          <w:rPr>
            <w:rFonts w:ascii="Arial" w:hAnsi="Arial"/>
            <w:sz w:val="20"/>
            <w:szCs w:val="20"/>
            <w:lang w:val="en-US"/>
          </w:rPr>
          <w:delText xml:space="preserve">Specialists </w:delText>
        </w:r>
      </w:del>
      <w:ins w:id="409" w:author="Kartzinel, Tyler" w:date="2021-08-02T10:51:00Z">
        <w:r w:rsidR="001F3A06">
          <w:rPr>
            <w:rFonts w:ascii="Arial" w:hAnsi="Arial"/>
            <w:sz w:val="20"/>
            <w:szCs w:val="20"/>
            <w:lang w:val="en-US"/>
          </w:rPr>
          <w:t xml:space="preserve">The </w:t>
        </w:r>
        <w:del w:id="410" w:author="Justin Yeakel" w:date="2021-08-04T14:55:00Z">
          <w:r w:rsidR="001F3A06" w:rsidDel="00220FEE">
            <w:rPr>
              <w:rFonts w:ascii="Arial" w:hAnsi="Arial"/>
              <w:sz w:val="20"/>
              <w:szCs w:val="20"/>
              <w:lang w:val="en-US"/>
            </w:rPr>
            <w:delText xml:space="preserve">most </w:delText>
          </w:r>
        </w:del>
        <w:r w:rsidR="001F3A06">
          <w:rPr>
            <w:rFonts w:ascii="Arial" w:hAnsi="Arial"/>
            <w:sz w:val="20"/>
            <w:szCs w:val="20"/>
            <w:lang w:val="en-US"/>
          </w:rPr>
          <w:t xml:space="preserve">specialized </w:t>
        </w:r>
        <w:del w:id="411" w:author="Justin Yeakel" w:date="2021-08-04T11:53:00Z">
          <w:r w:rsidR="001F3A06" w:rsidDel="00120E3D">
            <w:rPr>
              <w:rFonts w:ascii="Arial" w:hAnsi="Arial"/>
              <w:sz w:val="20"/>
              <w:szCs w:val="20"/>
              <w:lang w:val="en-US"/>
            </w:rPr>
            <w:delText>consumer</w:delText>
          </w:r>
        </w:del>
      </w:ins>
      <w:ins w:id="412" w:author="Justin Yeakel" w:date="2021-08-04T11:53:00Z">
        <w:r w:rsidR="00120E3D">
          <w:rPr>
            <w:rFonts w:ascii="Arial" w:hAnsi="Arial"/>
            <w:sz w:val="20"/>
            <w:szCs w:val="20"/>
            <w:lang w:val="en-US"/>
          </w:rPr>
          <w:t>strategies</w:t>
        </w:r>
        <w:r w:rsidR="00FA7E77">
          <w:rPr>
            <w:rFonts w:ascii="Arial" w:hAnsi="Arial"/>
            <w:sz w:val="20"/>
            <w:szCs w:val="20"/>
            <w:lang w:val="en-US"/>
          </w:rPr>
          <w:t xml:space="preserve"> targeting </w:t>
        </w:r>
      </w:ins>
      <w:ins w:id="413" w:author="Justin Yeakel" w:date="2021-08-04T14:55:00Z">
        <w:r w:rsidR="003C30A1">
          <w:rPr>
            <w:rFonts w:ascii="Arial" w:hAnsi="Arial"/>
            <w:sz w:val="20"/>
            <w:szCs w:val="20"/>
            <w:lang w:val="en-US"/>
          </w:rPr>
          <w:t>individual</w:t>
        </w:r>
      </w:ins>
      <w:ins w:id="414" w:author="Kartzinel, Tyler" w:date="2021-08-02T10:51:00Z">
        <w:del w:id="415" w:author="Justin Yeakel" w:date="2021-08-04T11:53:00Z">
          <w:r w:rsidR="001F3A06" w:rsidDel="00FA7E77">
            <w:rPr>
              <w:rFonts w:ascii="Arial" w:hAnsi="Arial"/>
              <w:sz w:val="20"/>
              <w:szCs w:val="20"/>
              <w:lang w:val="en-US"/>
            </w:rPr>
            <w:delText xml:space="preserve"> of a</w:delText>
          </w:r>
        </w:del>
      </w:ins>
      <w:del w:id="416" w:author="Kartzinel, Tyler" w:date="2021-08-02T10:51:00Z">
        <w:r w:rsidR="00B615A0" w:rsidRPr="00E932BB" w:rsidDel="001F3A06">
          <w:rPr>
            <w:rFonts w:ascii="Arial" w:hAnsi="Arial"/>
            <w:sz w:val="20"/>
            <w:szCs w:val="20"/>
            <w:lang w:val="en-US"/>
          </w:rPr>
          <w:delText>on</w:delText>
        </w:r>
      </w:del>
      <w:r w:rsidR="00B615A0" w:rsidRPr="00E932BB">
        <w:rPr>
          <w:rFonts w:ascii="Arial" w:hAnsi="Arial"/>
          <w:sz w:val="20"/>
          <w:szCs w:val="20"/>
          <w:lang w:val="en-US"/>
        </w:rPr>
        <w:t xml:space="preserve"> </w:t>
      </w:r>
      <w:del w:id="417" w:author="Kartzinel, Tyler" w:date="2021-08-02T10:50:00Z">
        <w:r w:rsidR="00B615A0" w:rsidRPr="00E932BB" w:rsidDel="001F3A06">
          <w:rPr>
            <w:rFonts w:ascii="Arial" w:hAnsi="Arial"/>
            <w:sz w:val="20"/>
            <w:szCs w:val="20"/>
            <w:lang w:val="en-US"/>
          </w:rPr>
          <w:delText xml:space="preserve">these </w:delText>
        </w:r>
      </w:del>
      <w:del w:id="418" w:author="Kartzinel, Tyler" w:date="2021-08-02T10:51:00Z">
        <w:r w:rsidR="00B615A0" w:rsidRPr="00E932BB" w:rsidDel="001F3A06">
          <w:rPr>
            <w:rFonts w:ascii="Arial" w:hAnsi="Arial"/>
            <w:sz w:val="20"/>
            <w:szCs w:val="20"/>
            <w:lang w:val="en-US"/>
          </w:rPr>
          <w:delText>resource</w:delText>
        </w:r>
      </w:del>
      <w:ins w:id="419" w:author="Kartzinel, Tyler" w:date="2021-08-02T10:51:00Z">
        <w:r w:rsidR="001F3A06">
          <w:rPr>
            <w:rFonts w:ascii="Arial" w:hAnsi="Arial"/>
            <w:sz w:val="20"/>
            <w:szCs w:val="20"/>
            <w:lang w:val="en-US"/>
          </w:rPr>
          <w:t>resource</w:t>
        </w:r>
      </w:ins>
      <w:ins w:id="420" w:author="Justin Yeakel" w:date="2021-08-04T11:53:00Z">
        <w:r w:rsidR="00FA7E77">
          <w:rPr>
            <w:rFonts w:ascii="Arial" w:hAnsi="Arial"/>
            <w:sz w:val="20"/>
            <w:szCs w:val="20"/>
            <w:lang w:val="en-US"/>
          </w:rPr>
          <w:t>s</w:t>
        </w:r>
      </w:ins>
      <w:del w:id="421" w:author="Kartzinel, Tyler" w:date="2021-08-02T10:51:00Z">
        <w:r w:rsidR="00B615A0" w:rsidRPr="00E932BB" w:rsidDel="001F3A06">
          <w:rPr>
            <w:rFonts w:ascii="Arial" w:hAnsi="Arial"/>
            <w:sz w:val="20"/>
            <w:szCs w:val="20"/>
            <w:lang w:val="en-US"/>
          </w:rPr>
          <w:delText>s</w:delText>
        </w:r>
      </w:del>
      <w:ins w:id="422" w:author="Kartzinel, Tyler" w:date="2021-08-02T10:51:00Z">
        <w:r w:rsidR="001F3A06">
          <w:rPr>
            <w:rFonts w:ascii="Arial" w:hAnsi="Arial"/>
            <w:sz w:val="20"/>
            <w:szCs w:val="20"/>
            <w:lang w:val="en-US"/>
          </w:rPr>
          <w:t xml:space="preserve"> </w:t>
        </w:r>
      </w:ins>
      <w:del w:id="423" w:author="Kartzinel, Tyler" w:date="2021-08-02T10:51:00Z">
        <w:r w:rsidR="00B615A0" w:rsidRPr="00E932BB" w:rsidDel="001F3A06">
          <w:rPr>
            <w:rFonts w:ascii="Arial" w:hAnsi="Arial"/>
            <w:sz w:val="20"/>
            <w:szCs w:val="20"/>
            <w:lang w:val="en-US"/>
          </w:rPr>
          <w:delText xml:space="preserve"> </w:delText>
        </w:r>
      </w:del>
      <w:ins w:id="424" w:author="Kartzinel, Tyler" w:date="2021-08-02T10:50:00Z">
        <w:r w:rsidR="001F3A06">
          <w:rPr>
            <w:rFonts w:ascii="Arial" w:hAnsi="Arial"/>
            <w:sz w:val="20"/>
            <w:szCs w:val="20"/>
            <w:lang w:val="en-US"/>
          </w:rPr>
          <w:t xml:space="preserve">(colors) </w:t>
        </w:r>
      </w:ins>
      <w:del w:id="425" w:author="Kartzinel, Tyler" w:date="2021-08-02T10:51:00Z">
        <w:r w:rsidR="00B615A0" w:rsidRPr="00E932BB" w:rsidDel="001F3A06">
          <w:rPr>
            <w:rFonts w:ascii="Arial" w:hAnsi="Arial"/>
            <w:sz w:val="20"/>
            <w:szCs w:val="20"/>
            <w:lang w:val="en-US"/>
          </w:rPr>
          <w:delText xml:space="preserve">are </w:delText>
        </w:r>
      </w:del>
      <w:ins w:id="426" w:author="Kartzinel, Tyler" w:date="2021-08-02T10:51:00Z">
        <w:del w:id="427" w:author="Justin Yeakel" w:date="2021-08-04T11:53:00Z">
          <w:r w:rsidR="001F3A06" w:rsidDel="00D10968">
            <w:rPr>
              <w:rFonts w:ascii="Arial" w:hAnsi="Arial"/>
              <w:sz w:val="20"/>
              <w:szCs w:val="20"/>
              <w:lang w:val="en-US"/>
            </w:rPr>
            <w:delText>is</w:delText>
          </w:r>
        </w:del>
      </w:ins>
      <w:ins w:id="428" w:author="Justin Yeakel" w:date="2021-08-04T11:53:00Z">
        <w:r w:rsidR="00D10968">
          <w:rPr>
            <w:rFonts w:ascii="Arial" w:hAnsi="Arial"/>
            <w:sz w:val="20"/>
            <w:szCs w:val="20"/>
            <w:lang w:val="en-US"/>
          </w:rPr>
          <w:t>are</w:t>
        </w:r>
      </w:ins>
      <w:ins w:id="429" w:author="Kartzinel, Tyler" w:date="2021-08-02T10:51:00Z">
        <w:r w:rsidR="001F3A06" w:rsidRPr="00E932BB">
          <w:rPr>
            <w:rFonts w:ascii="Arial" w:hAnsi="Arial"/>
            <w:sz w:val="20"/>
            <w:szCs w:val="20"/>
            <w:lang w:val="en-US"/>
          </w:rPr>
          <w:t xml:space="preserve"> </w:t>
        </w:r>
      </w:ins>
      <w:del w:id="430" w:author="Kartzinel, Tyler" w:date="2021-08-02T10:51:00Z">
        <w:r w:rsidR="00B615A0" w:rsidRPr="00E932BB" w:rsidDel="001F3A06">
          <w:rPr>
            <w:rFonts w:ascii="Arial" w:hAnsi="Arial"/>
            <w:sz w:val="20"/>
            <w:szCs w:val="20"/>
            <w:lang w:val="en-US"/>
          </w:rPr>
          <w:delText xml:space="preserve">those </w:delText>
        </w:r>
      </w:del>
      <w:ins w:id="431" w:author="Kartzinel, Tyler" w:date="2021-08-02T10:51:00Z">
        <w:r w:rsidR="001F3A06">
          <w:rPr>
            <w:rFonts w:ascii="Arial" w:hAnsi="Arial"/>
            <w:sz w:val="20"/>
            <w:szCs w:val="20"/>
            <w:lang w:val="en-US"/>
          </w:rPr>
          <w:t xml:space="preserve">located </w:t>
        </w:r>
        <w:del w:id="432" w:author="Justin Yeakel" w:date="2021-08-04T11:54:00Z">
          <w:r w:rsidR="001F3A06" w:rsidDel="00D10968">
            <w:rPr>
              <w:rFonts w:ascii="Arial" w:hAnsi="Arial"/>
              <w:sz w:val="20"/>
              <w:szCs w:val="20"/>
              <w:lang w:val="en-US"/>
            </w:rPr>
            <w:delText>the</w:delText>
          </w:r>
          <w:r w:rsidR="001F3A06" w:rsidRPr="00E932BB" w:rsidDel="00D10968">
            <w:rPr>
              <w:rFonts w:ascii="Arial" w:hAnsi="Arial"/>
              <w:sz w:val="20"/>
              <w:szCs w:val="20"/>
              <w:lang w:val="en-US"/>
            </w:rPr>
            <w:delText xml:space="preserve"> </w:delText>
          </w:r>
        </w:del>
      </w:ins>
      <w:r w:rsidR="00B615A0" w:rsidRPr="00E932BB">
        <w:rPr>
          <w:rFonts w:ascii="Arial" w:hAnsi="Arial"/>
          <w:sz w:val="20"/>
          <w:szCs w:val="20"/>
          <w:lang w:val="en-US"/>
        </w:rPr>
        <w:t>f</w:t>
      </w:r>
      <w:ins w:id="433" w:author="Justin Yeakel" w:date="2021-08-04T14:55:00Z">
        <w:r w:rsidR="00220FEE">
          <w:rPr>
            <w:rFonts w:ascii="Arial" w:hAnsi="Arial"/>
            <w:sz w:val="20"/>
            <w:szCs w:val="20"/>
            <w:lang w:val="en-US"/>
          </w:rPr>
          <w:t>a</w:t>
        </w:r>
      </w:ins>
      <w:del w:id="434" w:author="Justin Yeakel" w:date="2021-08-04T14:54:00Z">
        <w:r w:rsidR="00B615A0" w:rsidRPr="00E932BB" w:rsidDel="00161201">
          <w:rPr>
            <w:rFonts w:ascii="Arial" w:hAnsi="Arial"/>
            <w:sz w:val="20"/>
            <w:szCs w:val="20"/>
            <w:lang w:val="en-US"/>
          </w:rPr>
          <w:delText>a</w:delText>
        </w:r>
      </w:del>
      <w:r w:rsidR="00B615A0" w:rsidRPr="00E932BB">
        <w:rPr>
          <w:rFonts w:ascii="Arial" w:hAnsi="Arial"/>
          <w:sz w:val="20"/>
          <w:szCs w:val="20"/>
          <w:lang w:val="en-US"/>
        </w:rPr>
        <w:t>rthest from the center</w:t>
      </w:r>
      <w:ins w:id="435" w:author="Kartzinel, Tyler" w:date="2021-08-02T10:51:00Z">
        <w:r w:rsidR="001F3A06">
          <w:rPr>
            <w:rFonts w:ascii="Arial" w:hAnsi="Arial"/>
            <w:sz w:val="20"/>
            <w:szCs w:val="20"/>
            <w:lang w:val="en-US"/>
          </w:rPr>
          <w:t xml:space="preserve"> </w:t>
        </w:r>
      </w:ins>
      <w:del w:id="436" w:author="Kartzinel, Tyler" w:date="2021-08-02T10:51:00Z">
        <w:r w:rsidR="00B615A0" w:rsidRPr="00E932BB" w:rsidDel="001F3A06">
          <w:rPr>
            <w:rFonts w:ascii="Arial" w:hAnsi="Arial"/>
            <w:sz w:val="20"/>
            <w:szCs w:val="20"/>
            <w:lang w:val="en-US"/>
          </w:rPr>
          <w:delText xml:space="preserve">, thus representing the most divergent strategies </w:delText>
        </w:r>
      </w:del>
      <w:r w:rsidR="00B615A0" w:rsidRPr="00E932BB">
        <w:rPr>
          <w:rFonts w:ascii="Arial" w:hAnsi="Arial"/>
          <w:sz w:val="20"/>
          <w:szCs w:val="20"/>
          <w:lang w:val="en-US"/>
        </w:rPr>
        <w:t>in this strategy-niche space.</w:t>
      </w:r>
    </w:p>
    <w:p w14:paraId="07778685" w14:textId="2218F845" w:rsidR="00AE2C7B" w:rsidRDefault="00AE2C7B" w:rsidP="00AE2C7B">
      <w:pPr>
        <w:pStyle w:val="Body"/>
        <w:rPr>
          <w:rFonts w:ascii="Arial" w:hAnsi="Arial"/>
          <w:sz w:val="20"/>
          <w:szCs w:val="20"/>
          <w:lang w:val="en-US"/>
        </w:rPr>
      </w:pPr>
    </w:p>
    <w:p w14:paraId="66AC45C2" w14:textId="78C873CF" w:rsidR="00437641" w:rsidDel="00184F22" w:rsidRDefault="00C60CA5" w:rsidP="00C60CA5">
      <w:pPr>
        <w:pStyle w:val="Body"/>
        <w:rPr>
          <w:del w:id="437" w:author="Justin Yeakel" w:date="2021-08-04T13:49:00Z"/>
          <w:rFonts w:ascii="Arial" w:hAnsi="Arial"/>
          <w:sz w:val="20"/>
          <w:szCs w:val="20"/>
          <w:lang w:val="en-US"/>
        </w:rPr>
        <w:pPrChange w:id="438" w:author="Justin Yeakel" w:date="2021-08-04T14:50:00Z">
          <w:pPr>
            <w:pStyle w:val="Body"/>
            <w:ind w:firstLine="432"/>
          </w:pPr>
        </w:pPrChange>
      </w:pPr>
      <w:ins w:id="439" w:author="Justin Yeakel" w:date="2021-08-04T14:50:00Z">
        <w:r>
          <w:rPr>
            <w:rFonts w:ascii="Arial" w:hAnsi="Arial"/>
            <w:b/>
            <w:bCs/>
            <w:i/>
            <w:iCs/>
            <w:sz w:val="20"/>
            <w:szCs w:val="20"/>
            <w:lang w:val="en-US"/>
          </w:rPr>
          <w:t>Predictions.</w:t>
        </w:r>
      </w:ins>
      <w:ins w:id="440" w:author="Justin Yeakel" w:date="2021-08-04T14:51:00Z">
        <w:r w:rsidR="00A5093C">
          <w:rPr>
            <w:rFonts w:ascii="Arial" w:hAnsi="Arial"/>
            <w:b/>
            <w:bCs/>
            <w:i/>
            <w:iCs/>
            <w:sz w:val="20"/>
            <w:szCs w:val="20"/>
            <w:lang w:val="en-US"/>
          </w:rPr>
          <w:t xml:space="preserve"> </w:t>
        </w:r>
      </w:ins>
      <w:r w:rsidR="00B615A0" w:rsidRPr="00E932BB">
        <w:rPr>
          <w:rFonts w:ascii="Arial" w:hAnsi="Arial"/>
          <w:sz w:val="20"/>
          <w:szCs w:val="20"/>
          <w:lang w:val="en-US"/>
        </w:rPr>
        <w:t>How do different targeting strategies relate to</w:t>
      </w:r>
      <w:ins w:id="441" w:author="Justin Yeakel" w:date="2021-08-04T14:57:00Z">
        <w:r w:rsidR="00E52712">
          <w:rPr>
            <w:rFonts w:ascii="Arial" w:hAnsi="Arial"/>
            <w:sz w:val="20"/>
            <w:szCs w:val="20"/>
            <w:lang w:val="en-US"/>
          </w:rPr>
          <w:t xml:space="preserve"> observed consumer </w:t>
        </w:r>
        <w:r w:rsidR="00FE313B">
          <w:rPr>
            <w:rFonts w:ascii="Arial" w:hAnsi="Arial"/>
            <w:sz w:val="20"/>
            <w:szCs w:val="20"/>
            <w:lang w:val="en-US"/>
          </w:rPr>
          <w:t>foraging</w:t>
        </w:r>
        <w:r w:rsidR="00E52712">
          <w:rPr>
            <w:rFonts w:ascii="Arial" w:hAnsi="Arial"/>
            <w:sz w:val="20"/>
            <w:szCs w:val="20"/>
            <w:lang w:val="en-US"/>
          </w:rPr>
          <w:t xml:space="preserve"> and</w:t>
        </w:r>
      </w:ins>
      <w:del w:id="442" w:author="Justin Yeakel" w:date="2021-08-04T14:57:00Z">
        <w:r w:rsidR="00B615A0" w:rsidRPr="00E932BB" w:rsidDel="00E52712">
          <w:rPr>
            <w:rFonts w:ascii="Arial" w:hAnsi="Arial"/>
            <w:sz w:val="20"/>
            <w:szCs w:val="20"/>
            <w:lang w:val="en-US"/>
          </w:rPr>
          <w:delText xml:space="preserve"> estimates of consumer</w:delText>
        </w:r>
      </w:del>
      <w:r w:rsidR="00B615A0" w:rsidRPr="00E932BB">
        <w:rPr>
          <w:rFonts w:ascii="Arial" w:hAnsi="Arial"/>
          <w:sz w:val="20"/>
          <w:szCs w:val="20"/>
          <w:lang w:val="en-US"/>
        </w:rPr>
        <w:t xml:space="preserve"> fitness</w:t>
      </w:r>
      <w:del w:id="443" w:author="Kartzinel, Tyler" w:date="2021-08-02T10:52:00Z">
        <w:r w:rsidR="00B615A0" w:rsidRPr="00E932BB" w:rsidDel="001F3A06">
          <w:rPr>
            <w:rFonts w:ascii="Arial" w:hAnsi="Arial"/>
            <w:sz w:val="20"/>
            <w:szCs w:val="20"/>
            <w:lang w:val="en-US"/>
          </w:rPr>
          <w:delText>, and is this predictive of consumer fitness in natural systems</w:delText>
        </w:r>
      </w:del>
      <w:r w:rsidR="00B615A0" w:rsidRPr="00E932BB">
        <w:rPr>
          <w:rFonts w:ascii="Arial" w:hAnsi="Arial"/>
          <w:sz w:val="20"/>
          <w:szCs w:val="20"/>
          <w:lang w:val="en-US"/>
        </w:rPr>
        <w:t xml:space="preserve">? </w:t>
      </w:r>
      <w:ins w:id="444" w:author="Justin Yeakel" w:date="2021-08-04T14:58:00Z">
        <w:r w:rsidR="00EF2CC2">
          <w:rPr>
            <w:rFonts w:ascii="Arial" w:hAnsi="Arial"/>
            <w:sz w:val="20"/>
            <w:szCs w:val="20"/>
            <w:lang w:val="en-US"/>
          </w:rPr>
          <w:t>W</w:t>
        </w:r>
      </w:ins>
      <w:ins w:id="445" w:author="Kartzinel, Tyler" w:date="2021-08-02T10:52:00Z">
        <w:del w:id="446" w:author="Justin Yeakel" w:date="2021-08-04T14:58:00Z">
          <w:r w:rsidR="001F3A06" w:rsidDel="00EF2CC2">
            <w:rPr>
              <w:rFonts w:ascii="Arial" w:hAnsi="Arial"/>
              <w:sz w:val="20"/>
              <w:szCs w:val="20"/>
              <w:lang w:val="en-US"/>
            </w:rPr>
            <w:delText xml:space="preserve">In our example, </w:delText>
          </w:r>
        </w:del>
      </w:ins>
      <w:del w:id="447" w:author="Kartzinel, Tyler" w:date="2021-08-02T10:52:00Z">
        <w:r w:rsidR="00B615A0" w:rsidRPr="00E932BB" w:rsidDel="001F3A06">
          <w:rPr>
            <w:rFonts w:ascii="Arial" w:hAnsi="Arial"/>
            <w:sz w:val="20"/>
            <w:szCs w:val="20"/>
            <w:lang w:val="en-US"/>
          </w:rPr>
          <w:delText xml:space="preserve">We </w:delText>
        </w:r>
      </w:del>
      <w:ins w:id="448" w:author="Kartzinel, Tyler" w:date="2021-08-02T10:52:00Z">
        <w:del w:id="449" w:author="Justin Yeakel" w:date="2021-08-04T14:58:00Z">
          <w:r w:rsidR="001F3A06" w:rsidDel="00EF2CC2">
            <w:rPr>
              <w:rFonts w:ascii="Arial" w:hAnsi="Arial"/>
              <w:sz w:val="20"/>
              <w:szCs w:val="20"/>
              <w:lang w:val="en-US"/>
            </w:rPr>
            <w:delText>w</w:delText>
          </w:r>
        </w:del>
        <w:r w:rsidR="001F3A06" w:rsidRPr="00E932BB">
          <w:rPr>
            <w:rFonts w:ascii="Arial" w:hAnsi="Arial"/>
            <w:sz w:val="20"/>
            <w:szCs w:val="20"/>
            <w:lang w:val="en-US"/>
          </w:rPr>
          <w:t xml:space="preserve">e </w:t>
        </w:r>
      </w:ins>
      <w:ins w:id="450" w:author="Justin Yeakel" w:date="2021-08-04T14:58:00Z">
        <w:r w:rsidR="00EF2CC2">
          <w:rPr>
            <w:rFonts w:ascii="Arial" w:hAnsi="Arial"/>
            <w:sz w:val="20"/>
            <w:szCs w:val="20"/>
            <w:lang w:val="en-US"/>
          </w:rPr>
          <w:t xml:space="preserve">next </w:t>
        </w:r>
      </w:ins>
      <w:del w:id="451" w:author="Kartzinel, Tyler" w:date="2021-08-02T10:52:00Z">
        <w:r w:rsidR="00B615A0" w:rsidRPr="00E932BB" w:rsidDel="001F3A06">
          <w:rPr>
            <w:rFonts w:ascii="Arial" w:hAnsi="Arial"/>
            <w:sz w:val="20"/>
            <w:szCs w:val="20"/>
            <w:lang w:val="en-US"/>
          </w:rPr>
          <w:delText xml:space="preserve">next </w:delText>
        </w:r>
      </w:del>
      <w:r w:rsidR="00B615A0" w:rsidRPr="00E932BB">
        <w:rPr>
          <w:rFonts w:ascii="Arial" w:hAnsi="Arial"/>
          <w:sz w:val="20"/>
          <w:szCs w:val="20"/>
          <w:lang w:val="en-US"/>
        </w:rPr>
        <w:t xml:space="preserve">demonstrate how a simple measure of fitness for simulated consumers can </w:t>
      </w:r>
      <w:del w:id="452" w:author="Justin Yeakel" w:date="2021-08-04T14:58:00Z">
        <w:r w:rsidR="00B615A0" w:rsidRPr="00E932BB" w:rsidDel="00FE313B">
          <w:rPr>
            <w:rFonts w:ascii="Arial" w:hAnsi="Arial"/>
            <w:sz w:val="20"/>
            <w:szCs w:val="20"/>
            <w:lang w:val="en-US"/>
          </w:rPr>
          <w:delText xml:space="preserve">in principle </w:delText>
        </w:r>
      </w:del>
      <w:r w:rsidR="00B615A0" w:rsidRPr="00E932BB">
        <w:rPr>
          <w:rFonts w:ascii="Arial" w:hAnsi="Arial"/>
          <w:sz w:val="20"/>
          <w:szCs w:val="20"/>
          <w:lang w:val="en-US"/>
        </w:rPr>
        <w:t xml:space="preserve">be used as an expectation for those observed at the </w:t>
      </w:r>
      <w:proofErr w:type="spellStart"/>
      <w:r w:rsidR="00B615A0" w:rsidRPr="00E932BB">
        <w:rPr>
          <w:rFonts w:ascii="Arial" w:hAnsi="Arial"/>
          <w:sz w:val="20"/>
          <w:szCs w:val="20"/>
          <w:lang w:val="en-US"/>
        </w:rPr>
        <w:t>Sevilleta</w:t>
      </w:r>
      <w:proofErr w:type="spellEnd"/>
      <w:r w:rsidR="00B615A0" w:rsidRPr="00E932BB">
        <w:rPr>
          <w:rFonts w:ascii="Arial" w:hAnsi="Arial"/>
          <w:sz w:val="20"/>
          <w:szCs w:val="20"/>
          <w:lang w:val="en-US"/>
        </w:rPr>
        <w:t>. Here we use the coefficient of variation (CV) of nitrogenous returns as a measure of fitness</w:t>
      </w:r>
      <w:r w:rsidR="005C0092">
        <w:rPr>
          <w:rFonts w:ascii="Arial" w:hAnsi="Arial"/>
          <w:sz w:val="20"/>
          <w:szCs w:val="20"/>
          <w:lang w:val="en-US"/>
        </w:rPr>
        <w:t xml:space="preserve"> based on the</w:t>
      </w:r>
      <w:ins w:id="453" w:author="Justin Yeakel" w:date="2021-08-04T14:59:00Z">
        <w:r w:rsidR="00D07F02">
          <w:rPr>
            <w:rFonts w:ascii="Arial" w:hAnsi="Arial"/>
            <w:sz w:val="20"/>
            <w:szCs w:val="20"/>
            <w:lang w:val="en-US"/>
          </w:rPr>
          <w:t xml:space="preserve"> consumed</w:t>
        </w:r>
      </w:ins>
      <w:r w:rsidR="005C0092">
        <w:rPr>
          <w:rFonts w:ascii="Arial" w:hAnsi="Arial"/>
          <w:sz w:val="20"/>
          <w:szCs w:val="20"/>
          <w:lang w:val="en-US"/>
        </w:rPr>
        <w:t xml:space="preserve"> nitrogen</w:t>
      </w:r>
      <w:del w:id="454" w:author="Justin Yeakel" w:date="2021-08-04T14:59:00Z">
        <w:r w:rsidR="005C0092" w:rsidDel="00D07F02">
          <w:rPr>
            <w:rFonts w:ascii="Arial" w:hAnsi="Arial"/>
            <w:sz w:val="20"/>
            <w:szCs w:val="20"/>
            <w:lang w:val="en-US"/>
          </w:rPr>
          <w:delText xml:space="preserve"> content of available</w:delText>
        </w:r>
      </w:del>
      <w:ins w:id="455" w:author="Justin Yeakel" w:date="2021-08-04T14:59:00Z">
        <w:r w:rsidR="00D07F02">
          <w:rPr>
            <w:rFonts w:ascii="Arial" w:hAnsi="Arial"/>
            <w:sz w:val="20"/>
            <w:szCs w:val="20"/>
            <w:lang w:val="en-US"/>
          </w:rPr>
          <w:t xml:space="preserve"> from foraged</w:t>
        </w:r>
      </w:ins>
      <w:r w:rsidR="005C0092">
        <w:rPr>
          <w:rFonts w:ascii="Arial" w:hAnsi="Arial"/>
          <w:sz w:val="20"/>
          <w:szCs w:val="20"/>
          <w:lang w:val="en-US"/>
        </w:rPr>
        <w:t xml:space="preserve"> plant resources.</w:t>
      </w:r>
      <w:r w:rsidR="00B615A0" w:rsidRPr="00E932BB">
        <w:rPr>
          <w:rFonts w:ascii="Arial" w:hAnsi="Arial"/>
          <w:sz w:val="20"/>
          <w:szCs w:val="20"/>
          <w:lang w:val="en-US"/>
        </w:rPr>
        <w:t xml:space="preserve"> </w:t>
      </w:r>
      <w:ins w:id="456" w:author="Justin Yeakel" w:date="2021-08-04T14:59:00Z">
        <w:r w:rsidR="000A3A86">
          <w:rPr>
            <w:rFonts w:ascii="Arial" w:hAnsi="Arial"/>
            <w:sz w:val="20"/>
            <w:szCs w:val="20"/>
            <w:lang w:val="en-US"/>
          </w:rPr>
          <w:t>A l</w:t>
        </w:r>
      </w:ins>
      <w:del w:id="457" w:author="Justin Yeakel" w:date="2021-08-04T14:59:00Z">
        <w:r w:rsidR="005C0092" w:rsidDel="000A3A86">
          <w:rPr>
            <w:rFonts w:ascii="Arial" w:hAnsi="Arial"/>
            <w:sz w:val="20"/>
            <w:szCs w:val="20"/>
            <w:lang w:val="en-US"/>
          </w:rPr>
          <w:delText>L</w:delText>
        </w:r>
      </w:del>
      <w:r w:rsidR="00B615A0" w:rsidRPr="00E932BB">
        <w:rPr>
          <w:rFonts w:ascii="Arial" w:hAnsi="Arial"/>
          <w:sz w:val="20"/>
          <w:szCs w:val="20"/>
          <w:lang w:val="en-US"/>
        </w:rPr>
        <w:t xml:space="preserve">ower </w:t>
      </w:r>
      <w:r w:rsidR="005C0092">
        <w:rPr>
          <w:rFonts w:ascii="Arial" w:hAnsi="Arial"/>
          <w:sz w:val="20"/>
          <w:szCs w:val="20"/>
          <w:lang w:val="en-US"/>
        </w:rPr>
        <w:t xml:space="preserve">CV </w:t>
      </w:r>
      <w:del w:id="458" w:author="Justin Yeakel" w:date="2021-08-04T14:59:00Z">
        <w:r w:rsidR="00B615A0" w:rsidRPr="00E932BB" w:rsidDel="000A3A86">
          <w:rPr>
            <w:rFonts w:ascii="Arial" w:hAnsi="Arial"/>
            <w:sz w:val="20"/>
            <w:szCs w:val="20"/>
            <w:lang w:val="en-US"/>
          </w:rPr>
          <w:delText xml:space="preserve">values </w:delText>
        </w:r>
      </w:del>
      <w:r w:rsidR="00B615A0" w:rsidRPr="00E932BB">
        <w:rPr>
          <w:rFonts w:ascii="Arial" w:hAnsi="Arial"/>
          <w:sz w:val="20"/>
          <w:szCs w:val="20"/>
          <w:lang w:val="en-US"/>
        </w:rPr>
        <w:t>reflect</w:t>
      </w:r>
      <w:ins w:id="459" w:author="Justin Yeakel" w:date="2021-08-04T14:59:00Z">
        <w:r w:rsidR="000A3A86">
          <w:rPr>
            <w:rFonts w:ascii="Arial" w:hAnsi="Arial"/>
            <w:sz w:val="20"/>
            <w:szCs w:val="20"/>
            <w:lang w:val="en-US"/>
          </w:rPr>
          <w:t>s</w:t>
        </w:r>
      </w:ins>
      <w:r w:rsidR="00B615A0" w:rsidRPr="00E932BB">
        <w:rPr>
          <w:rFonts w:ascii="Arial" w:hAnsi="Arial"/>
          <w:sz w:val="20"/>
          <w:szCs w:val="20"/>
          <w:lang w:val="en-US"/>
        </w:rPr>
        <w:t xml:space="preserve"> smaller fluctuations relative to the mean (higher fitness), and </w:t>
      </w:r>
      <w:ins w:id="460" w:author="Justin Yeakel" w:date="2021-08-04T14:59:00Z">
        <w:r w:rsidR="000A3A86">
          <w:rPr>
            <w:rFonts w:ascii="Arial" w:hAnsi="Arial"/>
            <w:sz w:val="20"/>
            <w:szCs w:val="20"/>
            <w:lang w:val="en-US"/>
          </w:rPr>
          <w:t xml:space="preserve">a </w:t>
        </w:r>
      </w:ins>
      <w:r w:rsidR="00B615A0" w:rsidRPr="00E932BB">
        <w:rPr>
          <w:rFonts w:ascii="Arial" w:hAnsi="Arial"/>
          <w:sz w:val="20"/>
          <w:szCs w:val="20"/>
          <w:lang w:val="en-US"/>
        </w:rPr>
        <w:t xml:space="preserve">higher </w:t>
      </w:r>
      <w:del w:id="461" w:author="Justin Yeakel" w:date="2021-08-04T14:59:00Z">
        <w:r w:rsidR="00B615A0" w:rsidRPr="00E932BB" w:rsidDel="000A3A86">
          <w:rPr>
            <w:rFonts w:ascii="Arial" w:hAnsi="Arial"/>
            <w:sz w:val="20"/>
            <w:szCs w:val="20"/>
            <w:lang w:val="en-US"/>
          </w:rPr>
          <w:delText>values</w:delText>
        </w:r>
      </w:del>
      <w:ins w:id="462" w:author="Justin Yeakel" w:date="2021-08-04T14:59:00Z">
        <w:r w:rsidR="000A3A86">
          <w:rPr>
            <w:rFonts w:ascii="Arial" w:hAnsi="Arial"/>
            <w:sz w:val="20"/>
            <w:szCs w:val="20"/>
            <w:lang w:val="en-US"/>
          </w:rPr>
          <w:t>CV</w:t>
        </w:r>
      </w:ins>
      <w:r w:rsidR="00B615A0" w:rsidRPr="00E932BB">
        <w:rPr>
          <w:rFonts w:ascii="Arial" w:hAnsi="Arial"/>
          <w:sz w:val="20"/>
          <w:szCs w:val="20"/>
          <w:lang w:val="en-US"/>
        </w:rPr>
        <w:t xml:space="preserve"> </w:t>
      </w:r>
      <w:del w:id="463" w:author="Justin Yeakel" w:date="2021-08-04T14:59:00Z">
        <w:r w:rsidR="00B615A0" w:rsidRPr="00E932BB" w:rsidDel="000A3A86">
          <w:rPr>
            <w:rFonts w:ascii="Arial" w:hAnsi="Arial"/>
            <w:sz w:val="20"/>
            <w:szCs w:val="20"/>
            <w:lang w:val="en-US"/>
          </w:rPr>
          <w:delText>denote</w:delText>
        </w:r>
      </w:del>
      <w:ins w:id="464" w:author="Justin Yeakel" w:date="2021-08-04T14:59:00Z">
        <w:r w:rsidR="000A3A86">
          <w:rPr>
            <w:rFonts w:ascii="Arial" w:hAnsi="Arial"/>
            <w:sz w:val="20"/>
            <w:szCs w:val="20"/>
            <w:lang w:val="en-US"/>
          </w:rPr>
          <w:t>reflects</w:t>
        </w:r>
      </w:ins>
      <w:r w:rsidR="00B615A0" w:rsidRPr="00E932BB">
        <w:rPr>
          <w:rFonts w:ascii="Arial" w:hAnsi="Arial"/>
          <w:sz w:val="20"/>
          <w:szCs w:val="20"/>
          <w:lang w:val="en-US"/>
        </w:rPr>
        <w:t xml:space="preserve"> larger fluctuations relative to the mean (lower fitness). Along the spines radiating from the central </w:t>
      </w:r>
      <w:del w:id="465" w:author="Justin Yeakel" w:date="2021-08-04T15:00:00Z">
        <w:r w:rsidR="00B615A0" w:rsidRPr="00E932BB" w:rsidDel="008A54A9">
          <w:rPr>
            <w:rFonts w:ascii="Arial" w:hAnsi="Arial"/>
            <w:sz w:val="20"/>
            <w:szCs w:val="20"/>
            <w:lang w:val="en-US"/>
          </w:rPr>
          <w:delText>cluster</w:delText>
        </w:r>
      </w:del>
      <w:ins w:id="466" w:author="Justin Yeakel" w:date="2021-08-04T15:00:00Z">
        <w:r w:rsidR="008A54A9">
          <w:rPr>
            <w:rFonts w:ascii="Arial" w:hAnsi="Arial"/>
            <w:sz w:val="20"/>
            <w:szCs w:val="20"/>
            <w:lang w:val="en-US"/>
          </w:rPr>
          <w:t>generalist</w:t>
        </w:r>
      </w:ins>
      <w:r w:rsidR="00B615A0" w:rsidRPr="00E932BB">
        <w:rPr>
          <w:rFonts w:ascii="Arial" w:hAnsi="Arial"/>
          <w:sz w:val="20"/>
          <w:szCs w:val="20"/>
          <w:lang w:val="en-US"/>
        </w:rPr>
        <w:t xml:space="preserve">, fitness values are generally consistent (Fig. </w:t>
      </w:r>
      <w:r w:rsidR="00CC788C">
        <w:rPr>
          <w:rFonts w:ascii="Arial" w:hAnsi="Arial"/>
          <w:sz w:val="20"/>
          <w:szCs w:val="20"/>
          <w:lang w:val="en-US"/>
        </w:rPr>
        <w:t>7</w:t>
      </w:r>
      <w:r w:rsidR="00B615A0" w:rsidRPr="00E932BB">
        <w:rPr>
          <w:rFonts w:ascii="Arial" w:hAnsi="Arial"/>
          <w:sz w:val="20"/>
          <w:szCs w:val="20"/>
          <w:lang w:val="en-US"/>
        </w:rPr>
        <w:t>B). Across spines, this fitness landscape is roughly partitioned by two opposing resource groups that result in lower fitness (higher CV; C</w:t>
      </w:r>
      <w:r w:rsidR="00B615A0" w:rsidRPr="00E36ED1">
        <w:rPr>
          <w:rFonts w:ascii="Arial" w:hAnsi="Arial"/>
          <w:sz w:val="20"/>
          <w:szCs w:val="20"/>
          <w:vertAlign w:val="subscript"/>
          <w:lang w:val="en-US"/>
        </w:rPr>
        <w:t>4</w:t>
      </w:r>
      <w:r w:rsidR="00B615A0"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00B615A0" w:rsidRPr="00876FC2">
        <w:rPr>
          <w:rFonts w:ascii="Arial" w:hAnsi="Arial"/>
          <w:sz w:val="20"/>
          <w:szCs w:val="20"/>
          <w:vertAlign w:val="subscript"/>
          <w:lang w:val="en-US"/>
        </w:rPr>
        <w:t>3</w:t>
      </w:r>
      <w:r w:rsidR="00B615A0" w:rsidRPr="00E932BB">
        <w:rPr>
          <w:rFonts w:ascii="Arial" w:hAnsi="Arial"/>
          <w:sz w:val="20"/>
          <w:szCs w:val="20"/>
          <w:lang w:val="en-US"/>
        </w:rPr>
        <w:t xml:space="preserve"> perennial forbs and shrubs). The diet of a hypothetical </w:t>
      </w:r>
      <w:r w:rsidR="00861218">
        <w:rPr>
          <w:rFonts w:ascii="Arial" w:hAnsi="Arial"/>
          <w:sz w:val="20"/>
          <w:szCs w:val="20"/>
          <w:lang w:val="en-US"/>
        </w:rPr>
        <w:t xml:space="preserve">individual </w:t>
      </w:r>
      <w:r w:rsidR="00B615A0" w:rsidRPr="00E932BB">
        <w:rPr>
          <w:rFonts w:ascii="Arial" w:hAnsi="Arial"/>
          <w:sz w:val="20"/>
          <w:szCs w:val="20"/>
          <w:lang w:val="en-US"/>
        </w:rPr>
        <w:t>consumer</w:t>
      </w:r>
      <w:r w:rsidR="00861218">
        <w:rPr>
          <w:rFonts w:ascii="Arial" w:hAnsi="Arial"/>
          <w:sz w:val="20"/>
          <w:szCs w:val="20"/>
          <w:lang w:val="en-US"/>
        </w:rPr>
        <w:t xml:space="preserve"> for which we have empirical data on diet composition (via methods described in Q1)</w:t>
      </w:r>
      <w:r w:rsidR="00B615A0" w:rsidRPr="00E932BB">
        <w:rPr>
          <w:rFonts w:ascii="Arial" w:hAnsi="Arial"/>
          <w:sz w:val="20"/>
          <w:szCs w:val="20"/>
          <w:lang w:val="en-US"/>
        </w:rPr>
        <w:t xml:space="preserve"> is represented by the rodent silhouette. </w:t>
      </w:r>
      <w:del w:id="467" w:author="Kartzinel, Tyler" w:date="2021-08-02T10:53:00Z">
        <w:r w:rsidR="00B615A0" w:rsidRPr="00E932BB" w:rsidDel="001F3A06">
          <w:rPr>
            <w:rFonts w:ascii="Arial" w:hAnsi="Arial"/>
            <w:sz w:val="20"/>
            <w:szCs w:val="20"/>
            <w:lang w:val="en-US"/>
          </w:rPr>
          <w:delText>Our establishment of the</w:delText>
        </w:r>
      </w:del>
      <w:ins w:id="468" w:author="Kartzinel, Tyler" w:date="2021-08-02T10:53:00Z">
        <w:r w:rsidR="001F3A06">
          <w:rPr>
            <w:rFonts w:ascii="Arial" w:hAnsi="Arial"/>
            <w:sz w:val="20"/>
            <w:szCs w:val="20"/>
            <w:lang w:val="en-US"/>
          </w:rPr>
          <w:t>Thus, the</w:t>
        </w:r>
      </w:ins>
      <w:r w:rsidR="00B615A0" w:rsidRPr="00E932BB">
        <w:rPr>
          <w:rFonts w:ascii="Arial" w:hAnsi="Arial"/>
          <w:sz w:val="20"/>
          <w:szCs w:val="20"/>
          <w:lang w:val="en-US"/>
        </w:rPr>
        <w:t xml:space="preserve"> strategy-niche manifold </w:t>
      </w:r>
      <w:del w:id="469" w:author="Kartzinel, Tyler" w:date="2021-08-02T10:53:00Z">
        <w:r w:rsidR="00B615A0" w:rsidRPr="00E932BB" w:rsidDel="001F3A06">
          <w:rPr>
            <w:rFonts w:ascii="Arial" w:hAnsi="Arial"/>
            <w:sz w:val="20"/>
            <w:szCs w:val="20"/>
            <w:lang w:val="en-US"/>
          </w:rPr>
          <w:delText xml:space="preserve">in this context would thus </w:delText>
        </w:r>
      </w:del>
      <w:r w:rsidR="00B615A0" w:rsidRPr="00E932BB">
        <w:rPr>
          <w:rFonts w:ascii="Arial" w:hAnsi="Arial"/>
          <w:sz w:val="20"/>
          <w:szCs w:val="20"/>
          <w:lang w:val="en-US"/>
        </w:rPr>
        <w:t>offer</w:t>
      </w:r>
      <w:ins w:id="470" w:author="Kartzinel, Tyler" w:date="2021-08-02T10:53:00Z">
        <w:r w:rsidR="001F3A06">
          <w:rPr>
            <w:rFonts w:ascii="Arial" w:hAnsi="Arial"/>
            <w:sz w:val="20"/>
            <w:szCs w:val="20"/>
            <w:lang w:val="en-US"/>
          </w:rPr>
          <w:t>s</w:t>
        </w:r>
      </w:ins>
      <w:r w:rsidR="00B615A0" w:rsidRPr="00E932BB">
        <w:rPr>
          <w:rFonts w:ascii="Arial" w:hAnsi="Arial"/>
          <w:sz w:val="20"/>
          <w:szCs w:val="20"/>
          <w:lang w:val="en-US"/>
        </w:rPr>
        <w:t xml:space="preserve"> an interpretation of this hypothetical consumer. We would first note that the consumer is targeting C</w:t>
      </w:r>
      <w:r w:rsidR="00B615A0" w:rsidRPr="00E36ED1">
        <w:rPr>
          <w:rFonts w:ascii="Arial" w:hAnsi="Arial"/>
          <w:sz w:val="20"/>
          <w:szCs w:val="20"/>
          <w:vertAlign w:val="subscript"/>
          <w:lang w:val="en-US"/>
        </w:rPr>
        <w:t>3</w:t>
      </w:r>
      <w:r w:rsidR="00B615A0" w:rsidRPr="00E932BB">
        <w:rPr>
          <w:rFonts w:ascii="Arial" w:hAnsi="Arial"/>
          <w:sz w:val="20"/>
          <w:szCs w:val="20"/>
          <w:lang w:val="en-US"/>
        </w:rPr>
        <w:t xml:space="preserve"> and C</w:t>
      </w:r>
      <w:r w:rsidR="00B615A0" w:rsidRPr="00E36ED1">
        <w:rPr>
          <w:rFonts w:ascii="Arial" w:hAnsi="Arial"/>
          <w:sz w:val="20"/>
          <w:szCs w:val="20"/>
          <w:vertAlign w:val="subscript"/>
          <w:lang w:val="en-US"/>
        </w:rPr>
        <w:t>4</w:t>
      </w:r>
      <w:r w:rsidR="00B615A0" w:rsidRPr="00E932BB">
        <w:rPr>
          <w:rFonts w:ascii="Arial" w:hAnsi="Arial"/>
          <w:sz w:val="20"/>
          <w:szCs w:val="20"/>
          <w:lang w:val="en-US"/>
        </w:rPr>
        <w:t xml:space="preserve"> annual forbs, but that </w:t>
      </w:r>
      <w:del w:id="471" w:author="Kartzinel, Tyler" w:date="2021-08-02T10:54:00Z">
        <w:r w:rsidR="00B615A0" w:rsidRPr="00E932BB" w:rsidDel="001F3A06">
          <w:rPr>
            <w:rFonts w:ascii="Arial" w:hAnsi="Arial"/>
            <w:sz w:val="20"/>
            <w:szCs w:val="20"/>
            <w:lang w:val="en-US"/>
          </w:rPr>
          <w:delText xml:space="preserve">its strategy is one where </w:delText>
        </w:r>
      </w:del>
      <w:r w:rsidR="00B615A0" w:rsidRPr="00E932BB">
        <w:rPr>
          <w:rFonts w:ascii="Arial" w:hAnsi="Arial"/>
          <w:sz w:val="20"/>
          <w:szCs w:val="20"/>
          <w:lang w:val="en-US"/>
        </w:rPr>
        <w:t xml:space="preserve">roughly 75% of foraging effort </w:t>
      </w:r>
      <w:del w:id="472" w:author="Kartzinel, Tyler" w:date="2021-08-02T10:54:00Z">
        <w:r w:rsidR="00B615A0" w:rsidRPr="00E932BB" w:rsidDel="001F3A06">
          <w:rPr>
            <w:rFonts w:ascii="Arial" w:hAnsi="Arial"/>
            <w:sz w:val="20"/>
            <w:szCs w:val="20"/>
            <w:lang w:val="en-US"/>
          </w:rPr>
          <w:delText>is oriented towards</w:delText>
        </w:r>
      </w:del>
      <w:ins w:id="473" w:author="Kartzinel, Tyler" w:date="2021-08-02T10:54:00Z">
        <w:r w:rsidR="001F3A06">
          <w:rPr>
            <w:rFonts w:ascii="Arial" w:hAnsi="Arial"/>
            <w:sz w:val="20"/>
            <w:szCs w:val="20"/>
            <w:lang w:val="en-US"/>
          </w:rPr>
          <w:t>involves</w:t>
        </w:r>
      </w:ins>
      <w:r w:rsidR="00B615A0" w:rsidRPr="00E932BB">
        <w:rPr>
          <w:rFonts w:ascii="Arial" w:hAnsi="Arial"/>
          <w:sz w:val="20"/>
          <w:szCs w:val="20"/>
          <w:lang w:val="en-US"/>
        </w:rPr>
        <w:t xml:space="preserve"> opportunistic resources. Moreover, our foraging model predicts a fitness gradient with respect to these resource groups, where increased effort on C</w:t>
      </w:r>
      <w:r w:rsidR="00B615A0" w:rsidRPr="00BF50EF">
        <w:rPr>
          <w:rFonts w:ascii="Arial" w:hAnsi="Arial"/>
          <w:sz w:val="20"/>
          <w:szCs w:val="20"/>
          <w:vertAlign w:val="subscript"/>
          <w:lang w:val="en-US"/>
        </w:rPr>
        <w:t>4</w:t>
      </w:r>
      <w:r w:rsidR="00B615A0" w:rsidRPr="00E932BB">
        <w:rPr>
          <w:rFonts w:ascii="Arial" w:hAnsi="Arial"/>
          <w:sz w:val="20"/>
          <w:szCs w:val="20"/>
          <w:lang w:val="en-US"/>
        </w:rPr>
        <w:t xml:space="preserve"> forbs is expected to promote fitness, whereas increased reliance on C</w:t>
      </w:r>
      <w:r w:rsidR="00B615A0" w:rsidRPr="00E36ED1">
        <w:rPr>
          <w:rFonts w:ascii="Arial" w:hAnsi="Arial"/>
          <w:sz w:val="20"/>
          <w:szCs w:val="20"/>
          <w:vertAlign w:val="subscript"/>
          <w:lang w:val="en-US"/>
        </w:rPr>
        <w:t>3</w:t>
      </w:r>
      <w:r w:rsidR="00B615A0" w:rsidRPr="00E932BB">
        <w:rPr>
          <w:rFonts w:ascii="Arial" w:hAnsi="Arial"/>
          <w:sz w:val="20"/>
          <w:szCs w:val="20"/>
          <w:lang w:val="en-US"/>
        </w:rPr>
        <w:t xml:space="preserve"> forbs decreases fitness. </w:t>
      </w:r>
      <w:r w:rsidR="00B615A0" w:rsidRPr="00CC788C">
        <w:rPr>
          <w:rFonts w:ascii="Arial" w:hAnsi="Arial"/>
          <w:sz w:val="20"/>
          <w:szCs w:val="20"/>
          <w:highlight w:val="yellow"/>
          <w:lang w:val="en-US"/>
        </w:rPr>
        <w:t xml:space="preserve">Integrating individual-level ontogenetic information (Section </w:t>
      </w:r>
      <w:r w:rsidR="001D5925" w:rsidRPr="00CC788C">
        <w:rPr>
          <w:rFonts w:ascii="Arial" w:hAnsi="Arial"/>
          <w:sz w:val="20"/>
          <w:szCs w:val="20"/>
          <w:highlight w:val="yellow"/>
          <w:lang w:val="en-US"/>
        </w:rPr>
        <w:t>X</w:t>
      </w:r>
      <w:r w:rsidR="00B615A0" w:rsidRPr="00CC788C">
        <w:rPr>
          <w:rFonts w:ascii="Arial" w:hAnsi="Arial"/>
          <w:sz w:val="20"/>
          <w:szCs w:val="20"/>
          <w:highlight w:val="yellow"/>
          <w:lang w:val="en-US"/>
        </w:rPr>
        <w:t>) will allow us to directly assess the accuracy of this prediction</w:t>
      </w:r>
      <w:r w:rsidR="00B615A0" w:rsidRPr="00E932BB">
        <w:rPr>
          <w:rFonts w:ascii="Arial" w:hAnsi="Arial"/>
          <w:sz w:val="20"/>
          <w:szCs w:val="20"/>
          <w:lang w:val="en-US"/>
        </w:rPr>
        <w:t>.</w:t>
      </w:r>
    </w:p>
    <w:p w14:paraId="7A7D735C" w14:textId="77777777" w:rsidR="00437641" w:rsidRPr="00E932BB" w:rsidRDefault="00437641" w:rsidP="00E52712">
      <w:pPr>
        <w:pStyle w:val="Body"/>
        <w:rPr>
          <w:rFonts w:ascii="Arial" w:hAnsi="Arial"/>
          <w:sz w:val="20"/>
          <w:szCs w:val="20"/>
          <w:lang w:val="en-US"/>
        </w:rPr>
      </w:pPr>
    </w:p>
    <w:p w14:paraId="630B9F8B" w14:textId="5F519CB6" w:rsidR="00B615A0" w:rsidRPr="00E932BB" w:rsidDel="002C2A6F" w:rsidRDefault="00B615A0" w:rsidP="00437641">
      <w:pPr>
        <w:pStyle w:val="Body"/>
        <w:ind w:firstLine="432"/>
        <w:rPr>
          <w:del w:id="474" w:author="Justin Yeakel" w:date="2021-08-04T13:48:00Z"/>
          <w:rFonts w:ascii="Arial" w:eastAsia="Arial" w:hAnsi="Arial" w:cs="Arial"/>
          <w:sz w:val="20"/>
          <w:szCs w:val="20"/>
          <w:lang w:val="en-US"/>
        </w:rPr>
      </w:pPr>
      <w:del w:id="475" w:author="Justin Yeakel" w:date="2021-08-04T13:48:00Z">
        <w:r w:rsidRPr="00E932BB" w:rsidDel="002C2A6F">
          <w:rPr>
            <w:rFonts w:ascii="Arial" w:hAnsi="Arial"/>
            <w:sz w:val="20"/>
            <w:szCs w:val="20"/>
            <w:lang w:val="en-US"/>
          </w:rPr>
          <w:delText>While the</w:delText>
        </w:r>
      </w:del>
      <w:ins w:id="476" w:author="Kartzinel, Tyler" w:date="2021-08-02T10:54:00Z">
        <w:del w:id="477" w:author="Justin Yeakel" w:date="2021-08-04T13:48:00Z">
          <w:r w:rsidR="001F3A06" w:rsidDel="002C2A6F">
            <w:rPr>
              <w:rFonts w:ascii="Arial" w:hAnsi="Arial"/>
              <w:sz w:val="20"/>
              <w:szCs w:val="20"/>
              <w:lang w:val="en-US"/>
            </w:rPr>
            <w:delText>This</w:delText>
          </w:r>
        </w:del>
      </w:ins>
      <w:del w:id="478" w:author="Justin Yeakel" w:date="2021-08-04T13:48:00Z">
        <w:r w:rsidRPr="00E932BB" w:rsidDel="002C2A6F">
          <w:rPr>
            <w:rFonts w:ascii="Arial" w:hAnsi="Arial"/>
            <w:sz w:val="20"/>
            <w:szCs w:val="20"/>
            <w:lang w:val="en-US"/>
          </w:rPr>
          <w:delText xml:space="preserve"> </w:delText>
        </w:r>
      </w:del>
      <w:ins w:id="479" w:author="Kartzinel, Tyler" w:date="2021-08-02T10:54:00Z">
        <w:del w:id="480" w:author="Justin Yeakel" w:date="2021-08-04T13:48:00Z">
          <w:r w:rsidR="001F3A06" w:rsidRPr="00E932BB" w:rsidDel="002C2A6F">
            <w:rPr>
              <w:rFonts w:ascii="Arial" w:hAnsi="Arial"/>
              <w:sz w:val="20"/>
              <w:szCs w:val="20"/>
              <w:lang w:val="en-US"/>
            </w:rPr>
            <w:delText xml:space="preserve">heuristic </w:delText>
          </w:r>
        </w:del>
      </w:ins>
      <w:del w:id="481" w:author="Justin Yeakel" w:date="2021-08-04T13:48:00Z">
        <w:r w:rsidRPr="00E932BB" w:rsidDel="002C2A6F">
          <w:rPr>
            <w:rFonts w:ascii="Arial" w:hAnsi="Arial"/>
            <w:sz w:val="20"/>
            <w:szCs w:val="20"/>
            <w:lang w:val="en-US"/>
          </w:rPr>
          <w:delText xml:space="preserve">simple foraging model that we describe here </w:delText>
        </w:r>
      </w:del>
      <w:ins w:id="482" w:author="Kartzinel, Tyler" w:date="2021-08-02T10:55:00Z">
        <w:del w:id="483" w:author="Justin Yeakel" w:date="2021-08-04T13:48:00Z">
          <w:r w:rsidR="001F3A06" w:rsidDel="002C2A6F">
            <w:rPr>
              <w:rFonts w:ascii="Arial" w:hAnsi="Arial"/>
              <w:sz w:val="20"/>
              <w:szCs w:val="20"/>
              <w:lang w:val="en-US"/>
            </w:rPr>
            <w:delText xml:space="preserve">will be developed </w:delText>
          </w:r>
        </w:del>
      </w:ins>
      <w:del w:id="484" w:author="Justin Yeakel" w:date="2021-08-04T13:48:00Z">
        <w:r w:rsidRPr="00E932BB" w:rsidDel="002C2A6F">
          <w:rPr>
            <w:rFonts w:ascii="Arial" w:hAnsi="Arial"/>
            <w:sz w:val="20"/>
            <w:szCs w:val="20"/>
            <w:lang w:val="en-US"/>
          </w:rPr>
          <w:delText>provides a useful heuristic for describing our approach, we intend to incorporate modeling frameworks that include</w:delText>
        </w:r>
      </w:del>
      <w:ins w:id="485" w:author="Kartzinel, Tyler" w:date="2021-08-02T10:55:00Z">
        <w:del w:id="486" w:author="Justin Yeakel" w:date="2021-08-04T13:48:00Z">
          <w:r w:rsidR="001F3A06" w:rsidDel="002C2A6F">
            <w:rPr>
              <w:rFonts w:ascii="Arial" w:hAnsi="Arial"/>
              <w:sz w:val="20"/>
              <w:szCs w:val="20"/>
              <w:lang w:val="en-US"/>
            </w:rPr>
            <w:delText>into one with</w:delText>
          </w:r>
        </w:del>
      </w:ins>
      <w:del w:id="487" w:author="Justin Yeakel" w:date="2021-08-04T13:48:00Z">
        <w:r w:rsidRPr="00E932BB" w:rsidDel="002C2A6F">
          <w:rPr>
            <w:rFonts w:ascii="Arial" w:hAnsi="Arial"/>
            <w:sz w:val="20"/>
            <w:szCs w:val="20"/>
            <w:lang w:val="en-US"/>
          </w:rPr>
          <w:delText xml:space="preserve"> more realistic physical and biological constraints, which can be either combined to form a larger strategy-niche manifold or assessed independently. For example, we intend to adapt a</w:delText>
        </w:r>
      </w:del>
      <w:ins w:id="488" w:author="Kartzinel, Tyler" w:date="2021-08-02T10:55:00Z">
        <w:del w:id="489" w:author="Justin Yeakel" w:date="2021-08-04T13:48:00Z">
          <w:r w:rsidR="001F3A06" w:rsidDel="002C2A6F">
            <w:rPr>
              <w:rFonts w:ascii="Arial" w:hAnsi="Arial"/>
              <w:sz w:val="20"/>
              <w:szCs w:val="20"/>
              <w:lang w:val="en-US"/>
            </w:rPr>
            <w:delText>the</w:delText>
          </w:r>
        </w:del>
      </w:ins>
      <w:del w:id="490" w:author="Justin Yeakel" w:date="2021-08-04T13:48:00Z">
        <w:r w:rsidRPr="00E932BB" w:rsidDel="002C2A6F">
          <w:rPr>
            <w:rFonts w:ascii="Arial" w:hAnsi="Arial"/>
            <w:sz w:val="20"/>
            <w:szCs w:val="20"/>
            <w:lang w:val="en-US"/>
          </w:rPr>
          <w:delText xml:space="preserve"> consumer foraging model described in Yeakel et al. (2020), where we</w:delText>
        </w:r>
      </w:del>
      <w:ins w:id="491" w:author="Kartzinel, Tyler" w:date="2021-08-02T10:55:00Z">
        <w:del w:id="492" w:author="Justin Yeakel" w:date="2021-08-04T13:48:00Z">
          <w:r w:rsidR="001F3A06" w:rsidDel="002C2A6F">
            <w:rPr>
              <w:rFonts w:ascii="Arial" w:hAnsi="Arial"/>
              <w:sz w:val="20"/>
              <w:szCs w:val="20"/>
              <w:lang w:val="en-US"/>
            </w:rPr>
            <w:delText>)</w:delText>
          </w:r>
        </w:del>
      </w:ins>
      <w:del w:id="493" w:author="Justin Yeakel" w:date="2021-08-04T13:48:00Z">
        <w:r w:rsidRPr="00E932BB" w:rsidDel="002C2A6F">
          <w:rPr>
            <w:rFonts w:ascii="Arial" w:hAnsi="Arial"/>
            <w:sz w:val="20"/>
            <w:szCs w:val="20"/>
            <w:lang w:val="en-US"/>
          </w:rPr>
          <w:delText xml:space="preserve"> use</w:delText>
        </w:r>
      </w:del>
      <w:ins w:id="494" w:author="Kartzinel, Tyler" w:date="2021-08-02T10:55:00Z">
        <w:del w:id="495" w:author="Justin Yeakel" w:date="2021-08-04T13:48:00Z">
          <w:r w:rsidR="001F3A06" w:rsidDel="002C2A6F">
            <w:rPr>
              <w:rFonts w:ascii="Arial" w:hAnsi="Arial"/>
              <w:sz w:val="20"/>
              <w:szCs w:val="20"/>
              <w:lang w:val="en-US"/>
            </w:rPr>
            <w:delText>s</w:delText>
          </w:r>
        </w:del>
      </w:ins>
      <w:del w:id="496" w:author="Justin Yeakel" w:date="2021-08-04T13:48:00Z">
        <w:r w:rsidRPr="00E932BB" w:rsidDel="002C2A6F">
          <w:rPr>
            <w:rFonts w:ascii="Arial" w:hAnsi="Arial"/>
            <w:sz w:val="20"/>
            <w:szCs w:val="20"/>
            <w:lang w:val="en-US"/>
          </w:rPr>
          <w:delText xml:space="preserve"> fitness maximization principles and stochastic dynamic programming to establish consumer strategies in environments with seasonal uncertainty. In this case, our</w:delText>
        </w:r>
      </w:del>
      <w:ins w:id="497" w:author="Kartzinel, Tyler" w:date="2021-08-02T10:56:00Z">
        <w:del w:id="498" w:author="Justin Yeakel" w:date="2021-08-04T13:48:00Z">
          <w:r w:rsidR="001F3A06" w:rsidDel="002C2A6F">
            <w:rPr>
              <w:rFonts w:ascii="Arial" w:hAnsi="Arial"/>
              <w:sz w:val="20"/>
              <w:szCs w:val="20"/>
              <w:lang w:val="en-US"/>
            </w:rPr>
            <w:delText>The</w:delText>
          </w:r>
        </w:del>
      </w:ins>
      <w:del w:id="499" w:author="Justin Yeakel" w:date="2021-08-04T13:48:00Z">
        <w:r w:rsidRPr="00E932BB" w:rsidDel="002C2A6F">
          <w:rPr>
            <w:rFonts w:ascii="Arial" w:hAnsi="Arial"/>
            <w:sz w:val="20"/>
            <w:szCs w:val="20"/>
            <w:lang w:val="en-US"/>
          </w:rPr>
          <w:delText xml:space="preserve"> framework directly incorporates consumer energetic constraints, caching behaviors, and state-dependent foraging strategies, from which fitness is directly estimated. Using more </w:delText>
        </w:r>
      </w:del>
      <w:ins w:id="500" w:author="Kartzinel, Tyler" w:date="2021-08-02T10:56:00Z">
        <w:del w:id="501" w:author="Justin Yeakel" w:date="2021-08-04T13:48:00Z">
          <w:r w:rsidR="00836124" w:rsidDel="002C2A6F">
            <w:rPr>
              <w:rFonts w:ascii="Arial" w:hAnsi="Arial"/>
              <w:sz w:val="20"/>
              <w:szCs w:val="20"/>
              <w:lang w:val="en-US"/>
            </w:rPr>
            <w:delText>such</w:delText>
          </w:r>
          <w:r w:rsidR="00836124" w:rsidRPr="00E932BB" w:rsidDel="002C2A6F">
            <w:rPr>
              <w:rFonts w:ascii="Arial" w:hAnsi="Arial"/>
              <w:sz w:val="20"/>
              <w:szCs w:val="20"/>
              <w:lang w:val="en-US"/>
            </w:rPr>
            <w:delText xml:space="preserve"> </w:delText>
          </w:r>
        </w:del>
      </w:ins>
      <w:del w:id="502" w:author="Justin Yeakel" w:date="2021-08-04T13:48:00Z">
        <w:r w:rsidRPr="00E932BB" w:rsidDel="002C2A6F">
          <w:rPr>
            <w:rFonts w:ascii="Arial" w:hAnsi="Arial"/>
            <w:sz w:val="20"/>
            <w:szCs w:val="20"/>
            <w:lang w:val="en-US"/>
          </w:rPr>
          <w:delText xml:space="preserve">complex </w:delText>
        </w:r>
      </w:del>
      <w:ins w:id="503" w:author="Kartzinel, Tyler" w:date="2021-08-02T10:56:00Z">
        <w:del w:id="504" w:author="Justin Yeakel" w:date="2021-08-04T13:48:00Z">
          <w:r w:rsidR="00836124" w:rsidDel="002C2A6F">
            <w:rPr>
              <w:rFonts w:ascii="Arial" w:hAnsi="Arial"/>
              <w:sz w:val="20"/>
              <w:szCs w:val="20"/>
              <w:lang w:val="en-US"/>
            </w:rPr>
            <w:delText>realistic</w:delText>
          </w:r>
          <w:r w:rsidR="00836124" w:rsidRPr="00E932BB" w:rsidDel="002C2A6F">
            <w:rPr>
              <w:rFonts w:ascii="Arial" w:hAnsi="Arial"/>
              <w:sz w:val="20"/>
              <w:szCs w:val="20"/>
              <w:lang w:val="en-US"/>
            </w:rPr>
            <w:delText xml:space="preserve"> </w:delText>
          </w:r>
        </w:del>
      </w:ins>
      <w:del w:id="505" w:author="Justin Yeakel" w:date="2021-08-04T13:48:00Z">
        <w:r w:rsidRPr="00E932BB" w:rsidDel="002C2A6F">
          <w:rPr>
            <w:rFonts w:ascii="Arial" w:hAnsi="Arial"/>
            <w:sz w:val="20"/>
            <w:szCs w:val="20"/>
            <w:lang w:val="en-US"/>
          </w:rPr>
          <w:delText xml:space="preserve">models such as this, in tandem with the simpler mechanics </w:delText>
        </w:r>
        <w:r w:rsidRPr="00E932BB" w:rsidDel="002C2A6F">
          <w:rPr>
            <w:rFonts w:ascii="Arial" w:hAnsi="Arial"/>
            <w:sz w:val="20"/>
            <w:szCs w:val="20"/>
            <w:lang w:val="en-US"/>
          </w:rPr>
          <w:lastRenderedPageBreak/>
          <w:delText>of the model described here</w:delText>
        </w:r>
      </w:del>
      <w:ins w:id="506" w:author="Kartzinel, Tyler" w:date="2021-08-02T10:56:00Z">
        <w:del w:id="507" w:author="Justin Yeakel" w:date="2021-08-04T13:48:00Z">
          <w:r w:rsidR="00836124" w:rsidDel="002C2A6F">
            <w:rPr>
              <w:rFonts w:ascii="Arial" w:hAnsi="Arial"/>
              <w:sz w:val="20"/>
              <w:szCs w:val="20"/>
              <w:lang w:val="en-US"/>
            </w:rPr>
            <w:delText>above</w:delText>
          </w:r>
        </w:del>
      </w:ins>
      <w:del w:id="508" w:author="Justin Yeakel" w:date="2021-08-04T13:48:00Z">
        <w:r w:rsidRPr="00E932BB" w:rsidDel="002C2A6F">
          <w:rPr>
            <w:rFonts w:ascii="Arial" w:hAnsi="Arial"/>
            <w:sz w:val="20"/>
            <w:szCs w:val="20"/>
            <w:lang w:val="en-US"/>
          </w:rPr>
          <w:delText xml:space="preserve">, </w:delText>
        </w:r>
      </w:del>
      <w:ins w:id="509" w:author="Kartzinel, Tyler" w:date="2021-08-02T10:56:00Z">
        <w:del w:id="510" w:author="Justin Yeakel" w:date="2021-08-04T13:48:00Z">
          <w:r w:rsidR="00836124" w:rsidDel="002C2A6F">
            <w:rPr>
              <w:rFonts w:ascii="Arial" w:hAnsi="Arial"/>
              <w:sz w:val="20"/>
              <w:szCs w:val="20"/>
              <w:lang w:val="en-US"/>
            </w:rPr>
            <w:delText xml:space="preserve"> </w:delText>
          </w:r>
        </w:del>
      </w:ins>
      <w:del w:id="511" w:author="Justin Yeakel" w:date="2021-08-04T13:48:00Z">
        <w:r w:rsidRPr="00E932BB" w:rsidDel="002C2A6F">
          <w:rPr>
            <w:rFonts w:ascii="Arial" w:hAnsi="Arial"/>
            <w:sz w:val="20"/>
            <w:szCs w:val="20"/>
            <w:lang w:val="en-US"/>
          </w:rPr>
          <w:delText>will not only enlarge</w:delText>
        </w:r>
      </w:del>
      <w:ins w:id="512" w:author="Kartzinel, Tyler" w:date="2021-08-02T10:56:00Z">
        <w:del w:id="513" w:author="Justin Yeakel" w:date="2021-08-04T13:48:00Z">
          <w:r w:rsidR="00836124" w:rsidDel="002C2A6F">
            <w:rPr>
              <w:rFonts w:ascii="Arial" w:hAnsi="Arial"/>
              <w:sz w:val="20"/>
              <w:szCs w:val="20"/>
              <w:lang w:val="en-US"/>
            </w:rPr>
            <w:delText>enhance</w:delText>
          </w:r>
        </w:del>
      </w:ins>
      <w:del w:id="514" w:author="Justin Yeakel" w:date="2021-08-04T13:48:00Z">
        <w:r w:rsidRPr="00E932BB" w:rsidDel="002C2A6F">
          <w:rPr>
            <w:rFonts w:ascii="Arial" w:hAnsi="Arial"/>
            <w:sz w:val="20"/>
            <w:szCs w:val="20"/>
            <w:lang w:val="en-US"/>
          </w:rPr>
          <w:delText xml:space="preserve"> our perspective of the universe of</w:delText>
        </w:r>
      </w:del>
      <w:ins w:id="515" w:author="Kartzinel, Tyler" w:date="2021-08-02T10:56:00Z">
        <w:del w:id="516" w:author="Justin Yeakel" w:date="2021-08-04T13:48:00Z">
          <w:r w:rsidR="00836124" w:rsidDel="002C2A6F">
            <w:rPr>
              <w:rFonts w:ascii="Arial" w:hAnsi="Arial"/>
              <w:sz w:val="20"/>
              <w:szCs w:val="20"/>
              <w:lang w:val="en-US"/>
            </w:rPr>
            <w:delText>on</w:delText>
          </w:r>
        </w:del>
      </w:ins>
      <w:del w:id="517" w:author="Justin Yeakel" w:date="2021-08-04T13:48:00Z">
        <w:r w:rsidRPr="00E932BB" w:rsidDel="002C2A6F">
          <w:rPr>
            <w:rFonts w:ascii="Arial" w:hAnsi="Arial"/>
            <w:sz w:val="20"/>
            <w:szCs w:val="20"/>
            <w:lang w:val="en-US"/>
          </w:rPr>
          <w:delText xml:space="preserve"> potential foraging strategies</w:delText>
        </w:r>
      </w:del>
      <w:ins w:id="518" w:author="Kartzinel, Tyler" w:date="2021-08-02T10:56:00Z">
        <w:del w:id="519" w:author="Justin Yeakel" w:date="2021-08-04T13:48:00Z">
          <w:r w:rsidR="00836124" w:rsidDel="002C2A6F">
            <w:rPr>
              <w:rFonts w:ascii="Arial" w:hAnsi="Arial"/>
              <w:sz w:val="20"/>
              <w:szCs w:val="20"/>
              <w:lang w:val="en-US"/>
            </w:rPr>
            <w:delText xml:space="preserve"> and </w:delText>
          </w:r>
        </w:del>
      </w:ins>
      <w:del w:id="520" w:author="Justin Yeakel" w:date="2021-08-04T13:48:00Z">
        <w:r w:rsidRPr="00E932BB" w:rsidDel="002C2A6F">
          <w:rPr>
            <w:rFonts w:ascii="Arial" w:hAnsi="Arial"/>
            <w:sz w:val="20"/>
            <w:szCs w:val="20"/>
            <w:lang w:val="en-US"/>
          </w:rPr>
          <w:delText xml:space="preserve">, but also enable us to pinpoint </w:delText>
        </w:r>
      </w:del>
      <w:ins w:id="521" w:author="Kartzinel, Tyler" w:date="2021-08-02T10:57:00Z">
        <w:del w:id="522" w:author="Justin Yeakel" w:date="2021-08-04T13:48:00Z">
          <w:r w:rsidR="00836124" w:rsidDel="002C2A6F">
            <w:rPr>
              <w:rFonts w:ascii="Arial" w:hAnsi="Arial"/>
              <w:sz w:val="20"/>
              <w:szCs w:val="20"/>
              <w:lang w:val="en-US"/>
            </w:rPr>
            <w:delText>quantify</w:delText>
          </w:r>
          <w:r w:rsidR="00836124" w:rsidRPr="00E932BB" w:rsidDel="002C2A6F">
            <w:rPr>
              <w:rFonts w:ascii="Arial" w:hAnsi="Arial"/>
              <w:sz w:val="20"/>
              <w:szCs w:val="20"/>
              <w:lang w:val="en-US"/>
            </w:rPr>
            <w:delText xml:space="preserve"> </w:delText>
          </w:r>
        </w:del>
      </w:ins>
      <w:del w:id="523" w:author="Justin Yeakel" w:date="2021-08-04T13:48:00Z">
        <w:r w:rsidRPr="00E932BB" w:rsidDel="002C2A6F">
          <w:rPr>
            <w:rFonts w:ascii="Arial" w:hAnsi="Arial"/>
            <w:sz w:val="20"/>
            <w:szCs w:val="20"/>
            <w:lang w:val="en-US"/>
          </w:rPr>
          <w:delText xml:space="preserve">which </w:delText>
        </w:r>
      </w:del>
      <w:ins w:id="524" w:author="Kartzinel, Tyler" w:date="2021-08-02T10:56:00Z">
        <w:del w:id="525" w:author="Justin Yeakel" w:date="2021-08-04T13:48:00Z">
          <w:r w:rsidR="00836124" w:rsidDel="002C2A6F">
            <w:rPr>
              <w:rFonts w:ascii="Arial" w:hAnsi="Arial"/>
              <w:sz w:val="20"/>
              <w:szCs w:val="20"/>
              <w:lang w:val="en-US"/>
            </w:rPr>
            <w:delText>the</w:delText>
          </w:r>
          <w:r w:rsidR="00836124" w:rsidRPr="00E932BB" w:rsidDel="002C2A6F">
            <w:rPr>
              <w:rFonts w:ascii="Arial" w:hAnsi="Arial"/>
              <w:sz w:val="20"/>
              <w:szCs w:val="20"/>
              <w:lang w:val="en-US"/>
            </w:rPr>
            <w:delText xml:space="preserve"> </w:delText>
          </w:r>
        </w:del>
      </w:ins>
      <w:del w:id="526" w:author="Justin Yeakel" w:date="2021-08-04T13:48:00Z">
        <w:r w:rsidRPr="00E932BB" w:rsidDel="002C2A6F">
          <w:rPr>
            <w:rFonts w:ascii="Arial" w:hAnsi="Arial"/>
            <w:sz w:val="20"/>
            <w:szCs w:val="20"/>
            <w:lang w:val="en-US"/>
          </w:rPr>
          <w:delText>biological and/or physical constraints play larger or smaller roles in driving</w:delText>
        </w:r>
      </w:del>
      <w:ins w:id="527" w:author="Kartzinel, Tyler" w:date="2021-08-02T10:57:00Z">
        <w:del w:id="528" w:author="Justin Yeakel" w:date="2021-08-04T13:48:00Z">
          <w:r w:rsidR="00836124" w:rsidDel="002C2A6F">
            <w:rPr>
              <w:rFonts w:ascii="Arial" w:hAnsi="Arial"/>
              <w:sz w:val="20"/>
              <w:szCs w:val="20"/>
              <w:lang w:val="en-US"/>
            </w:rPr>
            <w:delText>that drive</w:delText>
          </w:r>
        </w:del>
      </w:ins>
      <w:del w:id="529" w:author="Justin Yeakel" w:date="2021-08-04T13:48:00Z">
        <w:r w:rsidRPr="00E932BB" w:rsidDel="002C2A6F">
          <w:rPr>
            <w:rFonts w:ascii="Arial" w:hAnsi="Arial"/>
            <w:sz w:val="20"/>
            <w:szCs w:val="20"/>
            <w:lang w:val="en-US"/>
          </w:rPr>
          <w:delText xml:space="preserve"> consumer behaviors.</w:delText>
        </w:r>
      </w:del>
    </w:p>
    <w:p w14:paraId="2161E412" w14:textId="58F5DC97" w:rsidR="00B615A0" w:rsidDel="002C2A6F" w:rsidRDefault="00B615A0">
      <w:pPr>
        <w:pStyle w:val="Body"/>
        <w:widowControl w:val="0"/>
        <w:tabs>
          <w:tab w:val="left" w:pos="432"/>
        </w:tabs>
        <w:suppressAutoHyphens/>
        <w:rPr>
          <w:del w:id="530" w:author="Justin Yeakel" w:date="2021-08-04T13:48:00Z"/>
          <w:rFonts w:ascii="Arial" w:hAnsi="Arial"/>
          <w:b/>
          <w:bCs/>
          <w:i/>
          <w:iCs/>
          <w:sz w:val="20"/>
          <w:szCs w:val="20"/>
          <w:lang w:val="en-US"/>
        </w:rPr>
      </w:pPr>
    </w:p>
    <w:p w14:paraId="59FD3BB8" w14:textId="19B9E353" w:rsidR="00F735A7" w:rsidDel="004746BD" w:rsidRDefault="00E57AA2">
      <w:pPr>
        <w:pStyle w:val="Body"/>
        <w:widowControl w:val="0"/>
        <w:tabs>
          <w:tab w:val="left" w:pos="432"/>
        </w:tabs>
        <w:suppressAutoHyphens/>
        <w:rPr>
          <w:del w:id="531" w:author="Justin Yeakel" w:date="2021-08-04T13:40:00Z"/>
          <w:rFonts w:ascii="Arial" w:hAnsi="Arial"/>
          <w:sz w:val="20"/>
          <w:szCs w:val="20"/>
          <w:lang w:val="en-US"/>
        </w:rPr>
      </w:pPr>
      <w:del w:id="532" w:author="Justin Yeakel" w:date="2021-08-04T13:40:00Z">
        <w:r w:rsidDel="004746BD">
          <w:rPr>
            <w:rFonts w:ascii="Arial" w:hAnsi="Arial"/>
            <w:b/>
            <w:bCs/>
            <w:i/>
            <w:iCs/>
            <w:sz w:val="20"/>
            <w:szCs w:val="20"/>
            <w:lang w:val="en-US"/>
          </w:rPr>
          <w:delText xml:space="preserve">Approach. </w:delText>
        </w:r>
        <w:r w:rsidR="00175650" w:rsidDel="004746BD">
          <w:rPr>
            <w:rFonts w:ascii="Arial" w:hAnsi="Arial"/>
            <w:sz w:val="20"/>
            <w:szCs w:val="20"/>
            <w:lang w:val="en-US"/>
          </w:rPr>
          <w:delText xml:space="preserve">Mechanistic foraging models provide a means to quantify the potential niche space of a consumer given a range of constraints in the albeit simplified manner of mathematical models. If the constraints captured by a foraging model play a central role in shaping the foraging behaviors of consumers in natural systems, the niche-space enumerated by the model can be used as a lens by which the larger community can be understood. However, even a simple foraging model can result in an enormous complexity of foraging strategies, and a central challenge in understanding both model and natural ecological systems reside in excising low-dimensional relationships from high-dimensional data, </w:delText>
        </w:r>
      </w:del>
    </w:p>
    <w:p w14:paraId="352B417D" w14:textId="7C059884" w:rsidR="00175650" w:rsidDel="004746BD" w:rsidRDefault="00175650">
      <w:pPr>
        <w:pStyle w:val="Body"/>
        <w:widowControl w:val="0"/>
        <w:tabs>
          <w:tab w:val="left" w:pos="432"/>
        </w:tabs>
        <w:suppressAutoHyphens/>
        <w:rPr>
          <w:del w:id="533" w:author="Justin Yeakel" w:date="2021-08-04T13:40:00Z"/>
          <w:rFonts w:ascii="Arial" w:hAnsi="Arial"/>
          <w:sz w:val="20"/>
          <w:szCs w:val="20"/>
          <w:lang w:val="en-US"/>
        </w:rPr>
      </w:pPr>
      <w:del w:id="534" w:author="Justin Yeakel" w:date="2021-08-04T13:40:00Z">
        <w:r w:rsidDel="004746BD">
          <w:rPr>
            <w:rFonts w:ascii="Arial" w:hAnsi="Arial"/>
            <w:sz w:val="20"/>
            <w:szCs w:val="20"/>
            <w:lang w:val="en-US"/>
          </w:rPr>
          <w:delText>particularly when such data are generated from interactions with nonlinear dependencies.</w:delText>
        </w:r>
      </w:del>
    </w:p>
    <w:p w14:paraId="20FAAC3E" w14:textId="7DB90C71" w:rsidR="00175650" w:rsidDel="004746BD" w:rsidRDefault="00175650">
      <w:pPr>
        <w:pStyle w:val="Body"/>
        <w:widowControl w:val="0"/>
        <w:tabs>
          <w:tab w:val="left" w:pos="432"/>
        </w:tabs>
        <w:suppressAutoHyphens/>
        <w:rPr>
          <w:del w:id="535" w:author="Justin Yeakel" w:date="2021-08-04T13:40:00Z"/>
          <w:rFonts w:ascii="Arial" w:hAnsi="Arial"/>
          <w:b/>
          <w:bCs/>
          <w:sz w:val="20"/>
          <w:szCs w:val="20"/>
          <w:lang w:val="en-US"/>
        </w:rPr>
      </w:pPr>
    </w:p>
    <w:p w14:paraId="2FAC190E" w14:textId="1F986DCF" w:rsidR="00E47925" w:rsidRPr="00B615A0" w:rsidDel="004746BD" w:rsidRDefault="00175650">
      <w:pPr>
        <w:pStyle w:val="Body"/>
        <w:widowControl w:val="0"/>
        <w:tabs>
          <w:tab w:val="left" w:pos="432"/>
        </w:tabs>
        <w:suppressAutoHyphens/>
        <w:rPr>
          <w:del w:id="536" w:author="Justin Yeakel" w:date="2021-08-04T13:40:00Z"/>
          <w:rFonts w:ascii="Arial" w:hAnsi="Arial"/>
          <w:sz w:val="20"/>
          <w:szCs w:val="20"/>
          <w:lang w:val="en-US"/>
        </w:rPr>
      </w:pPr>
      <w:commentRangeStart w:id="537"/>
      <w:del w:id="538" w:author="Justin Yeakel" w:date="2021-08-04T13:40:00Z">
        <w:r w:rsidDel="004746BD">
          <w:rPr>
            <w:rFonts w:ascii="Arial" w:hAnsi="Arial"/>
            <w:sz w:val="20"/>
            <w:szCs w:val="20"/>
            <w:lang w:val="en-US"/>
          </w:rPr>
          <w:tab/>
        </w:r>
        <w:r w:rsidR="00621B11" w:rsidDel="004746BD">
          <w:rPr>
            <w:rFonts w:ascii="Arial" w:hAnsi="Arial"/>
            <w:sz w:val="20"/>
            <w:szCs w:val="20"/>
            <w:lang w:val="en-US"/>
          </w:rPr>
          <w:delText xml:space="preserve">We </w:delText>
        </w:r>
        <w:r w:rsidR="00B615A0" w:rsidDel="004746BD">
          <w:rPr>
            <w:rFonts w:ascii="Arial" w:hAnsi="Arial"/>
            <w:sz w:val="20"/>
            <w:szCs w:val="20"/>
            <w:lang w:val="en-US"/>
          </w:rPr>
          <w:delText xml:space="preserve">will </w:delText>
        </w:r>
        <w:r w:rsidR="00621B11" w:rsidDel="004746BD">
          <w:rPr>
            <w:rFonts w:ascii="Arial" w:hAnsi="Arial"/>
            <w:sz w:val="20"/>
            <w:szCs w:val="20"/>
            <w:lang w:val="en-US"/>
          </w:rPr>
          <w:delText xml:space="preserve">simulate a consumer foraging in a seasonal environment given a set of resource functional groups (see </w:delText>
        </w:r>
        <w:r w:rsidR="00621B11" w:rsidRPr="00836124" w:rsidDel="004746BD">
          <w:rPr>
            <w:rFonts w:ascii="Arial" w:hAnsi="Arial"/>
            <w:sz w:val="20"/>
            <w:szCs w:val="20"/>
            <w:highlight w:val="yellow"/>
            <w:lang w:val="en-US"/>
            <w:rPrChange w:id="539" w:author="Kartzinel, Tyler" w:date="2021-08-02T10:57:00Z">
              <w:rPr>
                <w:rFonts w:ascii="Arial" w:hAnsi="Arial"/>
                <w:sz w:val="20"/>
                <w:szCs w:val="20"/>
                <w:lang w:val="en-US"/>
              </w:rPr>
            </w:rPrChange>
          </w:rPr>
          <w:delText>xx</w:delText>
        </w:r>
        <w:r w:rsidR="00621B11" w:rsidDel="004746BD">
          <w:rPr>
            <w:rFonts w:ascii="Arial" w:hAnsi="Arial"/>
            <w:sz w:val="20"/>
            <w:szCs w:val="20"/>
            <w:lang w:val="en-US"/>
          </w:rPr>
          <w:delText>) with differing spatial distributions during fall (non-monsoonal) and spring (monsoonal) seasons, such that mu_si is the mean encounter rate where s denotes season and i=1</w:delText>
        </w:r>
        <w:r w:rsidR="00621B11" w:rsidDel="004746BD">
          <w:rPr>
            <w:rFonts w:ascii="Arial" w:hAnsi="Arial"/>
            <w:sz w:val="20"/>
            <w:szCs w:val="20"/>
          </w:rPr>
          <w:delText>…</w:delText>
        </w:r>
        <w:r w:rsidR="00621B11" w:rsidDel="004746BD">
          <w:rPr>
            <w:rFonts w:ascii="Arial" w:hAnsi="Arial"/>
            <w:sz w:val="20"/>
            <w:szCs w:val="20"/>
            <w:lang w:val="en-US"/>
          </w:rPr>
          <w:delText>N functional groups. A consumer of mass M forages within this landscape, targeting a particular functional group with weight tau. The targeting weight tau indicates that for each consumer-resource interaction, the consumer will find and acquire its targeted resource with probability tau and target the closest resource group (regardless of preference) with probably 1-tau. Once a consumer-resource interaction is drawn, the consumer travels the distance to the resource with velocity v(M) and assimilates both bulk energy (kJ) and nitrogen content based on the resource</w:delText>
        </w:r>
        <w:r w:rsidR="00621B11" w:rsidDel="004746BD">
          <w:rPr>
            <w:rFonts w:ascii="Arial" w:hAnsi="Arial"/>
            <w:sz w:val="20"/>
            <w:szCs w:val="20"/>
            <w:rtl/>
          </w:rPr>
          <w:delText>’</w:delText>
        </w:r>
        <w:r w:rsidR="00621B11" w:rsidDel="004746BD">
          <w:rPr>
            <w:rFonts w:ascii="Arial" w:hAnsi="Arial"/>
            <w:sz w:val="20"/>
            <w:szCs w:val="20"/>
            <w:lang w:val="en-US"/>
          </w:rPr>
          <w:delText>s energy density and nitrogen concentration, respectively. Consumer-resource interactions continue until a predetermined time threshold for the foraging bout, tmax, is reached, whereupon the consumer ceases its foraging activity for the day. We track 300 days of consumer foraging, with 100 days committed to each season in a fall-spring-fall cycle.</w:delText>
        </w:r>
        <w:commentRangeEnd w:id="537"/>
        <w:r w:rsidR="00836124" w:rsidDel="004746BD">
          <w:rPr>
            <w:rStyle w:val="CommentReference"/>
            <w:rFonts w:ascii="Times New Roman" w:hAnsi="Times New Roman" w:cs="Times New Roman"/>
            <w:color w:val="auto"/>
            <w:lang w:val="en-US"/>
            <w14:textOutline w14:w="0" w14:cap="rnd" w14:cmpd="sng" w14:algn="ctr">
              <w14:noFill/>
              <w14:prstDash w14:val="solid"/>
              <w14:bevel/>
            </w14:textOutline>
          </w:rPr>
          <w:commentReference w:id="537"/>
        </w:r>
      </w:del>
    </w:p>
    <w:p w14:paraId="49D72F83" w14:textId="6B1C6AF7" w:rsidR="00E47925" w:rsidDel="002C2A6F" w:rsidRDefault="00E47925">
      <w:pPr>
        <w:pStyle w:val="Body"/>
        <w:widowControl w:val="0"/>
        <w:tabs>
          <w:tab w:val="left" w:pos="432"/>
        </w:tabs>
        <w:suppressAutoHyphens/>
        <w:rPr>
          <w:del w:id="540" w:author="Justin Yeakel" w:date="2021-08-04T13:48:00Z"/>
          <w:rFonts w:ascii="Arial" w:eastAsia="Arial" w:hAnsi="Arial" w:cs="Arial"/>
          <w:i/>
          <w:iCs/>
          <w:sz w:val="20"/>
          <w:szCs w:val="20"/>
        </w:rPr>
      </w:pPr>
    </w:p>
    <w:p w14:paraId="6ADDCFC1" w14:textId="27514B64" w:rsidR="0076683E" w:rsidRPr="004B4DE7" w:rsidDel="00184F22" w:rsidRDefault="00621B11" w:rsidP="004B4DE7">
      <w:pPr>
        <w:pStyle w:val="Body"/>
        <w:widowControl w:val="0"/>
        <w:tabs>
          <w:tab w:val="left" w:pos="432"/>
        </w:tabs>
        <w:suppressAutoHyphens/>
        <w:rPr>
          <w:del w:id="541" w:author="Justin Yeakel" w:date="2021-08-04T13:49:00Z"/>
          <w:rFonts w:ascii="Arial" w:hAnsi="Arial"/>
          <w:sz w:val="20"/>
          <w:szCs w:val="20"/>
          <w:lang w:val="en-US"/>
        </w:rPr>
      </w:pPr>
      <w:del w:id="542" w:author="Justin Yeakel" w:date="2021-08-04T13:49:00Z">
        <w:r w:rsidDel="00184F22">
          <w:rPr>
            <w:rFonts w:ascii="Arial" w:hAnsi="Arial"/>
            <w:b/>
            <w:bCs/>
            <w:i/>
            <w:iCs/>
            <w:sz w:val="20"/>
            <w:szCs w:val="20"/>
            <w:lang w:val="en-US"/>
          </w:rPr>
          <w:delText xml:space="preserve">Predictions. </w:delText>
        </w:r>
        <w:r w:rsidDel="00184F22">
          <w:rPr>
            <w:rFonts w:ascii="Arial" w:hAnsi="Arial"/>
            <w:sz w:val="20"/>
            <w:szCs w:val="20"/>
            <w:lang w:val="en-US"/>
          </w:rPr>
          <w:delText xml:space="preserve">The </w:delText>
        </w:r>
      </w:del>
      <w:ins w:id="543" w:author="Kartzinel, Tyler" w:date="2021-08-02T11:01:00Z">
        <w:del w:id="544" w:author="Justin Yeakel" w:date="2021-08-04T13:49:00Z">
          <w:r w:rsidR="00836124" w:rsidDel="00184F22">
            <w:rPr>
              <w:rFonts w:ascii="Arial" w:hAnsi="Arial"/>
              <w:sz w:val="20"/>
              <w:szCs w:val="20"/>
              <w:lang w:val="en-US"/>
            </w:rPr>
            <w:delText xml:space="preserve">Our </w:delText>
          </w:r>
        </w:del>
      </w:ins>
      <w:del w:id="545" w:author="Justin Yeakel" w:date="2021-08-04T13:49:00Z">
        <w:r w:rsidDel="00184F22">
          <w:rPr>
            <w:rFonts w:ascii="Arial" w:hAnsi="Arial"/>
            <w:sz w:val="20"/>
            <w:szCs w:val="20"/>
            <w:lang w:val="en-US"/>
          </w:rPr>
          <w:delText xml:space="preserve">simplistic foraging model described above </w:delText>
        </w:r>
      </w:del>
      <w:ins w:id="546" w:author="Kartzinel, Tyler" w:date="2021-08-02T11:01:00Z">
        <w:del w:id="547" w:author="Justin Yeakel" w:date="2021-08-04T13:49:00Z">
          <w:r w:rsidR="00836124" w:rsidDel="00184F22">
            <w:rPr>
              <w:rFonts w:ascii="Arial" w:hAnsi="Arial"/>
              <w:sz w:val="20"/>
              <w:szCs w:val="20"/>
              <w:lang w:val="en-US"/>
            </w:rPr>
            <w:delText xml:space="preserve">enables preliminary </w:delText>
          </w:r>
        </w:del>
      </w:ins>
      <w:del w:id="548" w:author="Justin Yeakel" w:date="2021-08-04T13:49:00Z">
        <w:r w:rsidDel="00184F22">
          <w:rPr>
            <w:rFonts w:ascii="Arial" w:hAnsi="Arial"/>
            <w:sz w:val="20"/>
            <w:szCs w:val="20"/>
            <w:lang w:val="en-US"/>
          </w:rPr>
          <w:delText>allows us to track</w:delText>
        </w:r>
      </w:del>
      <w:ins w:id="549" w:author="Kartzinel, Tyler" w:date="2021-08-02T11:01:00Z">
        <w:del w:id="550" w:author="Justin Yeakel" w:date="2021-08-04T13:49:00Z">
          <w:r w:rsidR="00836124" w:rsidDel="00184F22">
            <w:rPr>
              <w:rFonts w:ascii="Arial" w:hAnsi="Arial"/>
              <w:sz w:val="20"/>
              <w:szCs w:val="20"/>
              <w:lang w:val="en-US"/>
            </w:rPr>
            <w:delText>ing of</w:delText>
          </w:r>
        </w:del>
      </w:ins>
      <w:del w:id="551" w:author="Justin Yeakel" w:date="2021-08-04T13:49:00Z">
        <w:r w:rsidDel="00184F22">
          <w:rPr>
            <w:rFonts w:ascii="Arial" w:hAnsi="Arial"/>
            <w:sz w:val="20"/>
            <w:szCs w:val="20"/>
            <w:lang w:val="en-US"/>
          </w:rPr>
          <w:delText xml:space="preserve"> both temporal changes in diet as well as daily energetic gains as a function of consumer resource targeting strategies</w:delText>
        </w:r>
      </w:del>
      <w:ins w:id="552" w:author="Kartzinel, Tyler" w:date="2021-08-02T11:02:00Z">
        <w:del w:id="553" w:author="Justin Yeakel" w:date="2021-08-04T13:49:00Z">
          <w:r w:rsidR="00836124" w:rsidDel="00184F22">
            <w:rPr>
              <w:rFonts w:ascii="Arial" w:hAnsi="Arial"/>
              <w:sz w:val="20"/>
              <w:szCs w:val="20"/>
              <w:lang w:val="en-US"/>
            </w:rPr>
            <w:delText xml:space="preserve"> </w:delText>
          </w:r>
        </w:del>
      </w:ins>
      <w:del w:id="554" w:author="Justin Yeakel" w:date="2021-08-04T13:49:00Z">
        <w:r w:rsidDel="00184F22">
          <w:rPr>
            <w:rFonts w:ascii="Arial" w:hAnsi="Arial"/>
            <w:sz w:val="20"/>
            <w:szCs w:val="20"/>
            <w:lang w:val="en-US"/>
          </w:rPr>
          <w:delText>. W</w:delText>
        </w:r>
      </w:del>
      <w:ins w:id="555" w:author="Kartzinel, Tyler" w:date="2021-08-02T11:02:00Z">
        <w:del w:id="556" w:author="Justin Yeakel" w:date="2021-08-04T13:49:00Z">
          <w:r w:rsidR="00836124" w:rsidDel="00184F22">
            <w:rPr>
              <w:rFonts w:ascii="Arial" w:hAnsi="Arial"/>
              <w:sz w:val="20"/>
              <w:szCs w:val="20"/>
              <w:lang w:val="en-US"/>
            </w:rPr>
            <w:delText>w</w:delText>
          </w:r>
        </w:del>
      </w:ins>
      <w:del w:id="557" w:author="Justin Yeakel" w:date="2021-08-04T13:49:00Z">
        <w:r w:rsidDel="00184F22">
          <w:rPr>
            <w:rFonts w:ascii="Arial" w:hAnsi="Arial"/>
            <w:sz w:val="20"/>
            <w:szCs w:val="20"/>
            <w:lang w:val="en-US"/>
          </w:rPr>
          <w:delText>he</w:delText>
        </w:r>
      </w:del>
      <w:ins w:id="558" w:author="Kartzinel, Tyler" w:date="2021-08-02T11:02:00Z">
        <w:del w:id="559" w:author="Justin Yeakel" w:date="2021-08-04T13:49:00Z">
          <w:r w:rsidR="00836124" w:rsidDel="00184F22">
            <w:rPr>
              <w:rFonts w:ascii="Arial" w:hAnsi="Arial"/>
              <w:sz w:val="20"/>
              <w:szCs w:val="20"/>
              <w:lang w:val="en-US"/>
            </w:rPr>
            <w:delText>n</w:delText>
          </w:r>
        </w:del>
      </w:ins>
      <w:del w:id="560" w:author="Justin Yeakel" w:date="2021-08-04T13:49:00Z">
        <w:r w:rsidDel="00184F22">
          <w:rPr>
            <w:rFonts w:ascii="Arial" w:hAnsi="Arial"/>
            <w:sz w:val="20"/>
            <w:szCs w:val="20"/>
            <w:lang w:val="en-US"/>
          </w:rPr>
          <w:delText>re a given consumer targeting strategy is characterized by the</w:delText>
        </w:r>
      </w:del>
      <w:ins w:id="561" w:author="Kartzinel, Tyler" w:date="2021-08-02T11:02:00Z">
        <w:del w:id="562" w:author="Justin Yeakel" w:date="2021-08-04T13:49:00Z">
          <w:r w:rsidR="00836124" w:rsidDel="00184F22">
            <w:rPr>
              <w:rFonts w:ascii="Arial" w:hAnsi="Arial"/>
              <w:sz w:val="20"/>
              <w:szCs w:val="20"/>
              <w:lang w:val="en-US"/>
            </w:rPr>
            <w:delText xml:space="preserve">depends on </w:delText>
          </w:r>
        </w:del>
      </w:ins>
      <w:del w:id="563" w:author="Justin Yeakel" w:date="2021-08-04T13:49:00Z">
        <w:r w:rsidDel="00184F22">
          <w:rPr>
            <w:rFonts w:ascii="Arial" w:hAnsi="Arial"/>
            <w:sz w:val="20"/>
            <w:szCs w:val="20"/>
            <w:lang w:val="en-US"/>
          </w:rPr>
          <w:delText xml:space="preserve"> temporal sequence </w:delText>
        </w:r>
      </w:del>
      <w:ins w:id="564" w:author="Kartzinel, Tyler" w:date="2021-08-02T11:02:00Z">
        <w:del w:id="565" w:author="Justin Yeakel" w:date="2021-08-04T13:49:00Z">
          <w:r w:rsidR="00836124" w:rsidDel="00184F22">
            <w:rPr>
              <w:rFonts w:ascii="Arial" w:hAnsi="Arial"/>
              <w:sz w:val="20"/>
              <w:szCs w:val="20"/>
              <w:lang w:val="en-US"/>
            </w:rPr>
            <w:delText>changes in</w:delText>
          </w:r>
        </w:del>
      </w:ins>
      <w:del w:id="566" w:author="Justin Yeakel" w:date="2021-08-04T13:49:00Z">
        <w:r w:rsidDel="00184F22">
          <w:rPr>
            <w:rFonts w:ascii="Arial" w:hAnsi="Arial"/>
            <w:sz w:val="20"/>
            <w:szCs w:val="20"/>
            <w:lang w:val="en-US"/>
          </w:rPr>
          <w:delText>of the proportional contribution of each resource group to the consumer</w:delText>
        </w:r>
        <w:r w:rsidDel="00184F22">
          <w:rPr>
            <w:rFonts w:ascii="Arial" w:hAnsi="Arial"/>
            <w:sz w:val="20"/>
            <w:szCs w:val="20"/>
            <w:rtl/>
          </w:rPr>
          <w:delText>’</w:delText>
        </w:r>
        <w:r w:rsidDel="00184F22">
          <w:rPr>
            <w:rFonts w:ascii="Arial" w:hAnsi="Arial"/>
            <w:sz w:val="20"/>
            <w:szCs w:val="20"/>
            <w:lang w:val="en-US"/>
          </w:rPr>
          <w:delText>s die</w:delText>
        </w:r>
      </w:del>
      <w:ins w:id="567" w:author="Kartzinel, Tyler" w:date="2021-08-02T11:03:00Z">
        <w:del w:id="568" w:author="Justin Yeakel" w:date="2021-08-04T13:49:00Z">
          <w:r w:rsidR="00836124" w:rsidDel="00184F22">
            <w:rPr>
              <w:rFonts w:ascii="Arial" w:hAnsi="Arial"/>
              <w:sz w:val="20"/>
              <w:szCs w:val="20"/>
              <w:lang w:val="en-US"/>
            </w:rPr>
            <w:delText>t</w:delText>
          </w:r>
        </w:del>
      </w:ins>
      <w:del w:id="569" w:author="Justin Yeakel" w:date="2021-08-04T13:49:00Z">
        <w:r w:rsidDel="00184F22">
          <w:rPr>
            <w:rFonts w:ascii="Arial" w:hAnsi="Arial"/>
            <w:sz w:val="20"/>
            <w:szCs w:val="20"/>
            <w:lang w:val="en-US"/>
          </w:rPr>
          <w:delText xml:space="preserve">t, we then use a diffusion mapping approach to compare alternative consumer targeting strategies. In the </w:delText>
        </w:r>
      </w:del>
      <w:ins w:id="570" w:author="Kartzinel, Tyler" w:date="2021-08-02T11:03:00Z">
        <w:del w:id="571" w:author="Justin Yeakel" w:date="2021-08-04T13:49:00Z">
          <w:r w:rsidR="00836124" w:rsidDel="00184F22">
            <w:rPr>
              <w:rFonts w:ascii="Arial" w:hAnsi="Arial"/>
              <w:sz w:val="20"/>
              <w:szCs w:val="20"/>
              <w:lang w:val="en-US"/>
            </w:rPr>
            <w:delText xml:space="preserve">our </w:delText>
          </w:r>
        </w:del>
      </w:ins>
      <w:del w:id="572" w:author="Justin Yeakel" w:date="2021-08-04T13:49:00Z">
        <w:r w:rsidDel="00184F22">
          <w:rPr>
            <w:rFonts w:ascii="Arial" w:hAnsi="Arial"/>
            <w:sz w:val="20"/>
            <w:szCs w:val="20"/>
            <w:lang w:val="en-US"/>
          </w:rPr>
          <w:delText xml:space="preserve">example we present here, there are 7 resource groups and we explore targeting strategies ranging from tau=0 </w:delText>
        </w:r>
        <w:r w:rsidR="00BF50EF" w:rsidDel="00184F22">
          <w:rPr>
            <w:rFonts w:ascii="Arial" w:hAnsi="Arial"/>
            <w:sz w:val="20"/>
            <w:szCs w:val="20"/>
            <w:lang w:val="en-US"/>
          </w:rPr>
          <w:delText xml:space="preserve">representing </w:delText>
        </w:r>
        <w:r w:rsidDel="00184F22">
          <w:rPr>
            <w:rFonts w:ascii="Arial" w:hAnsi="Arial"/>
            <w:sz w:val="20"/>
            <w:szCs w:val="20"/>
            <w:lang w:val="en-US"/>
          </w:rPr>
          <w:delText xml:space="preserve">a consumer that always targets the nearest resource to tau=1 </w:delText>
        </w:r>
        <w:r w:rsidR="00BF50EF" w:rsidDel="00184F22">
          <w:rPr>
            <w:rFonts w:ascii="Arial" w:hAnsi="Arial"/>
            <w:sz w:val="20"/>
            <w:szCs w:val="20"/>
            <w:lang w:val="en-US"/>
          </w:rPr>
          <w:delText xml:space="preserve">representing </w:delText>
        </w:r>
        <w:r w:rsidDel="00184F22">
          <w:rPr>
            <w:rFonts w:ascii="Arial" w:hAnsi="Arial"/>
            <w:sz w:val="20"/>
            <w:szCs w:val="20"/>
            <w:lang w:val="en-US"/>
          </w:rPr>
          <w:delText>a consumer that always targets one of the 7 resource groups regardless of distance</w:delText>
        </w:r>
      </w:del>
      <w:ins w:id="573" w:author="Kartzinel, Tyler" w:date="2021-08-02T11:03:00Z">
        <w:del w:id="574" w:author="Justin Yeakel" w:date="2021-08-04T13:49:00Z">
          <w:r w:rsidR="00836124" w:rsidDel="00184F22">
            <w:rPr>
              <w:rFonts w:ascii="Arial" w:hAnsi="Arial"/>
              <w:sz w:val="20"/>
              <w:szCs w:val="20"/>
              <w:lang w:val="en-US"/>
            </w:rPr>
            <w:delText xml:space="preserve"> (Fig. 7)</w:delText>
          </w:r>
        </w:del>
      </w:ins>
      <w:del w:id="575" w:author="Justin Yeakel" w:date="2021-08-04T13:49:00Z">
        <w:r w:rsidDel="00184F22">
          <w:rPr>
            <w:rFonts w:ascii="Arial" w:hAnsi="Arial"/>
            <w:sz w:val="20"/>
            <w:szCs w:val="20"/>
            <w:lang w:val="en-US"/>
          </w:rPr>
          <w:delText xml:space="preserve">. </w:delText>
        </w:r>
      </w:del>
      <w:moveFromRangeStart w:id="576" w:author="Kartzinel, Tyler" w:date="2021-08-02T11:04:00Z" w:name="move78794667"/>
      <w:moveFrom w:id="577" w:author="Kartzinel, Tyler" w:date="2021-08-02T11:04:00Z">
        <w:del w:id="578" w:author="Justin Yeakel" w:date="2021-08-04T13:49:00Z">
          <w:r w:rsidDel="00184F22">
            <w:rPr>
              <w:rFonts w:ascii="Arial" w:hAnsi="Arial"/>
              <w:sz w:val="20"/>
              <w:szCs w:val="20"/>
              <w:lang w:val="en-US"/>
            </w:rPr>
            <w:delText>Resource groups include C</w:delText>
          </w:r>
          <w:r w:rsidRPr="00BF50EF" w:rsidDel="00184F22">
            <w:rPr>
              <w:rFonts w:ascii="Arial" w:hAnsi="Arial"/>
              <w:sz w:val="20"/>
              <w:szCs w:val="20"/>
              <w:vertAlign w:val="subscript"/>
              <w:lang w:val="en-US"/>
            </w:rPr>
            <w:delText>3</w:delText>
          </w:r>
          <w:r w:rsidDel="00184F22">
            <w:rPr>
              <w:rFonts w:ascii="Arial" w:hAnsi="Arial"/>
              <w:sz w:val="20"/>
              <w:szCs w:val="20"/>
              <w:lang w:val="en-US"/>
            </w:rPr>
            <w:delText>/C</w:delText>
          </w:r>
          <w:r w:rsidRPr="00BF50EF" w:rsidDel="00184F22">
            <w:rPr>
              <w:rFonts w:ascii="Arial" w:hAnsi="Arial"/>
              <w:sz w:val="20"/>
              <w:szCs w:val="20"/>
              <w:vertAlign w:val="subscript"/>
              <w:lang w:val="en-US"/>
            </w:rPr>
            <w:delText>4</w:delText>
          </w:r>
          <w:r w:rsidDel="00184F22">
            <w:rPr>
              <w:rFonts w:ascii="Arial" w:hAnsi="Arial"/>
              <w:sz w:val="20"/>
              <w:szCs w:val="20"/>
              <w:lang w:val="en-US"/>
            </w:rPr>
            <w:delText xml:space="preserve"> perennial/annual shrubs, forbs, and grasses with seasonal encounter rates scaled to seasonal densities. </w:delText>
          </w:r>
        </w:del>
      </w:moveFrom>
      <w:moveFromRangeEnd w:id="576"/>
      <w:del w:id="579" w:author="Justin Yeakel" w:date="2021-08-04T13:49:00Z">
        <w:r w:rsidDel="00184F22">
          <w:rPr>
            <w:rFonts w:ascii="Arial" w:hAnsi="Arial"/>
            <w:sz w:val="20"/>
            <w:szCs w:val="20"/>
            <w:lang w:val="en-US"/>
          </w:rPr>
          <w:delText>Accordingly</w:delText>
        </w:r>
        <w:r w:rsidR="006F3334" w:rsidDel="00184F22">
          <w:rPr>
            <w:rFonts w:ascii="Arial" w:hAnsi="Arial"/>
            <w:sz w:val="20"/>
            <w:szCs w:val="20"/>
            <w:lang w:val="en-US"/>
          </w:rPr>
          <w:delText>,</w:delText>
        </w:r>
        <w:r w:rsidDel="00184F22">
          <w:rPr>
            <w:rFonts w:ascii="Arial" w:hAnsi="Arial"/>
            <w:sz w:val="20"/>
            <w:szCs w:val="20"/>
            <w:lang w:val="en-US"/>
          </w:rPr>
          <w:delText xml:space="preserve"> a single consumer strategy is described by the targeting of a specific resource group with weight tau and exists as a single point within the diffusion space.</w:delText>
        </w:r>
      </w:del>
      <w:moveToRangeStart w:id="580" w:author="Kartzinel, Tyler" w:date="2021-08-02T11:04:00Z" w:name="move78794667"/>
      <w:moveTo w:id="581" w:author="Kartzinel, Tyler" w:date="2021-08-02T11:04:00Z">
        <w:del w:id="582" w:author="Justin Yeakel" w:date="2021-08-04T13:49:00Z">
          <w:r w:rsidR="00836124" w:rsidDel="00184F22">
            <w:rPr>
              <w:rFonts w:ascii="Arial" w:hAnsi="Arial"/>
              <w:sz w:val="20"/>
              <w:szCs w:val="20"/>
              <w:lang w:val="en-US"/>
            </w:rPr>
            <w:delText>Resource groups include</w:delText>
          </w:r>
        </w:del>
      </w:moveTo>
      <w:ins w:id="583" w:author="Kartzinel, Tyler" w:date="2021-08-02T11:04:00Z">
        <w:del w:id="584" w:author="Justin Yeakel" w:date="2021-08-04T13:49:00Z">
          <w:r w:rsidR="00836124" w:rsidDel="00184F22">
            <w:rPr>
              <w:rFonts w:ascii="Arial" w:hAnsi="Arial"/>
              <w:sz w:val="20"/>
              <w:szCs w:val="20"/>
              <w:lang w:val="en-US"/>
            </w:rPr>
            <w:delText>representing</w:delText>
          </w:r>
        </w:del>
      </w:ins>
      <w:moveTo w:id="585" w:author="Kartzinel, Tyler" w:date="2021-08-02T11:04:00Z">
        <w:del w:id="586" w:author="Justin Yeakel" w:date="2021-08-04T13:49:00Z">
          <w:r w:rsidR="00836124" w:rsidDel="00184F22">
            <w:rPr>
              <w:rFonts w:ascii="Arial" w:hAnsi="Arial"/>
              <w:sz w:val="20"/>
              <w:szCs w:val="20"/>
              <w:lang w:val="en-US"/>
            </w:rPr>
            <w:delText xml:space="preserve"> C</w:delText>
          </w:r>
          <w:r w:rsidR="00836124" w:rsidRPr="00BF50EF" w:rsidDel="00184F22">
            <w:rPr>
              <w:rFonts w:ascii="Arial" w:hAnsi="Arial"/>
              <w:sz w:val="20"/>
              <w:szCs w:val="20"/>
              <w:vertAlign w:val="subscript"/>
              <w:lang w:val="en-US"/>
            </w:rPr>
            <w:delText>3</w:delText>
          </w:r>
          <w:r w:rsidR="00836124" w:rsidDel="00184F22">
            <w:rPr>
              <w:rFonts w:ascii="Arial" w:hAnsi="Arial"/>
              <w:sz w:val="20"/>
              <w:szCs w:val="20"/>
              <w:lang w:val="en-US"/>
            </w:rPr>
            <w:delText>/C</w:delText>
          </w:r>
          <w:r w:rsidR="00836124" w:rsidRPr="00BF50EF" w:rsidDel="00184F22">
            <w:rPr>
              <w:rFonts w:ascii="Arial" w:hAnsi="Arial"/>
              <w:sz w:val="20"/>
              <w:szCs w:val="20"/>
              <w:vertAlign w:val="subscript"/>
              <w:lang w:val="en-US"/>
            </w:rPr>
            <w:delText>4</w:delText>
          </w:r>
          <w:r w:rsidR="00836124" w:rsidDel="00184F22">
            <w:rPr>
              <w:rFonts w:ascii="Arial" w:hAnsi="Arial"/>
              <w:sz w:val="20"/>
              <w:szCs w:val="20"/>
              <w:lang w:val="en-US"/>
            </w:rPr>
            <w:delText xml:space="preserve"> perennial/annual shrubs, forbs, and grasses with seasonal encounter rates scaled to seasonal densities.</w:delText>
          </w:r>
        </w:del>
      </w:moveTo>
      <w:moveToRangeEnd w:id="580"/>
    </w:p>
    <w:p w14:paraId="429F734E" w14:textId="77777777" w:rsidR="00E22F9D" w:rsidRDefault="00E22F9D" w:rsidP="00184F22">
      <w:pPr>
        <w:pStyle w:val="Body"/>
        <w:widowControl w:val="0"/>
        <w:tabs>
          <w:tab w:val="left" w:pos="432"/>
        </w:tabs>
        <w:suppressAutoHyphens/>
        <w:rPr>
          <w:highlight w:val="yellow"/>
        </w:rPr>
        <w:pPrChange w:id="587" w:author="Justin Yeakel" w:date="2021-08-04T13:49:00Z">
          <w:pPr>
            <w:pStyle w:val="BodyAAA"/>
            <w:tabs>
              <w:tab w:val="left" w:pos="2070"/>
            </w:tabs>
          </w:pPr>
        </w:pPrChange>
      </w:pPr>
    </w:p>
    <w:p w14:paraId="2BCA9BA2" w14:textId="61972953"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propose to expand upon a previously published modeling framework that we constructed to examine the consequences of body size and caching behavior on rodents at the </w:t>
      </w:r>
      <w:proofErr w:type="spellStart"/>
      <w:r>
        <w:rPr>
          <w:rFonts w:ascii="Arial" w:hAnsi="Arial"/>
          <w:sz w:val="20"/>
          <w:szCs w:val="20"/>
          <w:lang w:val="en-US"/>
        </w:rPr>
        <w:t>Sevilleta</w:t>
      </w:r>
      <w:proofErr w:type="spellEnd"/>
      <w:r>
        <w:rPr>
          <w:rFonts w:ascii="Arial" w:hAnsi="Arial"/>
          <w:sz w:val="20"/>
          <w:szCs w:val="20"/>
          <w:lang w:val="en-US"/>
        </w:rPr>
        <w:t>, where foraging strategies are the product of a state-dependent fitness-maximization Stochastic Dynamic Program (SDP; Yeakel et al. 2020). Whereas our previous approach centered on the relative effects of endogenous (fat) versus exogenous (cache) energetic storage, we aim to develop a similar approach that is focused on the effects of a) energetic state (endogenous + exogenous), and b) microbiome state. While the former is fully explored in Yeakel et al. (2020), whether and to what extent a consumer’s microbiome impacts foraging behavior is not well understood. For example, while it is typically assumed that behavior dictates microbiome state (</w:t>
      </w:r>
      <w:r w:rsidRPr="00AC1309">
        <w:rPr>
          <w:rFonts w:ascii="Arial" w:hAnsi="Arial"/>
          <w:sz w:val="20"/>
          <w:szCs w:val="20"/>
          <w:highlight w:val="yellow"/>
          <w:lang w:val="en-US"/>
        </w:rPr>
        <w:t>REFS</w:t>
      </w:r>
      <w:r>
        <w:rPr>
          <w:rFonts w:ascii="Arial" w:hAnsi="Arial"/>
          <w:sz w:val="20"/>
          <w:szCs w:val="20"/>
          <w:lang w:val="en-US"/>
        </w:rPr>
        <w:t xml:space="preserve">), </w:t>
      </w:r>
      <w:del w:id="588" w:author="Kartzinel, Tyler" w:date="2021-08-02T11:04:00Z">
        <w:r w:rsidDel="00836124">
          <w:rPr>
            <w:rFonts w:ascii="Arial" w:hAnsi="Arial"/>
            <w:sz w:val="20"/>
            <w:szCs w:val="20"/>
            <w:lang w:val="en-US"/>
          </w:rPr>
          <w:delText xml:space="preserve">but there is good reason to expect </w:delText>
        </w:r>
      </w:del>
      <w:r>
        <w:rPr>
          <w:rFonts w:ascii="Arial" w:hAnsi="Arial"/>
          <w:sz w:val="20"/>
          <w:szCs w:val="20"/>
          <w:lang w:val="en-US"/>
        </w:rPr>
        <w:t xml:space="preserve">the reverse </w:t>
      </w:r>
      <w:del w:id="589" w:author="Justin Yeakel" w:date="2021-08-04T17:00:00Z">
        <w:r w:rsidDel="008F4388">
          <w:rPr>
            <w:rFonts w:ascii="Arial" w:hAnsi="Arial"/>
            <w:sz w:val="20"/>
            <w:szCs w:val="20"/>
            <w:lang w:val="en-US"/>
          </w:rPr>
          <w:delText>to</w:delText>
        </w:r>
      </w:del>
      <w:ins w:id="590" w:author="Justin Yeakel" w:date="2021-08-04T17:00:00Z">
        <w:r w:rsidR="008F4388">
          <w:rPr>
            <w:rFonts w:ascii="Arial" w:hAnsi="Arial"/>
            <w:sz w:val="20"/>
            <w:szCs w:val="20"/>
            <w:lang w:val="en-US"/>
          </w:rPr>
          <w:t>may</w:t>
        </w:r>
      </w:ins>
      <w:r>
        <w:rPr>
          <w:rFonts w:ascii="Arial" w:hAnsi="Arial"/>
          <w:sz w:val="20"/>
          <w:szCs w:val="20"/>
          <w:lang w:val="en-US"/>
        </w:rPr>
        <w:t xml:space="preserve"> be true as well: </w:t>
      </w:r>
      <w:del w:id="591" w:author="Kartzinel, Tyler" w:date="2021-08-02T11:05:00Z">
        <w:r w:rsidDel="00836124">
          <w:rPr>
            <w:rFonts w:ascii="Arial" w:hAnsi="Arial"/>
            <w:sz w:val="20"/>
            <w:szCs w:val="20"/>
            <w:lang w:val="en-US"/>
          </w:rPr>
          <w:delText xml:space="preserve">that </w:delText>
        </w:r>
      </w:del>
      <w:r>
        <w:rPr>
          <w:rFonts w:ascii="Arial" w:hAnsi="Arial"/>
          <w:sz w:val="20"/>
          <w:szCs w:val="20"/>
          <w:lang w:val="en-US"/>
        </w:rPr>
        <w:t>microbiome stat</w:t>
      </w:r>
      <w:ins w:id="592" w:author="Kartzinel, Tyler" w:date="2021-08-02T11:05:00Z">
        <w:r w:rsidR="00836124">
          <w:rPr>
            <w:rFonts w:ascii="Arial" w:hAnsi="Arial"/>
            <w:sz w:val="20"/>
            <w:szCs w:val="20"/>
            <w:lang w:val="en-US"/>
          </w:rPr>
          <w:t>es</w:t>
        </w:r>
      </w:ins>
      <w:del w:id="593" w:author="Kartzinel, Tyler" w:date="2021-08-02T11:05:00Z">
        <w:r w:rsidDel="00836124">
          <w:rPr>
            <w:rFonts w:ascii="Arial" w:hAnsi="Arial"/>
            <w:sz w:val="20"/>
            <w:szCs w:val="20"/>
            <w:lang w:val="en-US"/>
          </w:rPr>
          <w:delText>e -</w:delText>
        </w:r>
      </w:del>
      <w:r>
        <w:rPr>
          <w:rFonts w:ascii="Arial" w:hAnsi="Arial"/>
          <w:sz w:val="20"/>
          <w:szCs w:val="20"/>
          <w:lang w:val="en-US"/>
        </w:rPr>
        <w:t xml:space="preserve"> directly facilita</w:t>
      </w:r>
      <w:ins w:id="594" w:author="Kartzinel, Tyler" w:date="2021-08-02T11:05:00Z">
        <w:r w:rsidR="00836124">
          <w:rPr>
            <w:rFonts w:ascii="Arial" w:hAnsi="Arial"/>
            <w:sz w:val="20"/>
            <w:szCs w:val="20"/>
            <w:lang w:val="en-US"/>
          </w:rPr>
          <w:t>te</w:t>
        </w:r>
      </w:ins>
      <w:del w:id="595" w:author="Kartzinel, Tyler" w:date="2021-08-02T11:05:00Z">
        <w:r w:rsidDel="00836124">
          <w:rPr>
            <w:rFonts w:ascii="Arial" w:hAnsi="Arial"/>
            <w:sz w:val="20"/>
            <w:szCs w:val="20"/>
            <w:lang w:val="en-US"/>
          </w:rPr>
          <w:delText>ting</w:delText>
        </w:r>
      </w:del>
      <w:r>
        <w:rPr>
          <w:rFonts w:ascii="Arial" w:hAnsi="Arial"/>
          <w:sz w:val="20"/>
          <w:szCs w:val="20"/>
          <w:lang w:val="en-US"/>
        </w:rPr>
        <w:t xml:space="preserve"> enzymatic conditions within the consumer’s gut </w:t>
      </w:r>
      <w:del w:id="596" w:author="Kartzinel, Tyler" w:date="2021-08-02T11:05:00Z">
        <w:r w:rsidDel="00836124">
          <w:rPr>
            <w:rFonts w:ascii="Arial" w:hAnsi="Arial"/>
            <w:sz w:val="20"/>
            <w:szCs w:val="20"/>
            <w:lang w:val="en-US"/>
          </w:rPr>
          <w:delText>– is</w:delText>
        </w:r>
      </w:del>
      <w:ins w:id="597" w:author="Kartzinel, Tyler" w:date="2021-08-02T11:05:00Z">
        <w:r w:rsidR="00836124">
          <w:rPr>
            <w:rFonts w:ascii="Arial" w:hAnsi="Arial"/>
            <w:sz w:val="20"/>
            <w:szCs w:val="20"/>
            <w:lang w:val="en-US"/>
          </w:rPr>
          <w:t>and could</w:t>
        </w:r>
      </w:ins>
      <w:r>
        <w:rPr>
          <w:rFonts w:ascii="Arial" w:hAnsi="Arial"/>
          <w:sz w:val="20"/>
          <w:szCs w:val="20"/>
          <w:lang w:val="en-US"/>
        </w:rPr>
        <w:t xml:space="preserve"> mechanistically </w:t>
      </w:r>
      <w:del w:id="598" w:author="Kartzinel, Tyler" w:date="2021-08-02T11:05:00Z">
        <w:r w:rsidDel="00836124">
          <w:rPr>
            <w:rFonts w:ascii="Arial" w:hAnsi="Arial"/>
            <w:sz w:val="20"/>
            <w:szCs w:val="20"/>
            <w:lang w:val="en-US"/>
          </w:rPr>
          <w:delText>related to the</w:delText>
        </w:r>
      </w:del>
      <w:ins w:id="599" w:author="Kartzinel, Tyler" w:date="2021-08-02T11:05:00Z">
        <w:r w:rsidR="00836124">
          <w:rPr>
            <w:rFonts w:ascii="Arial" w:hAnsi="Arial"/>
            <w:sz w:val="20"/>
            <w:szCs w:val="20"/>
            <w:lang w:val="en-US"/>
          </w:rPr>
          <w:t>determine the</w:t>
        </w:r>
      </w:ins>
      <w:r>
        <w:rPr>
          <w:rFonts w:ascii="Arial" w:hAnsi="Arial"/>
          <w:sz w:val="20"/>
          <w:szCs w:val="20"/>
          <w:lang w:val="en-US"/>
        </w:rPr>
        <w:t xml:space="preserve"> digestive efficiencies </w:t>
      </w:r>
      <w:del w:id="600" w:author="Kartzinel, Tyler" w:date="2021-08-02T11:05:00Z">
        <w:r w:rsidDel="00836124">
          <w:rPr>
            <w:rFonts w:ascii="Arial" w:hAnsi="Arial"/>
            <w:sz w:val="20"/>
            <w:szCs w:val="20"/>
            <w:lang w:val="en-US"/>
          </w:rPr>
          <w:delText xml:space="preserve">associated </w:delText>
        </w:r>
      </w:del>
      <w:ins w:id="601" w:author="Kartzinel, Tyler" w:date="2021-08-02T11:05:00Z">
        <w:r w:rsidR="00836124">
          <w:rPr>
            <w:rFonts w:ascii="Arial" w:hAnsi="Arial"/>
            <w:sz w:val="20"/>
            <w:szCs w:val="20"/>
            <w:lang w:val="en-US"/>
          </w:rPr>
          <w:t xml:space="preserve">of </w:t>
        </w:r>
      </w:ins>
      <w:del w:id="602" w:author="Kartzinel, Tyler" w:date="2021-08-02T11:05:00Z">
        <w:r w:rsidDel="00836124">
          <w:rPr>
            <w:rFonts w:ascii="Arial" w:hAnsi="Arial"/>
            <w:sz w:val="20"/>
            <w:szCs w:val="20"/>
            <w:lang w:val="en-US"/>
          </w:rPr>
          <w:delText xml:space="preserve">with </w:delText>
        </w:r>
      </w:del>
      <w:r>
        <w:rPr>
          <w:rFonts w:ascii="Arial" w:hAnsi="Arial"/>
          <w:sz w:val="20"/>
          <w:szCs w:val="20"/>
          <w:lang w:val="en-US"/>
        </w:rPr>
        <w:t xml:space="preserve">different foods, potentially impacting behavior. Linking a low-dimensional descriptor of microbiome </w:t>
      </w:r>
      <w:r>
        <w:rPr>
          <w:rFonts w:ascii="Arial" w:hAnsi="Arial"/>
          <w:sz w:val="20"/>
          <w:szCs w:val="20"/>
          <w:lang w:val="en-US"/>
        </w:rPr>
        <w:lastRenderedPageBreak/>
        <w:t xml:space="preserve">state (e.g., alpha diversity) to the physiological condition of the consumer in a dynamic model operating under the assumptions of fitness-maximization (Clark &amp; Mangel 1996), will enable us to </w:t>
      </w:r>
      <w:del w:id="603" w:author="Kartzinel, Tyler" w:date="2021-08-02T11:05:00Z">
        <w:r w:rsidDel="00836124">
          <w:rPr>
            <w:rFonts w:ascii="Arial" w:hAnsi="Arial"/>
            <w:sz w:val="20"/>
            <w:szCs w:val="20"/>
            <w:lang w:val="en-US"/>
          </w:rPr>
          <w:delText xml:space="preserve">derive </w:delText>
        </w:r>
      </w:del>
      <w:ins w:id="604" w:author="Kartzinel, Tyler" w:date="2021-08-02T11:05:00Z">
        <w:r w:rsidR="00836124">
          <w:rPr>
            <w:rFonts w:ascii="Arial" w:hAnsi="Arial"/>
            <w:sz w:val="20"/>
            <w:szCs w:val="20"/>
            <w:lang w:val="en-US"/>
          </w:rPr>
          <w:t xml:space="preserve">evaluate </w:t>
        </w:r>
      </w:ins>
      <w:r>
        <w:rPr>
          <w:rFonts w:ascii="Arial" w:hAnsi="Arial"/>
          <w:sz w:val="20"/>
          <w:szCs w:val="20"/>
          <w:lang w:val="en-US"/>
        </w:rPr>
        <w:t xml:space="preserve">specific predictions </w:t>
      </w:r>
      <w:del w:id="605" w:author="Justin Yeakel" w:date="2021-08-04T17:00:00Z">
        <w:r w:rsidDel="006C1521">
          <w:rPr>
            <w:rFonts w:ascii="Arial" w:hAnsi="Arial"/>
            <w:sz w:val="20"/>
            <w:szCs w:val="20"/>
            <w:lang w:val="en-US"/>
          </w:rPr>
          <w:delText xml:space="preserve">regarding </w:delText>
        </w:r>
      </w:del>
      <w:ins w:id="606" w:author="Kartzinel, Tyler" w:date="2021-08-02T11:06:00Z">
        <w:del w:id="607" w:author="Justin Yeakel" w:date="2021-08-04T17:00:00Z">
          <w:r w:rsidR="00836124" w:rsidDel="006C1521">
            <w:rPr>
              <w:rFonts w:ascii="Arial" w:hAnsi="Arial"/>
              <w:sz w:val="20"/>
              <w:szCs w:val="20"/>
              <w:lang w:val="en-US"/>
            </w:rPr>
            <w:delText>about</w:delText>
          </w:r>
        </w:del>
      </w:ins>
      <w:ins w:id="608" w:author="Justin Yeakel" w:date="2021-08-04T17:00:00Z">
        <w:r w:rsidR="006C1521">
          <w:rPr>
            <w:rFonts w:ascii="Arial" w:hAnsi="Arial"/>
            <w:sz w:val="20"/>
            <w:szCs w:val="20"/>
            <w:lang w:val="en-US"/>
          </w:rPr>
          <w:t>regarding</w:t>
        </w:r>
      </w:ins>
      <w:ins w:id="609" w:author="Kartzinel, Tyler" w:date="2021-08-02T11:06:00Z">
        <w:r w:rsidR="00836124">
          <w:rPr>
            <w:rFonts w:ascii="Arial" w:hAnsi="Arial"/>
            <w:sz w:val="20"/>
            <w:szCs w:val="20"/>
            <w:lang w:val="en-US"/>
          </w:rPr>
          <w:t xml:space="preserve"> </w:t>
        </w:r>
      </w:ins>
      <w:r>
        <w:rPr>
          <w:rFonts w:ascii="Arial" w:hAnsi="Arial"/>
          <w:sz w:val="20"/>
          <w:szCs w:val="20"/>
          <w:lang w:val="en-US"/>
        </w:rPr>
        <w:t xml:space="preserve">consumer foraging strategies. </w:t>
      </w:r>
      <w:del w:id="610" w:author="Kartzinel, Tyler" w:date="2021-08-02T11:06:00Z">
        <w:r w:rsidDel="00836124">
          <w:rPr>
            <w:rFonts w:ascii="Arial" w:hAnsi="Arial"/>
            <w:sz w:val="20"/>
            <w:szCs w:val="20"/>
            <w:lang w:val="en-US"/>
          </w:rPr>
          <w:delText>Collected e</w:delText>
        </w:r>
      </w:del>
      <w:ins w:id="611" w:author="Kartzinel, Tyler" w:date="2021-08-02T11:06:00Z">
        <w:r w:rsidR="00836124">
          <w:rPr>
            <w:rFonts w:ascii="Arial" w:hAnsi="Arial"/>
            <w:sz w:val="20"/>
            <w:szCs w:val="20"/>
            <w:lang w:val="en-US"/>
          </w:rPr>
          <w:t>E</w:t>
        </w:r>
      </w:ins>
      <w:r>
        <w:rPr>
          <w:rFonts w:ascii="Arial" w:hAnsi="Arial"/>
          <w:sz w:val="20"/>
          <w:szCs w:val="20"/>
          <w:lang w:val="en-US"/>
        </w:rPr>
        <w:t xml:space="preserve">mpirical data on </w:t>
      </w:r>
      <w:del w:id="612" w:author="Kartzinel, Tyler" w:date="2021-08-02T11:06:00Z">
        <w:r w:rsidDel="00836124">
          <w:rPr>
            <w:rFonts w:ascii="Arial" w:hAnsi="Arial"/>
            <w:sz w:val="20"/>
            <w:szCs w:val="20"/>
            <w:lang w:val="en-US"/>
          </w:rPr>
          <w:delText xml:space="preserve">the </w:delText>
        </w:r>
      </w:del>
      <w:r>
        <w:rPr>
          <w:rFonts w:ascii="Arial" w:hAnsi="Arial"/>
          <w:sz w:val="20"/>
          <w:szCs w:val="20"/>
          <w:lang w:val="en-US"/>
        </w:rPr>
        <w:t>foraging</w:t>
      </w:r>
      <w:del w:id="613" w:author="Kartzinel, Tyler" w:date="2021-08-02T11:06:00Z">
        <w:r w:rsidDel="00836124">
          <w:rPr>
            <w:rFonts w:ascii="Arial" w:hAnsi="Arial"/>
            <w:sz w:val="20"/>
            <w:szCs w:val="20"/>
            <w:lang w:val="en-US"/>
          </w:rPr>
          <w:delText xml:space="preserve"> strategy outcomes</w:delText>
        </w:r>
      </w:del>
      <w:r>
        <w:rPr>
          <w:rFonts w:ascii="Arial" w:hAnsi="Arial"/>
          <w:sz w:val="20"/>
          <w:szCs w:val="20"/>
          <w:lang w:val="en-US"/>
        </w:rPr>
        <w:t>, microbiome</w:t>
      </w:r>
      <w:del w:id="614" w:author="Kartzinel, Tyler" w:date="2021-08-02T11:06:00Z">
        <w:r w:rsidDel="00836124">
          <w:rPr>
            <w:rFonts w:ascii="Arial" w:hAnsi="Arial"/>
            <w:sz w:val="20"/>
            <w:szCs w:val="20"/>
            <w:lang w:val="en-US"/>
          </w:rPr>
          <w:delText xml:space="preserve"> conditions</w:delText>
        </w:r>
      </w:del>
      <w:r>
        <w:rPr>
          <w:rFonts w:ascii="Arial" w:hAnsi="Arial"/>
          <w:sz w:val="20"/>
          <w:szCs w:val="20"/>
          <w:lang w:val="en-US"/>
        </w:rPr>
        <w:t xml:space="preserve">, and survival </w:t>
      </w:r>
      <w:del w:id="615" w:author="Kartzinel, Tyler" w:date="2021-08-02T11:06:00Z">
        <w:r w:rsidDel="00836124">
          <w:rPr>
            <w:rFonts w:ascii="Arial" w:hAnsi="Arial"/>
            <w:sz w:val="20"/>
            <w:szCs w:val="20"/>
            <w:lang w:val="en-US"/>
          </w:rPr>
          <w:delText xml:space="preserve">rates described above </w:delText>
        </w:r>
      </w:del>
      <w:r>
        <w:rPr>
          <w:rFonts w:ascii="Arial" w:hAnsi="Arial"/>
          <w:sz w:val="20"/>
          <w:szCs w:val="20"/>
          <w:lang w:val="en-US"/>
        </w:rPr>
        <w:t xml:space="preserve">will </w:t>
      </w:r>
      <w:del w:id="616" w:author="Kartzinel, Tyler" w:date="2021-08-02T11:06:00Z">
        <w:r w:rsidDel="00836124">
          <w:rPr>
            <w:rFonts w:ascii="Arial" w:hAnsi="Arial"/>
            <w:sz w:val="20"/>
            <w:szCs w:val="20"/>
            <w:lang w:val="en-US"/>
          </w:rPr>
          <w:delText>then be</w:delText>
        </w:r>
      </w:del>
      <w:ins w:id="617" w:author="Kartzinel, Tyler" w:date="2021-08-02T11:06:00Z">
        <w:r w:rsidR="00836124">
          <w:rPr>
            <w:rFonts w:ascii="Arial" w:hAnsi="Arial"/>
            <w:sz w:val="20"/>
            <w:szCs w:val="20"/>
            <w:lang w:val="en-US"/>
          </w:rPr>
          <w:t>enable us</w:t>
        </w:r>
      </w:ins>
      <w:del w:id="618" w:author="Kartzinel, Tyler" w:date="2021-08-02T11:06:00Z">
        <w:r w:rsidDel="00836124">
          <w:rPr>
            <w:rFonts w:ascii="Arial" w:hAnsi="Arial"/>
            <w:sz w:val="20"/>
            <w:szCs w:val="20"/>
            <w:lang w:val="en-US"/>
          </w:rPr>
          <w:delText xml:space="preserve"> used</w:delText>
        </w:r>
      </w:del>
      <w:r>
        <w:rPr>
          <w:rFonts w:ascii="Arial" w:hAnsi="Arial"/>
          <w:sz w:val="20"/>
          <w:szCs w:val="20"/>
          <w:lang w:val="en-US"/>
        </w:rPr>
        <w:t xml:space="preserve"> to </w:t>
      </w:r>
      <w:del w:id="619" w:author="Justin Yeakel" w:date="2021-08-04T17:01:00Z">
        <w:r w:rsidDel="00487BE5">
          <w:rPr>
            <w:rFonts w:ascii="Arial" w:hAnsi="Arial"/>
            <w:sz w:val="20"/>
            <w:szCs w:val="20"/>
            <w:lang w:val="en-US"/>
          </w:rPr>
          <w:delText>both</w:delText>
        </w:r>
      </w:del>
      <w:ins w:id="620" w:author="Justin Yeakel" w:date="2021-08-04T17:01:00Z">
        <w:r w:rsidR="00487BE5">
          <w:rPr>
            <w:rFonts w:ascii="Arial" w:hAnsi="Arial"/>
            <w:sz w:val="20"/>
            <w:szCs w:val="20"/>
            <w:lang w:val="en-US"/>
          </w:rPr>
          <w:t>iteratively</w:t>
        </w:r>
      </w:ins>
      <w:r>
        <w:rPr>
          <w:rFonts w:ascii="Arial" w:hAnsi="Arial"/>
          <w:sz w:val="20"/>
          <w:szCs w:val="20"/>
          <w:lang w:val="en-US"/>
        </w:rPr>
        <w:t xml:space="preserve"> verify and update </w:t>
      </w:r>
      <w:ins w:id="621" w:author="Kartzinel, Tyler" w:date="2021-08-02T11:06:00Z">
        <w:r w:rsidR="00836124">
          <w:rPr>
            <w:rFonts w:ascii="Arial" w:hAnsi="Arial"/>
            <w:sz w:val="20"/>
            <w:szCs w:val="20"/>
            <w:lang w:val="en-US"/>
          </w:rPr>
          <w:t xml:space="preserve">the </w:t>
        </w:r>
      </w:ins>
      <w:r>
        <w:rPr>
          <w:rFonts w:ascii="Arial" w:hAnsi="Arial"/>
          <w:sz w:val="20"/>
          <w:szCs w:val="20"/>
          <w:lang w:val="en-US"/>
        </w:rPr>
        <w:t>model</w:t>
      </w:r>
      <w:del w:id="622" w:author="Kartzinel, Tyler" w:date="2021-08-02T11:06:00Z">
        <w:r w:rsidDel="00836124">
          <w:rPr>
            <w:rFonts w:ascii="Arial" w:hAnsi="Arial"/>
            <w:sz w:val="20"/>
            <w:szCs w:val="20"/>
            <w:lang w:val="en-US"/>
          </w:rPr>
          <w:delText xml:space="preserve"> construction, allowing us to both understand the root mechanisms driving foragers at the Sevilleta, explore dynamic feedback between consumer microbiome state and behavior, as well as to establish predictions of consumer fitness alongside changing climatic conditions</w:delText>
        </w:r>
      </w:del>
      <w:r>
        <w:rPr>
          <w:rFonts w:ascii="Arial" w:hAnsi="Arial"/>
          <w:sz w:val="20"/>
          <w:szCs w:val="20"/>
          <w:lang w:val="en-US"/>
        </w:rPr>
        <w:t>.</w:t>
      </w:r>
    </w:p>
    <w:p w14:paraId="1CA56E30" w14:textId="77777777" w:rsidR="00871B03" w:rsidRDefault="00871B03">
      <w:pPr>
        <w:pStyle w:val="Body"/>
        <w:rPr>
          <w:rFonts w:ascii="Arial" w:hAnsi="Arial"/>
          <w:b/>
          <w:bCs/>
          <w:i/>
          <w:iCs/>
          <w:sz w:val="20"/>
          <w:szCs w:val="20"/>
          <w:lang w:val="en-US"/>
        </w:rPr>
      </w:pPr>
    </w:p>
    <w:p w14:paraId="50892001" w14:textId="2E7A7AED" w:rsidR="00E47925" w:rsidRDefault="00621B11">
      <w:pPr>
        <w:pStyle w:val="Body"/>
        <w:rPr>
          <w:rFonts w:ascii="Arial" w:eastAsia="Arial" w:hAnsi="Arial" w:cs="Arial"/>
          <w:b/>
          <w:bCs/>
          <w:i/>
          <w:iCs/>
          <w:sz w:val="20"/>
          <w:szCs w:val="20"/>
        </w:rPr>
      </w:pPr>
      <w:r>
        <w:rPr>
          <w:rFonts w:ascii="Arial" w:hAnsi="Arial"/>
          <w:b/>
          <w:bCs/>
          <w:i/>
          <w:iCs/>
          <w:sz w:val="20"/>
          <w:szCs w:val="20"/>
          <w:lang w:val="en-US"/>
        </w:rPr>
        <w:t>Methods</w:t>
      </w:r>
    </w:p>
    <w:p w14:paraId="5B345EFA" w14:textId="1139A6A7" w:rsidR="00E47925" w:rsidRDefault="00E47925">
      <w:pPr>
        <w:pStyle w:val="Body"/>
        <w:rPr>
          <w:rFonts w:ascii="Arial" w:eastAsia="Arial" w:hAnsi="Arial" w:cs="Arial"/>
          <w:b/>
          <w:bCs/>
          <w:i/>
          <w:iCs/>
          <w:sz w:val="20"/>
          <w:szCs w:val="20"/>
        </w:rPr>
      </w:pPr>
    </w:p>
    <w:p w14:paraId="032C7C95" w14:textId="45F12119"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w:t>
      </w:r>
      <w:r w:rsidR="00A858B5">
        <w:rPr>
          <w:rFonts w:ascii="Arial" w:hAnsi="Arial"/>
          <w:sz w:val="20"/>
          <w:szCs w:val="20"/>
          <w:lang w:val="en-US"/>
        </w:rPr>
        <w:t>use data</w:t>
      </w:r>
      <w:r>
        <w:rPr>
          <w:rFonts w:ascii="Arial" w:hAnsi="Arial"/>
          <w:sz w:val="20"/>
          <w:szCs w:val="20"/>
          <w:lang w:val="en-US"/>
        </w:rPr>
        <w:t xml:space="preserve">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w:t>
      </w:r>
      <w:r w:rsidR="00A858B5">
        <w:rPr>
          <w:rFonts w:ascii="Arial" w:hAnsi="Arial"/>
          <w:sz w:val="20"/>
          <w:szCs w:val="20"/>
          <w:lang w:val="en-US"/>
        </w:rPr>
        <w:t>(spring vs monsoon) ANPP at the species level</w:t>
      </w:r>
      <w:r>
        <w:rPr>
          <w:rFonts w:ascii="Arial" w:hAnsi="Arial"/>
          <w:sz w:val="20"/>
          <w:szCs w:val="20"/>
          <w:lang w:val="en-US"/>
        </w:rPr>
        <w:t xml:space="preserve">. We will live-trap small mammals </w:t>
      </w:r>
      <w:r w:rsidR="00A858B5">
        <w:rPr>
          <w:rFonts w:ascii="Arial" w:hAnsi="Arial"/>
          <w:sz w:val="20"/>
          <w:szCs w:val="20"/>
          <w:lang w:val="en-US"/>
        </w:rPr>
        <w:t>eight</w:t>
      </w:r>
      <w:r>
        <w:rPr>
          <w:rFonts w:ascii="Arial" w:hAnsi="Arial"/>
          <w:sz w:val="20"/>
          <w:szCs w:val="20"/>
          <w:lang w:val="en-US"/>
        </w:rPr>
        <w:t xml:space="preserve"> times per year with monthly trapping bouts occurring from Mar to </w:t>
      </w:r>
      <w:r w:rsidR="00A858B5">
        <w:rPr>
          <w:rFonts w:ascii="Arial" w:hAnsi="Arial"/>
          <w:sz w:val="20"/>
          <w:szCs w:val="20"/>
          <w:lang w:val="en-US"/>
        </w:rPr>
        <w:t>Oct</w:t>
      </w:r>
      <w:r>
        <w:rPr>
          <w:rFonts w:ascii="Arial" w:hAnsi="Arial"/>
          <w:sz w:val="20"/>
          <w:szCs w:val="20"/>
          <w:lang w:val="en-US"/>
        </w:rPr>
        <w:t xml:space="preserve">.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3AC59758" w14:textId="508159D9" w:rsidR="008F3655" w:rsidRPr="00453481" w:rsidRDefault="00453481" w:rsidP="0045348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We anticipate collecting ~400 small mammal fecal samples per year.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ary samples (Kartzinel and Pringle 2015; Silva et al 2019). For bacteria, we will amplify the V4 region of 16S rRNA using well-established methods (Walters et al. 2016). Additional loci will be considered if taxonomic coverage or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software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pipelines together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sequencing of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w:t>
      </w:r>
      <w:r w:rsidRPr="00453481">
        <w:rPr>
          <w:rFonts w:ascii="Arial" w:hAnsi="Arial" w:cs="Arial"/>
          <w:sz w:val="20"/>
          <w:szCs w:val="20"/>
          <w:lang w:val="en-US"/>
        </w:rPr>
        <w:lastRenderedPageBreak/>
        <w:t xml:space="preserve">resource use over the previous day, and is sufficiently rapid to allow accurate assessments of diet variation during the course of daily recaptures. </w:t>
      </w:r>
      <w:r w:rsidRPr="00453481">
        <w:rPr>
          <w:rFonts w:ascii="Arial" w:hAnsi="Arial"/>
          <w:sz w:val="20"/>
          <w:szCs w:val="20"/>
          <w:lang w:val="en-US"/>
        </w:rPr>
        <w:t xml:space="preserve">Analyses of small mammal diets using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27C163AE" w14:textId="77777777" w:rsidR="00453481" w:rsidRDefault="00453481" w:rsidP="008F3655">
      <w:pPr>
        <w:pStyle w:val="BodyA"/>
        <w:tabs>
          <w:tab w:val="left" w:pos="2070"/>
        </w:tabs>
        <w:rPr>
          <w:rFonts w:ascii="Arial" w:hAnsi="Arial"/>
          <w:i/>
          <w:iCs/>
          <w:sz w:val="20"/>
          <w:szCs w:val="20"/>
          <w:lang w:val="en-US"/>
        </w:rPr>
      </w:pPr>
    </w:p>
    <w:p w14:paraId="78DF9E44" w14:textId="2DA82C8A"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3DEB5149" w:rsidR="00E47925"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to 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33BF1073" w14:textId="299574AA" w:rsidR="00C37B75" w:rsidRPr="004801F1" w:rsidRDefault="004F14D0" w:rsidP="004801F1">
      <w:pPr>
        <w:pStyle w:val="BodyAAA"/>
        <w:tabs>
          <w:tab w:val="left" w:pos="2070"/>
        </w:tabs>
        <w:rPr>
          <w:rFonts w:ascii="Arial" w:hAnsi="Arial"/>
          <w:i/>
          <w:iCs/>
          <w:sz w:val="20"/>
          <w:szCs w:val="20"/>
          <w:shd w:val="clear" w:color="auto" w:fill="FFFF00"/>
          <w:lang w:val="en-US"/>
        </w:rPr>
      </w:pPr>
      <w:del w:id="623" w:author="Justin Yeakel" w:date="2021-08-04T17:08:00Z">
        <w:r w:rsidRPr="004F14D0" w:rsidDel="00D174A5">
          <w:rPr>
            <w:rFonts w:ascii="Arial" w:hAnsi="Arial"/>
            <w:i/>
            <w:iCs/>
            <w:sz w:val="20"/>
            <w:szCs w:val="20"/>
            <w:lang w:val="en-US"/>
          </w:rPr>
          <w:delText>Foraging Model (</w:delText>
        </w:r>
      </w:del>
      <w:r w:rsidRPr="004F14D0">
        <w:rPr>
          <w:rFonts w:ascii="Arial" w:hAnsi="Arial"/>
          <w:i/>
          <w:iCs/>
          <w:sz w:val="20"/>
          <w:szCs w:val="20"/>
          <w:lang w:val="en-US"/>
        </w:rPr>
        <w:t>Diffusion Mapping</w:t>
      </w:r>
      <w:del w:id="624" w:author="Justin Yeakel" w:date="2021-08-04T17:08:00Z">
        <w:r w:rsidRPr="004F14D0" w:rsidDel="00D174A5">
          <w:rPr>
            <w:rFonts w:ascii="Arial" w:hAnsi="Arial"/>
            <w:i/>
            <w:iCs/>
            <w:sz w:val="20"/>
            <w:szCs w:val="20"/>
            <w:lang w:val="en-US"/>
          </w:rPr>
          <w:delText>)</w:delText>
        </w:r>
      </w:del>
      <w:r>
        <w:rPr>
          <w:rFonts w:ascii="Arial" w:hAnsi="Arial"/>
          <w:sz w:val="20"/>
          <w:szCs w:val="20"/>
          <w:lang w:val="en-US"/>
        </w:rPr>
        <w:t>. After</w:t>
      </w:r>
      <w:r w:rsidR="006901D2" w:rsidRPr="004F14D0">
        <w:rPr>
          <w:rFonts w:ascii="Arial" w:hAnsi="Arial"/>
          <w:sz w:val="20"/>
          <w:szCs w:val="20"/>
          <w:lang w:val="en-US"/>
        </w:rPr>
        <w:t xml:space="preserve"> averaging biweekly dietary vectors of each targeting strategy across </w:t>
      </w:r>
      <w:del w:id="625" w:author="Justin Yeakel" w:date="2021-08-04T17:04:00Z">
        <w:r w:rsidR="006901D2" w:rsidRPr="004F14D0" w:rsidDel="005F5B93">
          <w:rPr>
            <w:rFonts w:ascii="Arial" w:hAnsi="Arial"/>
            <w:sz w:val="20"/>
            <w:szCs w:val="20"/>
            <w:lang w:val="en-US"/>
          </w:rPr>
          <w:delText>n=</w:delText>
        </w:r>
      </w:del>
      <w:r w:rsidR="006901D2" w:rsidRPr="004F14D0">
        <w:rPr>
          <w:rFonts w:ascii="Arial" w:hAnsi="Arial"/>
          <w:sz w:val="20"/>
          <w:szCs w:val="20"/>
          <w:lang w:val="en-US"/>
        </w:rPr>
        <w:t xml:space="preserve">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006901D2" w:rsidRPr="004F14D0">
        <w:rPr>
          <w:rFonts w:ascii="Arial" w:hAnsi="Arial"/>
          <w:b/>
          <w:bCs/>
          <w:sz w:val="20"/>
          <w:szCs w:val="20"/>
          <w:lang w:val="en-US"/>
        </w:rPr>
        <w:t>A</w:t>
      </w:r>
      <w:r w:rsidR="006901D2"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w:t>
      </w:r>
      <w:ins w:id="626" w:author="Justin Yeakel" w:date="2021-08-04T17:05:00Z">
        <w:r w:rsidR="002B34D8">
          <w:rPr>
            <w:rFonts w:ascii="Arial" w:hAnsi="Arial"/>
            <w:sz w:val="20"/>
            <w:szCs w:val="20"/>
            <w:lang w:val="en-US"/>
          </w:rPr>
          <w:t>n</w:t>
        </w:r>
      </w:ins>
      <w:r w:rsidR="006901D2" w:rsidRPr="004F14D0">
        <w:rPr>
          <w:rFonts w:ascii="Arial" w:hAnsi="Arial"/>
          <w:sz w:val="20"/>
          <w:szCs w:val="20"/>
          <w:lang w:val="en-US"/>
        </w:rPr>
        <w:t xml:space="preserve"> </w:t>
      </w:r>
      <w:del w:id="627" w:author="Justin Yeakel" w:date="2021-08-04T17:05:00Z">
        <w:r w:rsidR="006901D2" w:rsidRPr="004F14D0" w:rsidDel="002B34D8">
          <w:rPr>
            <w:rFonts w:ascii="Arial" w:hAnsi="Arial"/>
            <w:sz w:val="20"/>
            <w:szCs w:val="20"/>
            <w:lang w:val="en-US"/>
          </w:rPr>
          <w:delText xml:space="preserve">consumer </w:delText>
        </w:r>
      </w:del>
      <m:oMath>
        <m:r>
          <w:ins w:id="628" w:author="Justin Yeakel" w:date="2021-08-04T17:05:00Z">
            <w:rPr>
              <w:rFonts w:ascii="Cambria Math" w:hAnsi="Cambria Math"/>
              <w:sz w:val="20"/>
              <w:szCs w:val="20"/>
              <w:lang w:val="en-US"/>
            </w:rPr>
            <m:t>n</m:t>
          </w:ins>
        </m:r>
      </m:oMath>
      <w:ins w:id="629" w:author="Justin Yeakel" w:date="2021-08-04T17:04:00Z">
        <w:r w:rsidR="005F5B93">
          <w:rPr>
            <w:rFonts w:ascii="Arial" w:hAnsi="Arial"/>
            <w:sz w:val="20"/>
            <w:szCs w:val="20"/>
            <w:lang w:val="en-US"/>
          </w:rPr>
          <w:t xml:space="preserve">-dimensional </w:t>
        </w:r>
      </w:ins>
      <w:ins w:id="630" w:author="Justin Yeakel" w:date="2021-08-04T17:05:00Z">
        <w:r w:rsidR="002B34D8">
          <w:rPr>
            <w:rFonts w:ascii="Arial" w:hAnsi="Arial"/>
            <w:sz w:val="20"/>
            <w:szCs w:val="20"/>
            <w:lang w:val="en-US"/>
          </w:rPr>
          <w:t xml:space="preserve">consumer </w:t>
        </w:r>
      </w:ins>
      <w:r w:rsidR="006901D2" w:rsidRPr="004F14D0">
        <w:rPr>
          <w:rFonts w:ascii="Arial" w:hAnsi="Arial"/>
          <w:sz w:val="20"/>
          <w:szCs w:val="20"/>
          <w:lang w:val="en-US"/>
        </w:rPr>
        <w:t>strategy space</w:t>
      </w:r>
      <w:ins w:id="631" w:author="Justin Yeakel" w:date="2021-08-04T17:05:00Z">
        <w:r w:rsidR="002B34D8">
          <w:rPr>
            <w:rFonts w:ascii="Arial" w:hAnsi="Arial"/>
            <w:sz w:val="20"/>
            <w:szCs w:val="20"/>
            <w:lang w:val="en-US"/>
          </w:rPr>
          <w:t xml:space="preserve"> where </w:t>
        </w:r>
        <w:r w:rsidR="002B34D8" w:rsidRPr="004F14D0">
          <w:rPr>
            <w:rFonts w:ascii="Arial" w:hAnsi="Arial"/>
            <w:sz w:val="20"/>
            <w:szCs w:val="20"/>
            <w:lang w:val="en-US"/>
          </w:rPr>
          <w:t>alternative strategies can be directly compared</w:t>
        </w:r>
        <w:r w:rsidR="002B34D8">
          <w:rPr>
            <w:rFonts w:ascii="Arial" w:hAnsi="Arial"/>
            <w:sz w:val="20"/>
            <w:szCs w:val="20"/>
            <w:lang w:val="en-US"/>
          </w:rPr>
          <w:t>, and</w:t>
        </w:r>
      </w:ins>
      <w:r w:rsidR="006901D2" w:rsidRPr="004F14D0">
        <w:rPr>
          <w:rFonts w:ascii="Arial" w:hAnsi="Arial"/>
          <w:sz w:val="20"/>
          <w:szCs w:val="20"/>
          <w:lang w:val="en-US"/>
        </w:rPr>
        <w:t xml:space="preserve"> where</w:t>
      </w:r>
      <w:ins w:id="632" w:author="Justin Yeakel" w:date="2021-08-04T17:04:00Z">
        <w:r w:rsidR="005F5B93">
          <w:rPr>
            <w:rFonts w:ascii="Arial" w:hAnsi="Arial"/>
            <w:sz w:val="20"/>
            <w:szCs w:val="20"/>
            <w:lang w:val="en-US"/>
          </w:rPr>
          <w:t xml:space="preserve"> </w:t>
        </w:r>
      </w:ins>
      <m:oMath>
        <m:r>
          <w:ins w:id="633" w:author="Justin Yeakel" w:date="2021-08-04T17:04:00Z">
            <w:rPr>
              <w:rFonts w:ascii="Cambria Math" w:hAnsi="Cambria Math"/>
              <w:sz w:val="20"/>
              <w:szCs w:val="20"/>
              <w:lang w:val="en-US"/>
            </w:rPr>
            <m:t>n</m:t>
          </w:ins>
        </m:r>
      </m:oMath>
      <w:r w:rsidR="006901D2" w:rsidRPr="004F14D0">
        <w:rPr>
          <w:rFonts w:ascii="Arial" w:hAnsi="Arial"/>
          <w:sz w:val="20"/>
          <w:szCs w:val="20"/>
          <w:lang w:val="en-US"/>
        </w:rPr>
        <w:t xml:space="preserve"> </w:t>
      </w:r>
      <w:ins w:id="634" w:author="Justin Yeakel" w:date="2021-08-04T17:04:00Z">
        <w:r w:rsidR="003B5BCA">
          <w:rPr>
            <w:rFonts w:ascii="Arial" w:hAnsi="Arial"/>
            <w:sz w:val="20"/>
            <w:szCs w:val="20"/>
            <w:lang w:val="en-US"/>
          </w:rPr>
          <w:t>is the num</w:t>
        </w:r>
      </w:ins>
      <w:ins w:id="635" w:author="Justin Yeakel" w:date="2021-08-04T17:05:00Z">
        <w:r w:rsidR="003B5BCA">
          <w:rPr>
            <w:rFonts w:ascii="Arial" w:hAnsi="Arial"/>
            <w:sz w:val="20"/>
            <w:szCs w:val="20"/>
            <w:lang w:val="en-US"/>
          </w:rPr>
          <w:t>ber of strategies</w:t>
        </w:r>
      </w:ins>
      <w:del w:id="636" w:author="Justin Yeakel" w:date="2021-08-04T17:05:00Z">
        <w:r w:rsidR="006901D2" w:rsidRPr="004F14D0" w:rsidDel="002B34D8">
          <w:rPr>
            <w:rFonts w:ascii="Arial" w:hAnsi="Arial"/>
            <w:sz w:val="20"/>
            <w:szCs w:val="20"/>
            <w:lang w:val="en-US"/>
          </w:rPr>
          <w:delText>alternative strategies can be directly compared</w:delText>
        </w:r>
        <w:r w:rsidR="006901D2" w:rsidRPr="004F14D0" w:rsidDel="003B5BCA">
          <w:rPr>
            <w:rFonts w:ascii="Arial" w:hAnsi="Arial"/>
            <w:sz w:val="20"/>
            <w:szCs w:val="20"/>
            <w:lang w:val="en-US"/>
          </w:rPr>
          <w:delText xml:space="preserve"> to one another</w:delText>
        </w:r>
      </w:del>
      <w:r w:rsidR="006901D2" w:rsidRPr="004F14D0">
        <w:rPr>
          <w:rFonts w:ascii="Arial" w:hAnsi="Arial"/>
          <w:sz w:val="20"/>
          <w:szCs w:val="20"/>
          <w:lang w:val="en-US"/>
        </w:rPr>
        <w:t xml:space="preserve">. To obtain these diffusive modes, we transform the strategy matrix into a Laplacian matrix, such that </w:t>
      </w:r>
      <w:r w:rsidR="006901D2" w:rsidRPr="004F14D0">
        <w:rPr>
          <w:rFonts w:ascii="Arial" w:hAnsi="Arial"/>
          <w:b/>
          <w:bCs/>
          <w:sz w:val="20"/>
          <w:szCs w:val="20"/>
          <w:lang w:val="en-US"/>
        </w:rPr>
        <w:t>L</w:t>
      </w:r>
      <w:r w:rsidR="006901D2" w:rsidRPr="004F14D0">
        <w:rPr>
          <w:rFonts w:ascii="Arial" w:hAnsi="Arial"/>
          <w:sz w:val="20"/>
          <w:szCs w:val="20"/>
          <w:lang w:val="en-US"/>
        </w:rPr>
        <w:t xml:space="preserve"> = </w:t>
      </w:r>
      <w:r w:rsidR="006901D2" w:rsidRPr="004F14D0">
        <w:rPr>
          <w:rFonts w:ascii="Arial" w:hAnsi="Arial"/>
          <w:b/>
          <w:bCs/>
          <w:sz w:val="20"/>
          <w:szCs w:val="20"/>
          <w:lang w:val="en-US"/>
        </w:rPr>
        <w:t>A</w:t>
      </w:r>
      <w:r w:rsidR="006901D2" w:rsidRPr="004F14D0">
        <w:rPr>
          <w:rFonts w:ascii="Arial" w:hAnsi="Arial"/>
          <w:sz w:val="20"/>
          <w:szCs w:val="20"/>
          <w:lang w:val="en-US"/>
        </w:rPr>
        <w:t xml:space="preserve"> - </w:t>
      </w:r>
      <w:r w:rsidR="006901D2" w:rsidRPr="004F14D0">
        <w:rPr>
          <w:rFonts w:ascii="Arial" w:hAnsi="Arial"/>
          <w:b/>
          <w:bCs/>
          <w:sz w:val="20"/>
          <w:szCs w:val="20"/>
          <w:lang w:val="en-US"/>
        </w:rPr>
        <w:t>D</w:t>
      </w:r>
      <w:r w:rsidR="006901D2" w:rsidRPr="004F14D0">
        <w:rPr>
          <w:rFonts w:ascii="Arial" w:hAnsi="Arial"/>
          <w:sz w:val="20"/>
          <w:szCs w:val="20"/>
          <w:lang w:val="en-US"/>
        </w:rPr>
        <w:t xml:space="preserve">, where </w:t>
      </w:r>
      <w:r w:rsidR="006901D2" w:rsidRPr="004F14D0">
        <w:rPr>
          <w:rFonts w:ascii="Arial" w:hAnsi="Arial"/>
          <w:b/>
          <w:bCs/>
          <w:sz w:val="20"/>
          <w:szCs w:val="20"/>
          <w:lang w:val="en-US"/>
        </w:rPr>
        <w:t>D</w:t>
      </w:r>
      <w:r w:rsidR="006901D2" w:rsidRPr="004F14D0">
        <w:rPr>
          <w:rFonts w:ascii="Arial" w:hAnsi="Arial"/>
          <w:sz w:val="20"/>
          <w:szCs w:val="20"/>
          <w:lang w:val="en-US"/>
        </w:rPr>
        <w:t xml:space="preserve"> is the diagonal matrix of </w:t>
      </w:r>
      <w:r w:rsidR="006901D2" w:rsidRPr="004F14D0">
        <w:rPr>
          <w:rFonts w:ascii="Arial" w:hAnsi="Arial"/>
          <w:b/>
          <w:bCs/>
          <w:sz w:val="20"/>
          <w:szCs w:val="20"/>
          <w:lang w:val="en-US"/>
        </w:rPr>
        <w:t>A</w:t>
      </w:r>
      <w:r w:rsidR="006901D2" w:rsidRPr="004F14D0">
        <w:rPr>
          <w:rFonts w:ascii="Arial" w:hAnsi="Arial"/>
          <w:sz w:val="20"/>
          <w:szCs w:val="20"/>
          <w:lang w:val="en-US"/>
        </w:rPr>
        <w:t xml:space="preserve">. The eigenvectors of </w:t>
      </w:r>
      <w:r w:rsidR="006901D2" w:rsidRPr="004F14D0">
        <w:rPr>
          <w:rFonts w:ascii="Arial" w:hAnsi="Arial"/>
          <w:b/>
          <w:bCs/>
          <w:sz w:val="20"/>
          <w:szCs w:val="20"/>
          <w:lang w:val="en-US"/>
        </w:rPr>
        <w:t>L</w:t>
      </w:r>
      <w:r w:rsidR="006901D2" w:rsidRPr="004F14D0">
        <w:rPr>
          <w:rFonts w:ascii="Arial" w:hAnsi="Arial"/>
          <w:sz w:val="20"/>
          <w:szCs w:val="20"/>
          <w:lang w:val="en-US"/>
        </w:rPr>
        <w:t xml:space="preserve"> (</w:t>
      </w:r>
      <m:oMath>
        <m:sSub>
          <m:sSubPr>
            <m:ctrlPr>
              <w:ins w:id="637" w:author="Justin Yeakel" w:date="2021-08-04T17:03:00Z">
                <w:rPr>
                  <w:rFonts w:ascii="Cambria Math" w:hAnsi="Cambria Math"/>
                  <w:i/>
                  <w:sz w:val="20"/>
                  <w:szCs w:val="20"/>
                  <w:lang w:val="en-US"/>
                </w:rPr>
              </w:ins>
            </m:ctrlPr>
          </m:sSubPr>
          <m:e>
            <m:r>
              <w:ins w:id="638" w:author="Justin Yeakel" w:date="2021-08-04T17:03:00Z">
                <w:rPr>
                  <w:rFonts w:ascii="Cambria Math" w:hAnsi="Cambria Math"/>
                  <w:sz w:val="20"/>
                  <w:szCs w:val="20"/>
                  <w:lang w:val="en-US"/>
                </w:rPr>
                <m:t>v</m:t>
              </w:ins>
            </m:r>
          </m:e>
          <m:sub>
            <m:r>
              <w:ins w:id="639" w:author="Justin Yeakel" w:date="2021-08-04T17:03:00Z">
                <w:rPr>
                  <w:rFonts w:ascii="Cambria Math" w:hAnsi="Cambria Math"/>
                  <w:sz w:val="20"/>
                  <w:szCs w:val="20"/>
                  <w:lang w:val="en-US"/>
                </w:rPr>
                <m:t>0</m:t>
              </w:ins>
            </m:r>
          </m:sub>
        </m:sSub>
      </m:oMath>
      <w:del w:id="640" w:author="Justin Yeakel" w:date="2021-08-04T17:03:00Z">
        <w:r w:rsidR="006901D2" w:rsidRPr="004F14D0" w:rsidDel="00605BEB">
          <w:rPr>
            <w:rFonts w:ascii="Arial" w:hAnsi="Arial"/>
            <w:sz w:val="20"/>
            <w:szCs w:val="20"/>
            <w:lang w:val="en-US"/>
          </w:rPr>
          <w:delText>v_0</w:delText>
        </w:r>
      </w:del>
      <w:r w:rsidR="006901D2" w:rsidRPr="004F14D0">
        <w:rPr>
          <w:rFonts w:ascii="Arial" w:hAnsi="Arial"/>
          <w:sz w:val="20"/>
          <w:szCs w:val="20"/>
          <w:lang w:val="en-US"/>
        </w:rPr>
        <w:t xml:space="preserve"> to </w:t>
      </w:r>
      <m:oMath>
        <m:sSub>
          <m:sSubPr>
            <m:ctrlPr>
              <w:ins w:id="641" w:author="Justin Yeakel" w:date="2021-08-04T17:04:00Z">
                <w:rPr>
                  <w:rFonts w:ascii="Cambria Math" w:hAnsi="Cambria Math"/>
                  <w:i/>
                  <w:sz w:val="20"/>
                  <w:szCs w:val="20"/>
                  <w:lang w:val="en-US"/>
                </w:rPr>
              </w:ins>
            </m:ctrlPr>
          </m:sSubPr>
          <m:e>
            <m:r>
              <w:ins w:id="642" w:author="Justin Yeakel" w:date="2021-08-04T17:04:00Z">
                <w:rPr>
                  <w:rFonts w:ascii="Cambria Math" w:hAnsi="Cambria Math"/>
                  <w:sz w:val="20"/>
                  <w:szCs w:val="20"/>
                  <w:lang w:val="en-US"/>
                </w:rPr>
                <m:t>v</m:t>
              </w:ins>
            </m:r>
          </m:e>
          <m:sub>
            <m:r>
              <w:ins w:id="643" w:author="Justin Yeakel" w:date="2021-08-04T17:04:00Z">
                <w:rPr>
                  <w:rFonts w:ascii="Cambria Math" w:hAnsi="Cambria Math"/>
                  <w:sz w:val="20"/>
                  <w:szCs w:val="20"/>
                  <w:lang w:val="en-US"/>
                </w:rPr>
                <m:t>n</m:t>
              </w:ins>
            </m:r>
          </m:sub>
        </m:sSub>
      </m:oMath>
      <w:del w:id="644" w:author="Justin Yeakel" w:date="2021-08-04T17:03:00Z">
        <w:r w:rsidR="006901D2" w:rsidRPr="004F14D0" w:rsidDel="00470DB7">
          <w:rPr>
            <w:rFonts w:ascii="Arial" w:hAnsi="Arial"/>
            <w:sz w:val="20"/>
            <w:szCs w:val="20"/>
            <w:lang w:val="en-US"/>
          </w:rPr>
          <w:delText>v_n</w:delText>
        </w:r>
      </w:del>
      <w:r w:rsidR="006901D2" w:rsidRPr="004F14D0">
        <w:rPr>
          <w:rFonts w:ascii="Arial" w:hAnsi="Arial"/>
          <w:sz w:val="20"/>
          <w:szCs w:val="20"/>
          <w:lang w:val="en-US"/>
        </w:rPr>
        <w:t>) provide the modes of the diffusive process operating on the strategy space, which are scaled by the Laplacian eigenvalues (</w:t>
      </w:r>
      <m:oMath>
        <m:sSub>
          <m:sSubPr>
            <m:ctrlPr>
              <w:ins w:id="645" w:author="Justin Yeakel" w:date="2021-08-04T17:06:00Z">
                <w:rPr>
                  <w:rFonts w:ascii="Cambria Math" w:hAnsi="Cambria Math"/>
                  <w:i/>
                  <w:sz w:val="20"/>
                  <w:szCs w:val="20"/>
                  <w:lang w:val="en-US"/>
                </w:rPr>
              </w:ins>
            </m:ctrlPr>
          </m:sSubPr>
          <m:e>
            <m:r>
              <w:ins w:id="646" w:author="Justin Yeakel" w:date="2021-08-04T17:06:00Z">
                <w:rPr>
                  <w:rFonts w:ascii="Cambria Math" w:hAnsi="Cambria Math"/>
                  <w:sz w:val="20"/>
                  <w:szCs w:val="20"/>
                  <w:lang w:val="en-US"/>
                </w:rPr>
                <m:t>λ</m:t>
              </w:ins>
            </m:r>
          </m:e>
          <m:sub>
            <m:r>
              <w:ins w:id="647" w:author="Justin Yeakel" w:date="2021-08-04T17:06:00Z">
                <w:rPr>
                  <w:rFonts w:ascii="Cambria Math" w:hAnsi="Cambria Math"/>
                  <w:sz w:val="20"/>
                  <w:szCs w:val="20"/>
                  <w:lang w:val="en-US"/>
                </w:rPr>
                <m:t>0</m:t>
              </w:ins>
            </m:r>
          </m:sub>
        </m:sSub>
      </m:oMath>
      <w:del w:id="648" w:author="Justin Yeakel" w:date="2021-08-04T17:06:00Z">
        <w:r w:rsidR="006901D2" w:rsidRPr="004F14D0" w:rsidDel="008C49D2">
          <w:rPr>
            <w:rFonts w:ascii="Arial" w:hAnsi="Arial"/>
            <w:sz w:val="20"/>
            <w:szCs w:val="20"/>
            <w:lang w:val="en-US"/>
          </w:rPr>
          <w:delText>lambda_0</w:delText>
        </w:r>
      </w:del>
      <w:r w:rsidR="006901D2" w:rsidRPr="004F14D0">
        <w:rPr>
          <w:rFonts w:ascii="Arial" w:hAnsi="Arial"/>
          <w:sz w:val="20"/>
          <w:szCs w:val="20"/>
          <w:lang w:val="en-US"/>
        </w:rPr>
        <w:t xml:space="preserve"> to</w:t>
      </w:r>
      <w:del w:id="649" w:author="Justin Yeakel" w:date="2021-08-04T17:06:00Z">
        <w:r w:rsidR="006901D2" w:rsidRPr="004F14D0" w:rsidDel="008C49D2">
          <w:rPr>
            <w:rFonts w:ascii="Arial" w:hAnsi="Arial"/>
            <w:sz w:val="20"/>
            <w:szCs w:val="20"/>
            <w:lang w:val="en-US"/>
          </w:rPr>
          <w:delText xml:space="preserve"> </w:delText>
        </w:r>
      </w:del>
      <w:ins w:id="650" w:author="Justin Yeakel" w:date="2021-08-04T17:06:00Z">
        <w:r w:rsidR="008C49D2">
          <w:rPr>
            <w:rFonts w:ascii="Arial" w:hAnsi="Arial"/>
            <w:sz w:val="20"/>
            <w:szCs w:val="20"/>
            <w:lang w:val="en-US"/>
          </w:rPr>
          <w:t xml:space="preserve"> </w:t>
        </w:r>
      </w:ins>
      <m:oMath>
        <m:sSub>
          <m:sSubPr>
            <m:ctrlPr>
              <w:ins w:id="651" w:author="Justin Yeakel" w:date="2021-08-04T17:07:00Z">
                <w:rPr>
                  <w:rFonts w:ascii="Cambria Math" w:hAnsi="Cambria Math"/>
                  <w:i/>
                  <w:sz w:val="20"/>
                  <w:szCs w:val="20"/>
                  <w:lang w:val="en-US"/>
                </w:rPr>
              </w:ins>
            </m:ctrlPr>
          </m:sSubPr>
          <m:e>
            <m:r>
              <w:ins w:id="652" w:author="Justin Yeakel" w:date="2021-08-04T17:07:00Z">
                <w:rPr>
                  <w:rFonts w:ascii="Cambria Math" w:hAnsi="Cambria Math"/>
                  <w:sz w:val="20"/>
                  <w:szCs w:val="20"/>
                  <w:lang w:val="en-US"/>
                </w:rPr>
                <m:t>λ</m:t>
              </w:ins>
            </m:r>
          </m:e>
          <m:sub>
            <m:r>
              <w:ins w:id="653" w:author="Justin Yeakel" w:date="2021-08-04T17:07:00Z">
                <w:rPr>
                  <w:rFonts w:ascii="Cambria Math" w:hAnsi="Cambria Math"/>
                  <w:sz w:val="20"/>
                  <w:szCs w:val="20"/>
                  <w:lang w:val="en-US"/>
                </w:rPr>
                <m:t>n</m:t>
              </w:ins>
            </m:r>
          </m:sub>
        </m:sSub>
      </m:oMath>
      <w:del w:id="654" w:author="Justin Yeakel" w:date="2021-08-04T17:06:00Z">
        <w:r w:rsidR="006901D2" w:rsidRPr="004F14D0" w:rsidDel="008C49D2">
          <w:rPr>
            <w:rFonts w:ascii="Arial" w:hAnsi="Arial"/>
            <w:sz w:val="20"/>
            <w:szCs w:val="20"/>
            <w:lang w:val="en-US"/>
          </w:rPr>
          <w:delText>lambda_n</w:delText>
        </w:r>
      </w:del>
      <w:r w:rsidR="006901D2" w:rsidRPr="004F14D0">
        <w:rPr>
          <w:rFonts w:ascii="Arial" w:hAnsi="Arial"/>
          <w:sz w:val="20"/>
          <w:szCs w:val="20"/>
          <w:lang w:val="en-US"/>
        </w:rPr>
        <w:t xml:space="preserve">). From the the </w:t>
      </w:r>
      <m:oMath>
        <m:r>
          <w:ins w:id="655" w:author="Justin Yeakel" w:date="2021-08-04T17:07:00Z">
            <w:rPr>
              <w:rFonts w:ascii="Cambria Math" w:hAnsi="Cambria Math"/>
              <w:sz w:val="20"/>
              <w:szCs w:val="20"/>
              <w:lang w:val="en-US"/>
            </w:rPr>
            <m:t>n</m:t>
          </w:ins>
        </m:r>
      </m:oMath>
      <w:del w:id="656" w:author="Justin Yeakel" w:date="2021-08-04T17:07:00Z">
        <w:r w:rsidR="006901D2" w:rsidRPr="004F14D0" w:rsidDel="00085899">
          <w:rPr>
            <w:rFonts w:ascii="Arial" w:hAnsi="Arial"/>
            <w:sz w:val="20"/>
            <w:szCs w:val="20"/>
            <w:lang w:val="en-US"/>
          </w:rPr>
          <w:delText>n</w:delText>
        </w:r>
      </w:del>
      <w:r w:rsidR="006901D2" w:rsidRPr="004F14D0">
        <w:rPr>
          <w:rFonts w:ascii="Arial" w:hAnsi="Arial"/>
          <w:sz w:val="20"/>
          <w:szCs w:val="20"/>
          <w:lang w:val="en-US"/>
        </w:rPr>
        <w:t>-dimensional diffusion space and following Fahimipour et al. (2020), we finally construct a 2-dimensional embedding of the consumer strategy-niche manifold</w:t>
      </w:r>
      <w:del w:id="657" w:author="Justin Yeakel" w:date="2021-08-04T17:07:00Z">
        <w:r w:rsidR="006901D2" w:rsidRPr="004F14D0" w:rsidDel="00085899">
          <w:rPr>
            <w:rFonts w:ascii="Arial" w:hAnsi="Arial"/>
            <w:sz w:val="20"/>
            <w:szCs w:val="20"/>
            <w:lang w:val="en-US"/>
          </w:rPr>
          <w:delText>,</w:delText>
        </w:r>
      </w:del>
      <w:r w:rsidR="006901D2" w:rsidRPr="004F14D0">
        <w:rPr>
          <w:rFonts w:ascii="Arial" w:hAnsi="Arial"/>
          <w:sz w:val="20"/>
          <w:szCs w:val="20"/>
          <w:lang w:val="en-US"/>
        </w:rPr>
        <w:t xml:space="preserve"> to permit easier visualization. Strategies that share greater temporal similarity</w:t>
      </w:r>
      <w:ins w:id="658" w:author="Justin Yeakel" w:date="2021-08-04T17:07:00Z">
        <w:r w:rsidR="00085899">
          <w:rPr>
            <w:rFonts w:ascii="Arial" w:hAnsi="Arial"/>
            <w:sz w:val="20"/>
            <w:szCs w:val="20"/>
            <w:lang w:val="en-US"/>
          </w:rPr>
          <w:t xml:space="preserve"> in dietary behavior</w:t>
        </w:r>
      </w:ins>
      <w:r w:rsidR="006901D2" w:rsidRPr="004F14D0">
        <w:rPr>
          <w:rFonts w:ascii="Arial" w:hAnsi="Arial"/>
          <w:sz w:val="20"/>
          <w:szCs w:val="20"/>
          <w:lang w:val="en-US"/>
        </w:rPr>
        <w:t xml:space="preserve"> </w:t>
      </w:r>
      <w:del w:id="659" w:author="Justin Yeakel" w:date="2021-08-04T17:07:00Z">
        <w:r w:rsidR="006901D2" w:rsidRPr="004F14D0" w:rsidDel="00085899">
          <w:rPr>
            <w:rFonts w:ascii="Arial" w:hAnsi="Arial"/>
            <w:sz w:val="20"/>
            <w:szCs w:val="20"/>
            <w:lang w:val="en-US"/>
          </w:rPr>
          <w:delText xml:space="preserve">with each other </w:delText>
        </w:r>
      </w:del>
      <w:r w:rsidR="006901D2" w:rsidRPr="004F14D0">
        <w:rPr>
          <w:rFonts w:ascii="Arial" w:hAnsi="Arial"/>
          <w:sz w:val="20"/>
          <w:szCs w:val="20"/>
          <w:lang w:val="en-US"/>
        </w:rPr>
        <w:t xml:space="preserve">will thus fall closer within the diffusion eigenspace, and form the basis by which alternative empirical strategies can </w:t>
      </w:r>
      <w:del w:id="660" w:author="Justin Yeakel" w:date="2021-08-04T17:08:00Z">
        <w:r w:rsidR="006901D2" w:rsidRPr="004F14D0" w:rsidDel="002000ED">
          <w:rPr>
            <w:rFonts w:ascii="Arial" w:hAnsi="Arial"/>
            <w:sz w:val="20"/>
            <w:szCs w:val="20"/>
            <w:lang w:val="en-US"/>
          </w:rPr>
          <w:delText xml:space="preserve">then </w:delText>
        </w:r>
      </w:del>
      <w:r w:rsidR="006901D2" w:rsidRPr="004F14D0">
        <w:rPr>
          <w:rFonts w:ascii="Arial" w:hAnsi="Arial"/>
          <w:sz w:val="20"/>
          <w:szCs w:val="20"/>
          <w:lang w:val="en-US"/>
        </w:rPr>
        <w:t>be assessed.</w:t>
      </w:r>
    </w:p>
    <w:p w14:paraId="47EBDFE6" w14:textId="77777777" w:rsidR="0073645B" w:rsidRDefault="0073645B" w:rsidP="008F3655">
      <w:pPr>
        <w:pStyle w:val="Body"/>
        <w:rPr>
          <w:rFonts w:ascii="Arial" w:hAnsi="Arial"/>
          <w:b/>
          <w:bCs/>
          <w:i/>
          <w:iCs/>
          <w:sz w:val="20"/>
          <w:szCs w:val="20"/>
          <w:lang w:val="en-US"/>
        </w:rPr>
      </w:pPr>
    </w:p>
    <w:p w14:paraId="49797D54" w14:textId="50113BDB" w:rsidR="00E47925" w:rsidRDefault="00621B11" w:rsidP="008F3655">
      <w:pPr>
        <w:pStyle w:val="Body"/>
        <w:rPr>
          <w:rFonts w:ascii="Arial" w:eastAsia="Arial" w:hAnsi="Arial" w:cs="Arial"/>
          <w:b/>
          <w:bCs/>
          <w:i/>
          <w:iCs/>
          <w:sz w:val="20"/>
          <w:szCs w:val="20"/>
        </w:rPr>
      </w:pPr>
      <w:r w:rsidRPr="00F84945">
        <w:rPr>
          <w:rFonts w:ascii="Arial" w:hAnsi="Arial"/>
          <w:b/>
          <w:bCs/>
          <w:i/>
          <w:iCs/>
          <w:sz w:val="20"/>
          <w:szCs w:val="20"/>
          <w:lang w:val="en-US"/>
        </w:rPr>
        <w:t>Broader Impacts</w:t>
      </w:r>
    </w:p>
    <w:p w14:paraId="54C9E9B0" w14:textId="3D9AA727" w:rsidR="00E47925" w:rsidRDefault="00E47925" w:rsidP="008F3655">
      <w:pPr>
        <w:pStyle w:val="Body"/>
        <w:rPr>
          <w:rFonts w:ascii="Arial" w:eastAsia="Arial" w:hAnsi="Arial" w:cs="Arial"/>
          <w:b/>
          <w:bCs/>
          <w:i/>
          <w:iCs/>
          <w:sz w:val="20"/>
          <w:szCs w:val="20"/>
        </w:rPr>
      </w:pPr>
    </w:p>
    <w:p w14:paraId="3438D09E" w14:textId="582F96DF" w:rsidR="00914231" w:rsidRPr="00EA70CF" w:rsidRDefault="00914231" w:rsidP="00914231">
      <w:pPr>
        <w:pStyle w:val="BodyA"/>
        <w:tabs>
          <w:tab w:val="left" w:pos="2070"/>
        </w:tabs>
        <w:rPr>
          <w:rFonts w:ascii="Arial" w:eastAsia="Arial" w:hAnsi="Arial" w:cs="Arial"/>
          <w:sz w:val="20"/>
          <w:szCs w:val="20"/>
          <w:lang w:val="en-US"/>
        </w:rPr>
      </w:pPr>
      <w:r w:rsidRPr="00EA70CF">
        <w:rPr>
          <w:rFonts w:ascii="Arial" w:hAnsi="Arial"/>
          <w:b/>
          <w:bCs/>
          <w:i/>
          <w:iCs/>
          <w:sz w:val="20"/>
          <w:szCs w:val="20"/>
          <w:lang w:val="en-US"/>
        </w:rPr>
        <w:t>Practical Training &amp; Education:</w:t>
      </w:r>
      <w:r>
        <w:rPr>
          <w:rFonts w:ascii="Arial" w:hAnsi="Arial"/>
          <w:sz w:val="20"/>
          <w:szCs w:val="20"/>
          <w:lang w:val="en-US"/>
        </w:rPr>
        <w:t xml:space="preserve"> 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Pr>
          <w:rFonts w:ascii="Arial" w:hAnsi="Arial"/>
          <w:sz w:val="20"/>
          <w:szCs w:val="20"/>
          <w:lang w:val="en-US"/>
        </w:rPr>
        <w:t>Sevilleta</w:t>
      </w:r>
      <w:proofErr w:type="spellEnd"/>
      <w:r>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Pr="00EA70CF">
        <w:rPr>
          <w:rFonts w:ascii="Arial" w:hAnsi="Arial"/>
          <w:b/>
          <w:bCs/>
          <w:sz w:val="20"/>
          <w:szCs w:val="20"/>
          <w:lang w:val="en-US"/>
        </w:rPr>
        <w:t>UNM</w:t>
      </w:r>
      <w:r>
        <w:rPr>
          <w:rFonts w:ascii="Arial" w:hAnsi="Arial"/>
          <w:b/>
          <w:bCs/>
          <w:sz w:val="20"/>
          <w:szCs w:val="20"/>
          <w:lang w:val="en-US"/>
        </w:rPr>
        <w:t>,</w:t>
      </w:r>
      <w:r>
        <w:rPr>
          <w:rFonts w:ascii="Arial" w:hAnsi="Arial"/>
          <w:sz w:val="20"/>
          <w:szCs w:val="20"/>
          <w:lang w:val="en-US"/>
        </w:rPr>
        <w:t xml:space="preserve"> our project will engage a minimum of 2-3 UG and </w:t>
      </w:r>
      <w:r w:rsidR="00083F88">
        <w:rPr>
          <w:rFonts w:ascii="Arial" w:hAnsi="Arial"/>
          <w:sz w:val="20"/>
          <w:szCs w:val="20"/>
          <w:lang w:val="en-US"/>
        </w:rPr>
        <w:t>1</w:t>
      </w:r>
      <w:r>
        <w:rPr>
          <w:rFonts w:ascii="Arial" w:hAnsi="Arial"/>
          <w:sz w:val="20"/>
          <w:szCs w:val="20"/>
          <w:lang w:val="en-US"/>
        </w:rPr>
        <w:t xml:space="preserve"> GR students in research each year and teach them practical field skills such as handling and processing small mammals, as well as identifying plants and arthropods. </w:t>
      </w:r>
      <w:r>
        <w:rPr>
          <w:rFonts w:ascii="Arial" w:eastAsia="Arial" w:hAnsi="Arial" w:cs="Arial"/>
          <w:sz w:val="20"/>
          <w:szCs w:val="20"/>
          <w:lang w:val="en-US"/>
        </w:rPr>
        <w:t>A</w:t>
      </w:r>
      <w:r w:rsidRPr="00BF7476">
        <w:rPr>
          <w:rFonts w:ascii="Arial" w:eastAsia="Arial" w:hAnsi="Arial" w:cs="Arial"/>
          <w:sz w:val="20"/>
          <w:szCs w:val="20"/>
          <w:lang w:val="en-US"/>
        </w:rPr>
        <w:t xml:space="preserve">t </w:t>
      </w:r>
      <w:r>
        <w:rPr>
          <w:rFonts w:ascii="Arial" w:eastAsia="Arial" w:hAnsi="Arial" w:cs="Arial"/>
          <w:b/>
          <w:bCs/>
          <w:sz w:val="20"/>
          <w:szCs w:val="20"/>
          <w:lang w:val="en-US"/>
        </w:rPr>
        <w:t>BU</w:t>
      </w:r>
      <w:r>
        <w:rPr>
          <w:rFonts w:ascii="Arial" w:eastAsia="Arial" w:hAnsi="Arial" w:cs="Arial"/>
          <w:sz w:val="20"/>
          <w:szCs w:val="20"/>
          <w:lang w:val="en-US"/>
        </w:rPr>
        <w:t>, this award will directly support the</w:t>
      </w:r>
      <w:r w:rsidRPr="00BF7476">
        <w:rPr>
          <w:rFonts w:ascii="Arial" w:eastAsia="Arial" w:hAnsi="Arial" w:cs="Arial"/>
          <w:sz w:val="20"/>
          <w:szCs w:val="20"/>
          <w:lang w:val="en-US"/>
        </w:rPr>
        <w:t xml:space="preserve"> course-based undergraduate research experiences (CURE</w:t>
      </w:r>
      <w:r>
        <w:rPr>
          <w:rFonts w:ascii="Arial" w:eastAsia="Arial" w:hAnsi="Arial" w:cs="Arial"/>
          <w:sz w:val="20"/>
          <w:szCs w:val="20"/>
          <w:lang w:val="en-US"/>
        </w:rPr>
        <w:t xml:space="preserve">) program, which directly enables </w:t>
      </w:r>
      <w:r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w:t>
      </w:r>
      <w:r w:rsidRPr="00BF7476">
        <w:rPr>
          <w:rFonts w:ascii="Arial" w:eastAsia="Arial" w:hAnsi="Arial" w:cs="Arial"/>
          <w:sz w:val="20"/>
          <w:szCs w:val="20"/>
          <w:lang w:val="en-US"/>
        </w:rPr>
        <w:lastRenderedPageBreak/>
        <w:t xml:space="preserve">spanning the environmental sciences, healthcare, and epidemiology (e.g., Feng et al. 2020). Specifically, </w:t>
      </w:r>
      <w:r>
        <w:rPr>
          <w:rFonts w:ascii="Arial" w:eastAsia="Arial" w:hAnsi="Arial" w:cs="Arial"/>
          <w:sz w:val="20"/>
          <w:szCs w:val="20"/>
          <w:lang w:val="en-US"/>
        </w:rPr>
        <w:t>t</w:t>
      </w:r>
      <w:r w:rsidRPr="00BF7476">
        <w:rPr>
          <w:rFonts w:ascii="Arial" w:eastAsia="Arial" w:hAnsi="Arial" w:cs="Arial"/>
          <w:sz w:val="20"/>
          <w:szCs w:val="20"/>
          <w:lang w:val="en-US"/>
        </w:rPr>
        <w:t>he split-level (</w:t>
      </w:r>
      <w:r>
        <w:rPr>
          <w:rFonts w:ascii="Arial" w:eastAsia="Arial" w:hAnsi="Arial" w:cs="Arial"/>
          <w:sz w:val="20"/>
          <w:szCs w:val="20"/>
          <w:lang w:val="en-US"/>
        </w:rPr>
        <w:t>UG/GR</w:t>
      </w:r>
      <w:r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Pr>
          <w:rFonts w:ascii="Arial" w:eastAsia="Arial" w:hAnsi="Arial" w:cs="Arial"/>
          <w:sz w:val="20"/>
          <w:szCs w:val="20"/>
          <w:lang w:val="en-US"/>
        </w:rPr>
        <w:t xml:space="preserve"> </w:t>
      </w:r>
      <w:r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Pr="00BF7476">
        <w:rPr>
          <w:rFonts w:ascii="Arial" w:eastAsia="Arial" w:hAnsi="Arial" w:cs="Arial"/>
          <w:sz w:val="20"/>
          <w:szCs w:val="20"/>
          <w:lang w:val="en-US"/>
        </w:rPr>
        <w:t>Bangera</w:t>
      </w:r>
      <w:proofErr w:type="spellEnd"/>
      <w:r w:rsidRPr="00BF7476">
        <w:rPr>
          <w:rFonts w:ascii="Arial" w:eastAsia="Arial" w:hAnsi="Arial" w:cs="Arial"/>
          <w:sz w:val="20"/>
          <w:szCs w:val="20"/>
          <w:lang w:val="en-US"/>
        </w:rPr>
        <w:t xml:space="preserve"> and </w:t>
      </w:r>
      <w:proofErr w:type="spellStart"/>
      <w:r w:rsidRPr="00BF7476">
        <w:rPr>
          <w:rFonts w:ascii="Arial" w:eastAsia="Arial" w:hAnsi="Arial" w:cs="Arial"/>
          <w:sz w:val="20"/>
          <w:szCs w:val="20"/>
          <w:lang w:val="en-US"/>
        </w:rPr>
        <w:t>Brownell</w:t>
      </w:r>
      <w:proofErr w:type="spellEnd"/>
      <w:r w:rsidRPr="00BF7476">
        <w:rPr>
          <w:rFonts w:ascii="Arial" w:eastAsia="Arial" w:hAnsi="Arial" w:cs="Arial"/>
          <w:sz w:val="20"/>
          <w:szCs w:val="20"/>
          <w:lang w:val="en-US"/>
        </w:rPr>
        <w:t xml:space="preserve"> 2014).</w:t>
      </w:r>
      <w:r>
        <w:rPr>
          <w:rFonts w:ascii="Arial" w:eastAsia="Arial" w:hAnsi="Arial" w:cs="Arial"/>
          <w:sz w:val="20"/>
          <w:szCs w:val="20"/>
          <w:lang w:val="en-US"/>
        </w:rPr>
        <w:t xml:space="preserve"> </w:t>
      </w:r>
    </w:p>
    <w:p w14:paraId="02A8070F" w14:textId="77777777" w:rsidR="00914231" w:rsidRDefault="00914231" w:rsidP="00914231">
      <w:pPr>
        <w:pStyle w:val="Body"/>
        <w:rPr>
          <w:rFonts w:ascii="Arial" w:hAnsi="Arial"/>
          <w:b/>
          <w:bCs/>
          <w:i/>
          <w:iCs/>
          <w:sz w:val="20"/>
          <w:szCs w:val="20"/>
          <w:lang w:val="en-US"/>
        </w:rPr>
      </w:pPr>
    </w:p>
    <w:p w14:paraId="03236CC5" w14:textId="3DBC2E5D" w:rsidR="00914231" w:rsidRDefault="00914231" w:rsidP="0091423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Pr="00EA70CF">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collaborate on publishing 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CD7">
      <w:pPr>
        <w:pStyle w:val="BodyA"/>
        <w:rPr>
          <w:rFonts w:ascii="Arial" w:hAnsi="Arial"/>
          <w:b/>
          <w:bCs/>
          <w:i/>
          <w:iCs/>
          <w:sz w:val="20"/>
          <w:szCs w:val="20"/>
          <w:lang w:val="en-US"/>
        </w:rPr>
      </w:pPr>
    </w:p>
    <w:p w14:paraId="1D442FA3" w14:textId="77777777" w:rsidR="00FD7CD7" w:rsidRDefault="00FD7CD7" w:rsidP="00FD7CD7">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Pr>
          <w:rFonts w:ascii="Arial" w:hAnsi="Arial"/>
          <w:sz w:val="20"/>
          <w:szCs w:val="20"/>
          <w:lang w:val="en-US"/>
        </w:rPr>
        <w:t xml:space="preserve"> 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Newsome (</w:t>
      </w:r>
      <w:r w:rsidRPr="0025676A">
        <w:rPr>
          <w:rFonts w:ascii="Arial" w:hAnsi="Arial"/>
          <w:sz w:val="20"/>
          <w:szCs w:val="20"/>
          <w:highlight w:val="yellow"/>
          <w:lang w:val="en-US"/>
        </w:rPr>
        <w:t>ABI-XXXXXX</w:t>
      </w:r>
      <w:r>
        <w:rPr>
          <w:rFonts w:ascii="Arial" w:hAnsi="Arial"/>
          <w:sz w:val="20"/>
          <w:szCs w:val="20"/>
          <w:lang w:val="en-US"/>
        </w:rPr>
        <w:t>) to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BE44A18" w14:textId="77777777" w:rsidR="00FD7CD7" w:rsidRPr="009A7E2F" w:rsidRDefault="00FD7CD7" w:rsidP="00FD7CD7">
      <w:pPr>
        <w:pStyle w:val="Body"/>
        <w:rPr>
          <w:rFonts w:ascii="Arial" w:hAnsi="Arial"/>
          <w:b/>
          <w:bCs/>
          <w:i/>
          <w:iCs/>
          <w:sz w:val="20"/>
          <w:szCs w:val="20"/>
          <w:lang w:val="en-US"/>
        </w:rPr>
      </w:pPr>
    </w:p>
    <w:p w14:paraId="5FFB584D" w14:textId="77777777" w:rsidR="00FD7CD7" w:rsidRPr="009A7E2F" w:rsidRDefault="00FD7CD7" w:rsidP="00FD7CD7">
      <w:pPr>
        <w:pStyle w:val="Body"/>
        <w:rPr>
          <w:rFonts w:ascii="Arial" w:eastAsia="Arial" w:hAnsi="Arial" w:cs="Arial"/>
          <w:b/>
          <w:bCs/>
          <w:i/>
          <w:iCs/>
          <w:sz w:val="20"/>
          <w:szCs w:val="20"/>
          <w:lang w:val="en-US"/>
        </w:rPr>
      </w:pPr>
      <w:commentRangeStart w:id="661"/>
      <w:r w:rsidRPr="009A7E2F">
        <w:rPr>
          <w:rFonts w:ascii="Arial" w:hAnsi="Arial"/>
          <w:b/>
          <w:bCs/>
          <w:i/>
          <w:iCs/>
          <w:sz w:val="20"/>
          <w:szCs w:val="20"/>
          <w:lang w:val="en-US"/>
        </w:rPr>
        <w:t xml:space="preserve">International </w:t>
      </w:r>
      <w:r>
        <w:rPr>
          <w:rFonts w:ascii="Arial" w:hAnsi="Arial"/>
          <w:b/>
          <w:bCs/>
          <w:i/>
          <w:iCs/>
          <w:sz w:val="20"/>
          <w:szCs w:val="20"/>
          <w:lang w:val="en-US"/>
        </w:rPr>
        <w:t xml:space="preserve">Short </w:t>
      </w:r>
      <w:r w:rsidRPr="009A7E2F">
        <w:rPr>
          <w:rFonts w:ascii="Arial" w:hAnsi="Arial"/>
          <w:b/>
          <w:bCs/>
          <w:i/>
          <w:iCs/>
          <w:sz w:val="20"/>
          <w:szCs w:val="20"/>
          <w:lang w:val="en-US"/>
        </w:rPr>
        <w:t>Courses:</w:t>
      </w:r>
      <w:r w:rsidRPr="009A7E2F">
        <w:rPr>
          <w:rFonts w:ascii="Arial" w:hAnsi="Arial"/>
          <w:sz w:val="20"/>
          <w:szCs w:val="20"/>
          <w:lang w:val="en-US"/>
        </w:rPr>
        <w:t xml:space="preserve"> Results of this study will also be incorporated into ecology courses taught in the U.S. and abroad, including a one-week short course taught by the PIs on stable isotope ecology to graduate students and faculty at the </w:t>
      </w:r>
      <w:r>
        <w:rPr>
          <w:rFonts w:ascii="Arial" w:hAnsi="Arial"/>
          <w:sz w:val="20"/>
          <w:szCs w:val="20"/>
          <w:lang w:val="en-US"/>
        </w:rPr>
        <w:t xml:space="preserve">Universidad de </w:t>
      </w:r>
      <w:r w:rsidRPr="009A7E2F">
        <w:rPr>
          <w:rFonts w:ascii="Arial" w:hAnsi="Arial"/>
          <w:sz w:val="20"/>
          <w:szCs w:val="20"/>
          <w:lang w:val="en-US"/>
        </w:rPr>
        <w:t>La Serena</w:t>
      </w:r>
      <w:r>
        <w:rPr>
          <w:rFonts w:ascii="Arial" w:hAnsi="Arial"/>
          <w:sz w:val="20"/>
          <w:szCs w:val="20"/>
          <w:lang w:val="en-US"/>
        </w:rPr>
        <w:t xml:space="preserve"> in </w:t>
      </w:r>
      <w:r w:rsidRPr="009A7E2F">
        <w:rPr>
          <w:rFonts w:ascii="Arial" w:hAnsi="Arial"/>
          <w:sz w:val="20"/>
          <w:szCs w:val="20"/>
          <w:lang w:val="en-US"/>
        </w:rPr>
        <w:t xml:space="preserve">Chile where the PIs have an ongoing NSF-funded (LTREB) project in collaboration with Douglas Kelt (UC Davis) and Karin Maldonado (Universidad de Chile). Since 2009, PI Newsome has taught a dozen short courses in Latin American </w:t>
      </w:r>
      <w:r w:rsidRPr="009A7E2F">
        <w:rPr>
          <w:rFonts w:ascii="Arial" w:hAnsi="Arial"/>
          <w:sz w:val="20"/>
          <w:szCs w:val="20"/>
          <w:lang w:val="en-US"/>
        </w:rPr>
        <w:lastRenderedPageBreak/>
        <w:t>countries that have attracted &gt;300 graduate students, postdoctoral researchers, and faculty. Relationships forged during these short courses have resulted in ~15 foreign graduate students coming to the U.S. to train in laboratories Newsome has been associated with. These interactions have also produced ~20 publications in peer-reviewed journals, but more importantly they have led to the transfer of knowledge and technology between the U.S. and Latin America, where the use of and analytical capability for stable isotope analysis is rapidly growing. PI Newsome also contributes to IsoCamp (isocamp.org), a two-week short course taught each summer at the University of Utah to an international group of graduate students and postdoctoral researchers.</w:t>
      </w:r>
      <w:commentRangeEnd w:id="661"/>
      <w:r w:rsidR="003B153E">
        <w:rPr>
          <w:rStyle w:val="CommentReference"/>
          <w:rFonts w:ascii="Times New Roman" w:hAnsi="Times New Roman" w:cs="Times New Roman"/>
          <w:color w:val="auto"/>
          <w:lang w:val="en-US"/>
          <w14:textOutline w14:w="0" w14:cap="rnd" w14:cmpd="sng" w14:algn="ctr">
            <w14:noFill/>
            <w14:prstDash w14:val="solid"/>
            <w14:bevel/>
          </w14:textOutline>
        </w:rPr>
        <w:commentReference w:id="661"/>
      </w:r>
    </w:p>
    <w:p w14:paraId="547D7EF3" w14:textId="77777777" w:rsidR="008C0202" w:rsidRDefault="008C0202" w:rsidP="008F3655">
      <w:pPr>
        <w:pStyle w:val="Body"/>
        <w:rPr>
          <w:rFonts w:ascii="Arial" w:hAnsi="Arial"/>
          <w:b/>
          <w:bCs/>
          <w:i/>
          <w:iCs/>
          <w:sz w:val="20"/>
          <w:szCs w:val="20"/>
          <w:lang w:val="en-US"/>
        </w:rPr>
      </w:pPr>
    </w:p>
    <w:p w14:paraId="15109DC0" w14:textId="42773669" w:rsidR="00E47925" w:rsidRDefault="00621B11" w:rsidP="008F3655">
      <w:pPr>
        <w:pStyle w:val="Body"/>
        <w:rPr>
          <w:rFonts w:ascii="Arial" w:eastAsia="Arial" w:hAnsi="Arial" w:cs="Arial"/>
          <w:b/>
          <w:bCs/>
          <w:i/>
          <w:iCs/>
          <w:sz w:val="20"/>
          <w:szCs w:val="20"/>
        </w:rPr>
      </w:pPr>
      <w:r>
        <w:rPr>
          <w:rFonts w:ascii="Arial" w:hAnsi="Arial"/>
          <w:b/>
          <w:bCs/>
          <w:i/>
          <w:iCs/>
          <w:sz w:val="20"/>
          <w:szCs w:val="20"/>
          <w:lang w:val="en-US"/>
        </w:rPr>
        <w:t>Results of Prior NSF Support</w:t>
      </w:r>
    </w:p>
    <w:p w14:paraId="39809D80" w14:textId="77777777" w:rsidR="00E47925" w:rsidRDefault="00E47925" w:rsidP="008F3655">
      <w:pPr>
        <w:pStyle w:val="Body"/>
        <w:rPr>
          <w:rFonts w:ascii="Arial" w:eastAsia="Arial" w:hAnsi="Arial" w:cs="Arial"/>
          <w:b/>
          <w:bCs/>
          <w:i/>
          <w:iCs/>
          <w:sz w:val="20"/>
          <w:szCs w:val="20"/>
        </w:rPr>
      </w:pPr>
    </w:p>
    <w:p w14:paraId="16270DAC" w14:textId="74DE0217" w:rsidR="00E47925" w:rsidRDefault="00621B11" w:rsidP="008F3655">
      <w:pPr>
        <w:pStyle w:val="Body"/>
        <w:tabs>
          <w:tab w:val="left" w:pos="432"/>
        </w:tabs>
        <w:rPr>
          <w:rFonts w:ascii="Arial" w:hAnsi="Arial"/>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creating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w:t>
      </w:r>
      <w:r w:rsidR="00AF7CE8">
        <w:rPr>
          <w:rFonts w:ascii="Arial" w:hAnsi="Arial"/>
          <w:sz w:val="20"/>
          <w:szCs w:val="20"/>
          <w:lang w:val="en-US"/>
        </w:rPr>
        <w:t xml:space="preserve">two </w:t>
      </w:r>
      <w:r>
        <w:rPr>
          <w:rFonts w:ascii="Arial" w:hAnsi="Arial"/>
          <w:sz w:val="20"/>
          <w:szCs w:val="20"/>
          <w:lang w:val="en-US"/>
        </w:rPr>
        <w:t xml:space="preserve">more are in </w:t>
      </w:r>
      <w:r w:rsidR="00AF7CE8">
        <w:rPr>
          <w:rFonts w:ascii="Arial" w:hAnsi="Arial"/>
          <w:sz w:val="20"/>
          <w:szCs w:val="20"/>
          <w:lang w:val="en-US"/>
        </w:rPr>
        <w:t>review</w:t>
      </w:r>
      <w:r>
        <w:rPr>
          <w:rFonts w:ascii="Arial" w:hAnsi="Arial"/>
          <w:sz w:val="20"/>
          <w:szCs w:val="20"/>
          <w:lang w:val="en-US"/>
        </w:rPr>
        <w:t xml:space="preserve">.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Support for 2 postdoctoral scientists (1 woman), 4 graduate students (1 woman), and 8 undergraduate students (6 women). PIs taught 3 isotope ecology short courses in La Paz, Mexico (3/2012), Santiago, Chile (11/2012), and Ushuaia, Argentina (5/2013).</w:t>
      </w:r>
    </w:p>
    <w:p w14:paraId="73442E9D" w14:textId="77777777" w:rsidR="00E47925" w:rsidRDefault="00E47925" w:rsidP="008F3655">
      <w:pPr>
        <w:pStyle w:val="Body"/>
        <w:tabs>
          <w:tab w:val="left" w:pos="432"/>
        </w:tabs>
        <w:rPr>
          <w:rFonts w:ascii="Arial" w:eastAsia="Arial" w:hAnsi="Arial" w:cs="Arial"/>
          <w:sz w:val="20"/>
          <w:szCs w:val="20"/>
        </w:rPr>
      </w:pPr>
    </w:p>
    <w:p w14:paraId="3E5FC34F" w14:textId="77777777" w:rsidR="00FD7CD7" w:rsidRDefault="00FD7CD7" w:rsidP="00FD7CD7">
      <w:pPr>
        <w:pStyle w:val="Body"/>
        <w:tabs>
          <w:tab w:val="left" w:pos="432"/>
        </w:tabs>
        <w:rPr>
          <w:rFonts w:ascii="Arial" w:eastAsia="Arial" w:hAnsi="Arial" w:cs="Arial"/>
          <w:sz w:val="20"/>
          <w:szCs w:val="20"/>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foraging by rodents in a large-scale experiment in Kenya.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w:t>
      </w:r>
    </w:p>
    <w:p w14:paraId="0796305E" w14:textId="77777777" w:rsidR="00E47925" w:rsidRDefault="00E47925" w:rsidP="008F3655">
      <w:pPr>
        <w:pStyle w:val="Body"/>
        <w:rPr>
          <w:rFonts w:ascii="Arial" w:eastAsia="Arial" w:hAnsi="Arial" w:cs="Arial"/>
          <w:b/>
          <w:bCs/>
          <w:sz w:val="20"/>
          <w:szCs w:val="20"/>
        </w:rPr>
      </w:pPr>
    </w:p>
    <w:p w14:paraId="27CA3EA5" w14:textId="4A15CE92" w:rsidR="00E47925" w:rsidRDefault="00621B11" w:rsidP="008F3655">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p w14:paraId="5444ACDD" w14:textId="2A7243E3" w:rsidR="00337E60" w:rsidRDefault="00337E60" w:rsidP="008F3655">
      <w:pPr>
        <w:pStyle w:val="Body"/>
      </w:pPr>
    </w:p>
    <w:sectPr w:rsidR="00337E60">
      <w:footerReference w:type="default" r:id="rId2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rtzinel, Tyler" w:date="2021-07-28T15:41:00Z" w:initials="KT">
    <w:p w14:paraId="3D1EE8D2" w14:textId="77777777" w:rsidR="00A15478" w:rsidRPr="00A15478" w:rsidRDefault="00A15478" w:rsidP="00A15478">
      <w:pPr>
        <w:rPr>
          <w:rFonts w:ascii="Arial" w:eastAsia="Times New Roman" w:hAnsi="Arial" w:cs="Arial"/>
          <w:color w:val="222222"/>
          <w:bdr w:val="none" w:sz="0" w:space="0" w:color="auto"/>
        </w:rPr>
      </w:pPr>
      <w:r>
        <w:rPr>
          <w:rStyle w:val="CommentReference"/>
        </w:rPr>
        <w:annotationRef/>
      </w:r>
      <w:r w:rsidRPr="00A15478">
        <w:rPr>
          <w:rFonts w:ascii="Arial" w:eastAsia="Times New Roman" w:hAnsi="Arial" w:cs="Arial"/>
          <w:color w:val="000000"/>
          <w:bdr w:val="none" w:sz="0" w:space="0" w:color="auto"/>
        </w:rPr>
        <w:t>Tyler: Please carefully read/edit Q3 and look for ways to integrate it with the first two sections (Q1/Q2)… </w:t>
      </w:r>
    </w:p>
    <w:p w14:paraId="65D69C99" w14:textId="77777777" w:rsidR="00A15478" w:rsidRPr="00A15478" w:rsidRDefault="00A15478" w:rsidP="00A15478">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p>
    <w:p w14:paraId="47A5F13A" w14:textId="75429164" w:rsidR="00A15478" w:rsidRDefault="00A15478">
      <w:pPr>
        <w:pStyle w:val="CommentText"/>
      </w:pPr>
    </w:p>
  </w:comment>
  <w:comment w:id="28" w:author="Justin Yeakel" w:date="2021-08-04T10:20:00Z" w:initials="JY">
    <w:p w14:paraId="45E55BA3" w14:textId="19A479A3" w:rsidR="00141BDB" w:rsidRDefault="00141BDB" w:rsidP="00141BDB">
      <w:pPr>
        <w:pStyle w:val="CommentText"/>
      </w:pPr>
      <w:ins w:id="31" w:author="Justin Yeakel" w:date="2021-08-04T10:20:00Z">
        <w:r>
          <w:rPr>
            <w:rStyle w:val="CommentReference"/>
          </w:rPr>
          <w:annotationRef/>
        </w:r>
      </w:ins>
      <w:r>
        <w:t>I think it is helpful to mention that the models that we are talking about are process-based or mechanistic (as opposed to the more frequently used statistical/phenomenological approaches)… but if there is a better way to highlight this that is less jargony I’m all ears. It may also be self-evident later on, so I suppose i could go either way</w:t>
      </w:r>
    </w:p>
  </w:comment>
  <w:comment w:id="61" w:author="Kartzinel, Tyler" w:date="2021-07-30T09:53:00Z" w:initials="KT">
    <w:p w14:paraId="333ACA1A" w14:textId="4BF2ABAD" w:rsidR="00523721" w:rsidRDefault="00523721">
      <w:pPr>
        <w:pStyle w:val="CommentText"/>
      </w:pPr>
      <w:r>
        <w:rPr>
          <w:rStyle w:val="CommentReference"/>
        </w:rPr>
        <w:annotationRef/>
      </w:r>
      <w:r>
        <w:t>Here (and above), some of these sentences get pretty jargony and meaning is lost. Part of the problem is that we switch from “foraging model” to “mechanistic foraging model” to “consumer foraging model” to “mechanistic consumer foraging model” (and even to “diffusion mapping”). I initially highlighted a couple versions in this paragraph. The model may be all of these things, and I think we should say so up front, but then I think we should simplify the language as much as possible to say “foraging model” in every case for consistency.</w:t>
      </w:r>
    </w:p>
  </w:comment>
  <w:comment w:id="72" w:author="Kartzinel, Tyler" w:date="2021-07-30T10:16:00Z" w:initials="KT">
    <w:p w14:paraId="3734F930" w14:textId="77777777" w:rsidR="006955BE" w:rsidRPr="006955BE" w:rsidRDefault="006955BE" w:rsidP="006955BE">
      <w:pPr>
        <w:rPr>
          <w:rFonts w:eastAsia="Times New Roman"/>
          <w:bdr w:val="none" w:sz="0" w:space="0" w:color="auto"/>
        </w:rPr>
      </w:pPr>
      <w:r>
        <w:rPr>
          <w:rStyle w:val="CommentReference"/>
        </w:rPr>
        <w:annotationRef/>
      </w:r>
      <w:r w:rsidRPr="006955BE">
        <w:rPr>
          <w:rFonts w:ascii="Arial" w:eastAsia="Times New Roman" w:hAnsi="Arial" w:cs="Arial"/>
          <w:color w:val="222222"/>
          <w:bdr w:val="none" w:sz="0" w:space="0" w:color="auto"/>
          <w:shd w:val="clear" w:color="auto" w:fill="FFFFFF"/>
        </w:rPr>
        <w:t>The other idea I had was going to be a suggestion to introduce both models in the introduction/background sections in a way that parallels what we did for the DNA and isotopes. We wrote something to the effect of: isotopes give this type of data and DNA gives that type of data, so the strengths of the one complement the weaknesses of the other. We could better capitalize on both types of models by writing something similar. Perhaps something like, "We will use foraging models and SDPs. Foraging models are defined as ____ and tell us ___. SDPs are defined as ___ and tell us ___. What we learn from one complements what we learn from the other, and vice versa." While this would add a bit of text up front, it might have the happy effect of allowing us to streamline the loads of text referring to the foraging models throughout.</w:t>
      </w:r>
    </w:p>
    <w:p w14:paraId="1813DA17" w14:textId="064878F0" w:rsidR="006955BE" w:rsidRDefault="006955BE">
      <w:pPr>
        <w:pStyle w:val="CommentText"/>
      </w:pPr>
    </w:p>
  </w:comment>
  <w:comment w:id="77" w:author="Justin Yeakel" w:date="2021-07-09T17:49:00Z" w:initials="JY">
    <w:p w14:paraId="598B0462" w14:textId="77777777" w:rsidR="00D07BFE" w:rsidRDefault="00D07BFE" w:rsidP="00D07BFE">
      <w:r>
        <w:rPr>
          <w:rStyle w:val="CommentReference"/>
        </w:rPr>
        <w:annotationRef/>
      </w:r>
      <w:r>
        <w:rPr>
          <w:sz w:val="20"/>
          <w:szCs w:val="20"/>
        </w:rPr>
        <w:t>Something we could potentially capitalize on (but haven’t chatted about) is having independent means by which to estimate fitness… one through mark/recapture data/models, and one by comparison of strategies with our mechanistic models and associated fitness… one could be used to verify the other… self referential etc. to make sure we are capturing the right dynamics with the mechanistic models</w:t>
      </w:r>
    </w:p>
    <w:p w14:paraId="4534174A" w14:textId="77777777" w:rsidR="00D07BFE" w:rsidRDefault="00D07BFE" w:rsidP="00D07BFE">
      <w:pPr>
        <w:pStyle w:val="CommentText"/>
      </w:pPr>
    </w:p>
  </w:comment>
  <w:comment w:id="78" w:author="Seth Newsome" w:date="2021-07-22T14:34:00Z" w:initials="SN">
    <w:p w14:paraId="7A6E5D1A" w14:textId="77777777" w:rsidR="00D07BFE" w:rsidRDefault="00D07BFE" w:rsidP="00D07BFE">
      <w:pPr>
        <w:pStyle w:val="CommentText"/>
      </w:pPr>
      <w:r>
        <w:rPr>
          <w:rStyle w:val="CommentReference"/>
        </w:rPr>
        <w:annotationRef/>
      </w:r>
      <w:r>
        <w:t>From Manlick: “Idk what self referential means, but this would be cool – I think maybe a sentence in Q3 is best? I think most readers are more familiar with mark-recap based measurements of survival, so adding a sentence or two in Q3 that says we will use those measurements to inform/test a diffusion mapping-based fitness metric would be informative.”</w:t>
      </w:r>
    </w:p>
  </w:comment>
  <w:comment w:id="79" w:author="Kartzinel, Tyler" w:date="2021-07-30T10:23:00Z" w:initials="KT">
    <w:p w14:paraId="3C938B4F" w14:textId="6A2B1C2B" w:rsidR="006955BE" w:rsidRDefault="006955BE">
      <w:pPr>
        <w:pStyle w:val="CommentText"/>
      </w:pPr>
      <w:r>
        <w:rPr>
          <w:rStyle w:val="CommentReference"/>
        </w:rPr>
        <w:annotationRef/>
      </w:r>
      <w:r>
        <w:t>Seth, here is my attempt to reformat the opening sections so that the presentation of the theoretical/modeling approaches parallel the way we introduce the empirical approache</w:t>
      </w:r>
      <w:r w:rsidR="00CF0CCC">
        <w:t>s. I think it will help to show how both of the major modeling components (i)</w:t>
      </w:r>
      <w:r w:rsidR="00B64290">
        <w:t xml:space="preserve"> are related to</w:t>
      </w:r>
      <w:r w:rsidR="00CF0CCC">
        <w:t xml:space="preserve"> the suite of data we’ll collect and (ii) </w:t>
      </w:r>
      <w:r w:rsidR="00B64290">
        <w:t xml:space="preserve">complement </w:t>
      </w:r>
      <w:r w:rsidR="00CF0CCC">
        <w:t>each other.</w:t>
      </w:r>
    </w:p>
  </w:comment>
  <w:comment w:id="80" w:author="Justin Yeakel" w:date="2021-08-04T11:31:00Z" w:initials="JY">
    <w:p w14:paraId="26046C0E" w14:textId="6D8D5ED4" w:rsidR="008B0774" w:rsidRDefault="008B0774" w:rsidP="008B0774">
      <w:pPr>
        <w:pStyle w:val="CommentText"/>
      </w:pPr>
      <w:r>
        <w:rPr>
          <w:rStyle w:val="CommentReference"/>
        </w:rPr>
        <w:annotationRef/>
      </w:r>
      <w:r>
        <w:t>Okay - I like this new organization. I just clarified the text to specify our 2 theoretical toolkits which I think better discretize into i) foraging models of any complexity… from simple to SDP, and ii) Diffusion mapping which will be used to compare simulated and empirical strategies</w:t>
      </w:r>
    </w:p>
  </w:comment>
  <w:comment w:id="208" w:author="Justin Yeakel" w:date="2021-08-04T11:34:00Z" w:initials="JY">
    <w:p w14:paraId="5416654A" w14:textId="334DE9E1" w:rsidR="008E6FEE" w:rsidRDefault="008E6FEE" w:rsidP="008E6FEE">
      <w:pPr>
        <w:pStyle w:val="CommentText"/>
      </w:pPr>
      <w:r>
        <w:rPr>
          <w:rStyle w:val="CommentReference"/>
        </w:rPr>
        <w:annotationRef/>
      </w:r>
      <w:r>
        <w:t>I’ve avoided using SDP language here… I think the important thing to say about that approach is that it is a foraging model that incorporates *both* resource and consumer constraints using principles of fitness-maximization… I recommend that we don’t get bogged down in the details of this type of approach here, as it doesn’t play a role in our preliminary results, and save it for later in the proposal… but open to other ideas!</w:t>
      </w:r>
    </w:p>
  </w:comment>
  <w:comment w:id="220" w:author="Kartzinel, Tyler" w:date="2021-07-26T16:16:00Z" w:initials="KT">
    <w:p w14:paraId="5F6F9A05" w14:textId="77777777" w:rsidR="008C345E" w:rsidRDefault="008C345E" w:rsidP="008C345E">
      <w:pPr>
        <w:pStyle w:val="CommentText"/>
      </w:pPr>
      <w:r>
        <w:rPr>
          <w:rStyle w:val="CommentReference"/>
        </w:rPr>
        <w:annotationRef/>
      </w:r>
      <w:r>
        <w:t>In the opening there is allusion to making predictions about effects of climate change. Can the observed increase in variance in timing of monsoon also be framed as providing a credible set of future climatic scenarios to use for these types of predictions?</w:t>
      </w:r>
    </w:p>
  </w:comment>
  <w:comment w:id="223" w:author="Justin Yeakel" w:date="2021-08-04T13:50:00Z" w:initials="JY">
    <w:p w14:paraId="3D046C29" w14:textId="7323F24E" w:rsidR="000B43D0" w:rsidRDefault="000B43D0" w:rsidP="000B43D0">
      <w:pPr>
        <w:pStyle w:val="CommentText"/>
      </w:pPr>
      <w:r>
        <w:rPr>
          <w:rStyle w:val="CommentReference"/>
        </w:rPr>
        <w:annotationRef/>
      </w:r>
      <w:r>
        <w:t>Had a similar reaction as Tyler - presenting an alternative organization. I don’t think we can explain the model results before we - at least briefly - describe the model</w:t>
      </w:r>
    </w:p>
  </w:comment>
  <w:comment w:id="272" w:author="Justin Yeakel" w:date="2021-08-04T14:34:00Z" w:initials="JY">
    <w:p w14:paraId="51AD863E" w14:textId="19F9FB32" w:rsidR="005E0820" w:rsidRDefault="005E0820" w:rsidP="005E0820">
      <w:pPr>
        <w:pStyle w:val="CommentText"/>
      </w:pPr>
      <w:ins w:id="281" w:author="Justin Yeakel" w:date="2021-08-04T14:34:00Z">
        <w:r>
          <w:rPr>
            <w:rStyle w:val="CommentReference"/>
          </w:rPr>
          <w:annotationRef/>
        </w:r>
      </w:ins>
      <w:r>
        <w:t>NOTE: This paragraph is a good candidate for deletion to make space!</w:t>
      </w:r>
    </w:p>
  </w:comment>
  <w:comment w:id="284" w:author="Kartzinel, Tyler" w:date="2021-08-02T10:58:00Z" w:initials="KT">
    <w:p w14:paraId="3FEC5F84" w14:textId="77777777" w:rsidR="003E3BB5" w:rsidRDefault="003E3BB5">
      <w:pPr>
        <w:pStyle w:val="CommentText"/>
      </w:pPr>
      <w:r>
        <w:rPr>
          <w:rStyle w:val="CommentReference"/>
        </w:rPr>
        <w:annotationRef/>
      </w:r>
      <w:r>
        <w:t>An organizational note. I think some of these details can/should appear together with the preliminary results. Some of those results were described in terms that had not yet been defined (e.g., closest resource), and here is where you’d find them. I started to try to break this paragraph apart in a way that would accomplish that, but I ended up having to move the whole thing to avoid duplicating information in both places. Does one of you have suggestions?</w:t>
      </w:r>
    </w:p>
  </w:comment>
  <w:comment w:id="285" w:author="Justin Yeakel" w:date="2021-08-04T14:34:00Z" w:initials="JY">
    <w:p w14:paraId="5435DDFC" w14:textId="77FE05AC" w:rsidR="00F1177D" w:rsidRDefault="00F1177D" w:rsidP="00F1177D">
      <w:pPr>
        <w:pStyle w:val="CommentText"/>
      </w:pPr>
      <w:ins w:id="339" w:author="Justin Yeakel" w:date="2021-08-04T14:34:00Z">
        <w:r>
          <w:rPr>
            <w:rStyle w:val="CommentReference"/>
          </w:rPr>
          <w:annotationRef/>
        </w:r>
      </w:ins>
      <w:r>
        <w:t>agreee - I’ve shifted things around and integrated these sections in this version</w:t>
      </w:r>
    </w:p>
  </w:comment>
  <w:comment w:id="405" w:author="Kartzinel, Tyler" w:date="2021-08-02T10:49:00Z" w:initials="KT">
    <w:p w14:paraId="2B24CA8B" w14:textId="4B5E395E" w:rsidR="001F3A06" w:rsidRDefault="001F3A06">
      <w:pPr>
        <w:pStyle w:val="CommentText"/>
      </w:pPr>
      <w:r>
        <w:rPr>
          <w:rStyle w:val="CommentReference"/>
        </w:rPr>
        <w:annotationRef/>
      </w:r>
      <w:r>
        <w:t>Not sure if it has already been established what counts as “close” in this context, based on what is written above.</w:t>
      </w:r>
    </w:p>
  </w:comment>
  <w:comment w:id="406" w:author="Justin Yeakel" w:date="2021-08-04T14:43:00Z" w:initials="JY">
    <w:p w14:paraId="33ADAAAD" w14:textId="7C30DC75" w:rsidR="002F4614" w:rsidRDefault="002F4614" w:rsidP="002F4614">
      <w:pPr>
        <w:pStyle w:val="CommentText"/>
      </w:pPr>
      <w:r>
        <w:rPr>
          <w:rStyle w:val="CommentReference"/>
        </w:rPr>
        <w:annotationRef/>
      </w:r>
      <w:r>
        <w:t>Good point - added a sentence about drawing distances from a distribution above</w:t>
      </w:r>
    </w:p>
  </w:comment>
  <w:comment w:id="537" w:author="Kartzinel, Tyler" w:date="2021-08-02T10:58:00Z" w:initials="KT">
    <w:p w14:paraId="56CC4750" w14:textId="2E15BC3F" w:rsidR="00836124" w:rsidRDefault="00836124">
      <w:pPr>
        <w:pStyle w:val="CommentText"/>
      </w:pPr>
      <w:r>
        <w:rPr>
          <w:rStyle w:val="CommentReference"/>
        </w:rPr>
        <w:annotationRef/>
      </w:r>
      <w:r>
        <w:t>An organizational note. I think some of these details can/should appear together with the preliminary results. Some of those results were described in terms that had not yet been defined (e.g., closest resource), and here is where you’d find them. I started to try to break this paragraph apart in a way that would accomplish that, but I ended up having to move the whole thing to avoid duplicating information in both places. Does one of you have suggestions?</w:t>
      </w:r>
    </w:p>
  </w:comment>
  <w:comment w:id="661" w:author="Kartzinel, Tyler" w:date="2021-07-28T15:44:00Z" w:initials="KT">
    <w:p w14:paraId="107CE3AF" w14:textId="0A4558A4" w:rsidR="003B153E" w:rsidRDefault="003B153E">
      <w:pPr>
        <w:pStyle w:val="CommentText"/>
      </w:pPr>
      <w:r>
        <w:rPr>
          <w:rStyle w:val="CommentReference"/>
        </w:rPr>
        <w:annotationRef/>
      </w:r>
      <w:r>
        <w:t>Deleting this paragraph would help with the page count in a big way. It’s a good broader impact, and it may be helpful to highlight links to the LTREB, but as written it’s a bit tangential to the core of what we propo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A5F13A" w15:done="0"/>
  <w15:commentEx w15:paraId="45E55BA3" w15:done="0"/>
  <w15:commentEx w15:paraId="333ACA1A" w15:done="0"/>
  <w15:commentEx w15:paraId="1813DA17" w15:done="0"/>
  <w15:commentEx w15:paraId="4534174A" w15:done="0"/>
  <w15:commentEx w15:paraId="7A6E5D1A" w15:paraIdParent="4534174A" w15:done="0"/>
  <w15:commentEx w15:paraId="3C938B4F" w15:done="0"/>
  <w15:commentEx w15:paraId="26046C0E" w15:paraIdParent="3C938B4F" w15:done="0"/>
  <w15:commentEx w15:paraId="5416654A" w15:done="0"/>
  <w15:commentEx w15:paraId="5F6F9A05" w15:done="0"/>
  <w15:commentEx w15:paraId="3D046C29" w15:done="0"/>
  <w15:commentEx w15:paraId="51AD863E" w15:done="0"/>
  <w15:commentEx w15:paraId="3FEC5F84" w15:done="0"/>
  <w15:commentEx w15:paraId="5435DDFC" w15:paraIdParent="3FEC5F84" w15:done="0"/>
  <w15:commentEx w15:paraId="2B24CA8B" w15:done="0"/>
  <w15:commentEx w15:paraId="33ADAAAD" w15:paraIdParent="2B24CA8B" w15:done="0"/>
  <w15:commentEx w15:paraId="56CC4750" w15:done="0"/>
  <w15:commentEx w15:paraId="107CE3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BF935" w16cex:dateUtc="2021-07-28T19:41:00Z"/>
  <w16cex:commentExtensible w16cex:durableId="24B4E88B" w16cex:dateUtc="2021-08-04T17:20:00Z"/>
  <w16cex:commentExtensible w16cex:durableId="24AE4A87" w16cex:dateUtc="2021-07-30T13:53:00Z"/>
  <w16cex:commentExtensible w16cex:durableId="24AE5014" w16cex:dateUtc="2021-07-30T14:16:00Z"/>
  <w16cex:commentExtensible w16cex:durableId="24930AB8" w16cex:dateUtc="2021-07-10T00:49:00Z"/>
  <w16cex:commentExtensible w16cex:durableId="24A40067" w16cex:dateUtc="2021-07-22T20:34:00Z"/>
  <w16cex:commentExtensible w16cex:durableId="24AE51AF" w16cex:dateUtc="2021-07-30T14:23:00Z"/>
  <w16cex:commentExtensible w16cex:durableId="24B4F90D" w16cex:dateUtc="2021-08-04T18:31:00Z"/>
  <w16cex:commentExtensible w16cex:durableId="24B4F9C2" w16cex:dateUtc="2021-08-04T18:34:00Z"/>
  <w16cex:commentExtensible w16cex:durableId="24A95E59" w16cex:dateUtc="2021-07-26T20:16:00Z"/>
  <w16cex:commentExtensible w16cex:durableId="24B519A7" w16cex:dateUtc="2021-08-04T20:50:00Z"/>
  <w16cex:commentExtensible w16cex:durableId="24B523E0" w16cex:dateUtc="2021-08-04T21:34:00Z"/>
  <w16cex:commentExtensible w16cex:durableId="24B51767" w16cex:dateUtc="2021-08-02T14:58:00Z"/>
  <w16cex:commentExtensible w16cex:durableId="24B523F9" w16cex:dateUtc="2021-08-04T21:34:00Z"/>
  <w16cex:commentExtensible w16cex:durableId="24B24C4F" w16cex:dateUtc="2021-08-02T14:49:00Z"/>
  <w16cex:commentExtensible w16cex:durableId="24B52629" w16cex:dateUtc="2021-08-04T21:43:00Z"/>
  <w16cex:commentExtensible w16cex:durableId="24B24E4D" w16cex:dateUtc="2021-08-02T14:58:00Z"/>
  <w16cex:commentExtensible w16cex:durableId="24ABF9C0" w16cex:dateUtc="2021-07-28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A5F13A" w16cid:durableId="24ABF935"/>
  <w16cid:commentId w16cid:paraId="45E55BA3" w16cid:durableId="24B4E88B"/>
  <w16cid:commentId w16cid:paraId="333ACA1A" w16cid:durableId="24AE4A87"/>
  <w16cid:commentId w16cid:paraId="1813DA17" w16cid:durableId="24AE5014"/>
  <w16cid:commentId w16cid:paraId="4534174A" w16cid:durableId="24930AB8"/>
  <w16cid:commentId w16cid:paraId="7A6E5D1A" w16cid:durableId="24A40067"/>
  <w16cid:commentId w16cid:paraId="3C938B4F" w16cid:durableId="24AE51AF"/>
  <w16cid:commentId w16cid:paraId="26046C0E" w16cid:durableId="24B4F90D"/>
  <w16cid:commentId w16cid:paraId="5416654A" w16cid:durableId="24B4F9C2"/>
  <w16cid:commentId w16cid:paraId="5F6F9A05" w16cid:durableId="24A95E59"/>
  <w16cid:commentId w16cid:paraId="3D046C29" w16cid:durableId="24B519A7"/>
  <w16cid:commentId w16cid:paraId="51AD863E" w16cid:durableId="24B523E0"/>
  <w16cid:commentId w16cid:paraId="3FEC5F84" w16cid:durableId="24B51767"/>
  <w16cid:commentId w16cid:paraId="5435DDFC" w16cid:durableId="24B523F9"/>
  <w16cid:commentId w16cid:paraId="2B24CA8B" w16cid:durableId="24B24C4F"/>
  <w16cid:commentId w16cid:paraId="33ADAAAD" w16cid:durableId="24B52629"/>
  <w16cid:commentId w16cid:paraId="56CC4750" w16cid:durableId="24B24E4D"/>
  <w16cid:commentId w16cid:paraId="107CE3AF" w16cid:durableId="24ABF9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8C50E" w14:textId="77777777" w:rsidR="00E31D91" w:rsidRDefault="00E31D91">
      <w:r>
        <w:separator/>
      </w:r>
    </w:p>
  </w:endnote>
  <w:endnote w:type="continuationSeparator" w:id="0">
    <w:p w14:paraId="248BA890" w14:textId="77777777" w:rsidR="00E31D91" w:rsidRDefault="00E31D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A1296" w14:textId="77777777" w:rsidR="00E31D91" w:rsidRDefault="00E31D91">
      <w:r>
        <w:separator/>
      </w:r>
    </w:p>
  </w:footnote>
  <w:footnote w:type="continuationSeparator" w:id="0">
    <w:p w14:paraId="0E7F6032" w14:textId="77777777" w:rsidR="00E31D91" w:rsidRDefault="00E31D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AE244D0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063A5FD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4E56AD6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34E0CE0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2FC440A">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7EF055C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5950AACA">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9782BA7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7ECA20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tzinel, Tyler">
    <w15:presenceInfo w15:providerId="AD" w15:userId="S::tkartzin@ad.brown.edu::b02f2d29-71ed-447f-b5b3-5bd1bffcf482"/>
  </w15:person>
  <w15:person w15:author="Justin Yeakel">
    <w15:presenceInfo w15:providerId="Windows Live" w15:userId="13888895_tp_dropbox"/>
  </w15:person>
  <w15:person w15:author="Seth Newsome">
    <w15:presenceInfo w15:providerId="AD" w15:userId="S::newsome@unm.edu::616d3cd7-e470-4e10-95fd-9243b6fe20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E98"/>
    <w:rsid w:val="0001164C"/>
    <w:rsid w:val="00011870"/>
    <w:rsid w:val="00013238"/>
    <w:rsid w:val="0002151B"/>
    <w:rsid w:val="00021A7E"/>
    <w:rsid w:val="0002221B"/>
    <w:rsid w:val="0002338A"/>
    <w:rsid w:val="00023DE2"/>
    <w:rsid w:val="000275A9"/>
    <w:rsid w:val="00027776"/>
    <w:rsid w:val="00036A6C"/>
    <w:rsid w:val="000409E3"/>
    <w:rsid w:val="00044EE5"/>
    <w:rsid w:val="000526EB"/>
    <w:rsid w:val="0005401C"/>
    <w:rsid w:val="00063D7F"/>
    <w:rsid w:val="000657F9"/>
    <w:rsid w:val="00065D40"/>
    <w:rsid w:val="00072DF9"/>
    <w:rsid w:val="00073A46"/>
    <w:rsid w:val="0007494A"/>
    <w:rsid w:val="00080AD4"/>
    <w:rsid w:val="00080D61"/>
    <w:rsid w:val="000813C2"/>
    <w:rsid w:val="00083F88"/>
    <w:rsid w:val="00085899"/>
    <w:rsid w:val="00085E36"/>
    <w:rsid w:val="00086FB1"/>
    <w:rsid w:val="00096063"/>
    <w:rsid w:val="00096A47"/>
    <w:rsid w:val="000A3172"/>
    <w:rsid w:val="000A3A86"/>
    <w:rsid w:val="000A508D"/>
    <w:rsid w:val="000A5101"/>
    <w:rsid w:val="000A70CD"/>
    <w:rsid w:val="000B1927"/>
    <w:rsid w:val="000B43D0"/>
    <w:rsid w:val="000C017A"/>
    <w:rsid w:val="000C0962"/>
    <w:rsid w:val="000C158F"/>
    <w:rsid w:val="000C492D"/>
    <w:rsid w:val="000C621E"/>
    <w:rsid w:val="000C7C5A"/>
    <w:rsid w:val="000C7D7C"/>
    <w:rsid w:val="000D08E0"/>
    <w:rsid w:val="000D1970"/>
    <w:rsid w:val="000D2A0B"/>
    <w:rsid w:val="000D3586"/>
    <w:rsid w:val="000E21FC"/>
    <w:rsid w:val="000E35FB"/>
    <w:rsid w:val="000E51CE"/>
    <w:rsid w:val="000E6E40"/>
    <w:rsid w:val="000F1529"/>
    <w:rsid w:val="000F5869"/>
    <w:rsid w:val="000F7E34"/>
    <w:rsid w:val="001031E4"/>
    <w:rsid w:val="001062BB"/>
    <w:rsid w:val="001075B4"/>
    <w:rsid w:val="00111883"/>
    <w:rsid w:val="001138B8"/>
    <w:rsid w:val="00114CBE"/>
    <w:rsid w:val="001150CE"/>
    <w:rsid w:val="00116958"/>
    <w:rsid w:val="00117041"/>
    <w:rsid w:val="001204EA"/>
    <w:rsid w:val="001207AD"/>
    <w:rsid w:val="00120E3D"/>
    <w:rsid w:val="00121B14"/>
    <w:rsid w:val="00123FD5"/>
    <w:rsid w:val="00127346"/>
    <w:rsid w:val="00132FB4"/>
    <w:rsid w:val="001344C3"/>
    <w:rsid w:val="001345A7"/>
    <w:rsid w:val="00141BDB"/>
    <w:rsid w:val="001454A6"/>
    <w:rsid w:val="001535A5"/>
    <w:rsid w:val="00157A54"/>
    <w:rsid w:val="00161201"/>
    <w:rsid w:val="00164BF0"/>
    <w:rsid w:val="001702C1"/>
    <w:rsid w:val="001710DD"/>
    <w:rsid w:val="001715BD"/>
    <w:rsid w:val="00175650"/>
    <w:rsid w:val="001828C8"/>
    <w:rsid w:val="00184F22"/>
    <w:rsid w:val="001853B7"/>
    <w:rsid w:val="00190CE0"/>
    <w:rsid w:val="001938AE"/>
    <w:rsid w:val="001A1AC7"/>
    <w:rsid w:val="001A309E"/>
    <w:rsid w:val="001B0142"/>
    <w:rsid w:val="001B122A"/>
    <w:rsid w:val="001B189F"/>
    <w:rsid w:val="001B2C10"/>
    <w:rsid w:val="001B55DB"/>
    <w:rsid w:val="001B5DDC"/>
    <w:rsid w:val="001B73EE"/>
    <w:rsid w:val="001C3453"/>
    <w:rsid w:val="001C4A43"/>
    <w:rsid w:val="001D20CC"/>
    <w:rsid w:val="001D4AD9"/>
    <w:rsid w:val="001D548F"/>
    <w:rsid w:val="001D5925"/>
    <w:rsid w:val="001D599A"/>
    <w:rsid w:val="001D5D95"/>
    <w:rsid w:val="001E4BEA"/>
    <w:rsid w:val="001E686E"/>
    <w:rsid w:val="001F3A06"/>
    <w:rsid w:val="001F6B6C"/>
    <w:rsid w:val="002000ED"/>
    <w:rsid w:val="002041E6"/>
    <w:rsid w:val="002128ED"/>
    <w:rsid w:val="00214F50"/>
    <w:rsid w:val="002173CD"/>
    <w:rsid w:val="00217B66"/>
    <w:rsid w:val="00220547"/>
    <w:rsid w:val="00220FEE"/>
    <w:rsid w:val="002278C7"/>
    <w:rsid w:val="00231C0B"/>
    <w:rsid w:val="002346C7"/>
    <w:rsid w:val="00237C90"/>
    <w:rsid w:val="00244E39"/>
    <w:rsid w:val="00245315"/>
    <w:rsid w:val="0025388D"/>
    <w:rsid w:val="00254564"/>
    <w:rsid w:val="0025676A"/>
    <w:rsid w:val="002574DA"/>
    <w:rsid w:val="0026540F"/>
    <w:rsid w:val="0026781B"/>
    <w:rsid w:val="00273877"/>
    <w:rsid w:val="00275717"/>
    <w:rsid w:val="00293997"/>
    <w:rsid w:val="00293BA1"/>
    <w:rsid w:val="002A1945"/>
    <w:rsid w:val="002A2741"/>
    <w:rsid w:val="002B2A07"/>
    <w:rsid w:val="002B34D8"/>
    <w:rsid w:val="002B3A06"/>
    <w:rsid w:val="002C2A6F"/>
    <w:rsid w:val="002C676F"/>
    <w:rsid w:val="002D2E05"/>
    <w:rsid w:val="002D56E2"/>
    <w:rsid w:val="002D6E39"/>
    <w:rsid w:val="002D6E61"/>
    <w:rsid w:val="002E3E5B"/>
    <w:rsid w:val="002E3F5F"/>
    <w:rsid w:val="002E68A7"/>
    <w:rsid w:val="002F0F53"/>
    <w:rsid w:val="002F1395"/>
    <w:rsid w:val="002F4614"/>
    <w:rsid w:val="002F4E67"/>
    <w:rsid w:val="002F7C5D"/>
    <w:rsid w:val="00310723"/>
    <w:rsid w:val="0031081F"/>
    <w:rsid w:val="00310A9C"/>
    <w:rsid w:val="00313588"/>
    <w:rsid w:val="003144D0"/>
    <w:rsid w:val="003154AD"/>
    <w:rsid w:val="003160FF"/>
    <w:rsid w:val="00324C78"/>
    <w:rsid w:val="00324CFE"/>
    <w:rsid w:val="00326D0C"/>
    <w:rsid w:val="00327650"/>
    <w:rsid w:val="00330FD8"/>
    <w:rsid w:val="003336E3"/>
    <w:rsid w:val="003346B8"/>
    <w:rsid w:val="00334DFB"/>
    <w:rsid w:val="00337E60"/>
    <w:rsid w:val="0034749B"/>
    <w:rsid w:val="00347822"/>
    <w:rsid w:val="00351C3F"/>
    <w:rsid w:val="0035244C"/>
    <w:rsid w:val="003551BD"/>
    <w:rsid w:val="003562BB"/>
    <w:rsid w:val="003568C0"/>
    <w:rsid w:val="00360BFC"/>
    <w:rsid w:val="00371112"/>
    <w:rsid w:val="00375E4B"/>
    <w:rsid w:val="00382F90"/>
    <w:rsid w:val="00383EF8"/>
    <w:rsid w:val="00387BF5"/>
    <w:rsid w:val="00390755"/>
    <w:rsid w:val="00390E12"/>
    <w:rsid w:val="003915DD"/>
    <w:rsid w:val="0039295C"/>
    <w:rsid w:val="00395531"/>
    <w:rsid w:val="00395611"/>
    <w:rsid w:val="00395A5C"/>
    <w:rsid w:val="003A0C33"/>
    <w:rsid w:val="003A4CA9"/>
    <w:rsid w:val="003A6913"/>
    <w:rsid w:val="003B153E"/>
    <w:rsid w:val="003B1740"/>
    <w:rsid w:val="003B1AEE"/>
    <w:rsid w:val="003B1E3D"/>
    <w:rsid w:val="003B21BC"/>
    <w:rsid w:val="003B5A3E"/>
    <w:rsid w:val="003B5BCA"/>
    <w:rsid w:val="003C0366"/>
    <w:rsid w:val="003C30A1"/>
    <w:rsid w:val="003C3837"/>
    <w:rsid w:val="003C7878"/>
    <w:rsid w:val="003D3B25"/>
    <w:rsid w:val="003D4D52"/>
    <w:rsid w:val="003D5525"/>
    <w:rsid w:val="003D6049"/>
    <w:rsid w:val="003D64A3"/>
    <w:rsid w:val="003D6CB9"/>
    <w:rsid w:val="003D7D20"/>
    <w:rsid w:val="003E07DC"/>
    <w:rsid w:val="003E19A6"/>
    <w:rsid w:val="003E3BB5"/>
    <w:rsid w:val="003F279F"/>
    <w:rsid w:val="003F56BE"/>
    <w:rsid w:val="003F6E92"/>
    <w:rsid w:val="004013ED"/>
    <w:rsid w:val="0040717A"/>
    <w:rsid w:val="00412730"/>
    <w:rsid w:val="004144CD"/>
    <w:rsid w:val="0041792B"/>
    <w:rsid w:val="004216FA"/>
    <w:rsid w:val="00422ABC"/>
    <w:rsid w:val="00422CBC"/>
    <w:rsid w:val="00423D7E"/>
    <w:rsid w:val="00430308"/>
    <w:rsid w:val="00437641"/>
    <w:rsid w:val="00442781"/>
    <w:rsid w:val="00446467"/>
    <w:rsid w:val="0044781F"/>
    <w:rsid w:val="00453481"/>
    <w:rsid w:val="00454E62"/>
    <w:rsid w:val="00462639"/>
    <w:rsid w:val="00463181"/>
    <w:rsid w:val="00470255"/>
    <w:rsid w:val="00470DB7"/>
    <w:rsid w:val="004729AA"/>
    <w:rsid w:val="004746BD"/>
    <w:rsid w:val="004801F1"/>
    <w:rsid w:val="004852C3"/>
    <w:rsid w:val="00487BE5"/>
    <w:rsid w:val="00492AB4"/>
    <w:rsid w:val="00492FE4"/>
    <w:rsid w:val="004979E2"/>
    <w:rsid w:val="004A5561"/>
    <w:rsid w:val="004A5BC5"/>
    <w:rsid w:val="004B4DE7"/>
    <w:rsid w:val="004C328A"/>
    <w:rsid w:val="004C3DCF"/>
    <w:rsid w:val="004C4FD2"/>
    <w:rsid w:val="004D3BBA"/>
    <w:rsid w:val="004E0B7E"/>
    <w:rsid w:val="004E2A79"/>
    <w:rsid w:val="004E55DD"/>
    <w:rsid w:val="004E5739"/>
    <w:rsid w:val="004E6F24"/>
    <w:rsid w:val="004E7B0A"/>
    <w:rsid w:val="004F14D0"/>
    <w:rsid w:val="004F1D5E"/>
    <w:rsid w:val="004F30BC"/>
    <w:rsid w:val="004F3C51"/>
    <w:rsid w:val="00503B59"/>
    <w:rsid w:val="00503EBF"/>
    <w:rsid w:val="005045F9"/>
    <w:rsid w:val="00505C17"/>
    <w:rsid w:val="00512D8A"/>
    <w:rsid w:val="00512E43"/>
    <w:rsid w:val="005151BE"/>
    <w:rsid w:val="005151D6"/>
    <w:rsid w:val="00515A29"/>
    <w:rsid w:val="00515E8A"/>
    <w:rsid w:val="00523721"/>
    <w:rsid w:val="005261D6"/>
    <w:rsid w:val="005264B2"/>
    <w:rsid w:val="0053333B"/>
    <w:rsid w:val="0053424A"/>
    <w:rsid w:val="005348D1"/>
    <w:rsid w:val="00534B1F"/>
    <w:rsid w:val="0053716E"/>
    <w:rsid w:val="0053791E"/>
    <w:rsid w:val="00537C20"/>
    <w:rsid w:val="00540EE0"/>
    <w:rsid w:val="0054149D"/>
    <w:rsid w:val="00545E43"/>
    <w:rsid w:val="0054797C"/>
    <w:rsid w:val="00547EA4"/>
    <w:rsid w:val="00550F4D"/>
    <w:rsid w:val="0056539A"/>
    <w:rsid w:val="00573E33"/>
    <w:rsid w:val="00576066"/>
    <w:rsid w:val="0058160D"/>
    <w:rsid w:val="005817B2"/>
    <w:rsid w:val="005817FD"/>
    <w:rsid w:val="0058478E"/>
    <w:rsid w:val="00585531"/>
    <w:rsid w:val="00585702"/>
    <w:rsid w:val="00585FEB"/>
    <w:rsid w:val="00593455"/>
    <w:rsid w:val="0059464C"/>
    <w:rsid w:val="00596794"/>
    <w:rsid w:val="005A1E4C"/>
    <w:rsid w:val="005A3F34"/>
    <w:rsid w:val="005B4E9F"/>
    <w:rsid w:val="005B7560"/>
    <w:rsid w:val="005C0092"/>
    <w:rsid w:val="005C3A6B"/>
    <w:rsid w:val="005C45D5"/>
    <w:rsid w:val="005C4B8F"/>
    <w:rsid w:val="005D07E4"/>
    <w:rsid w:val="005D3ADD"/>
    <w:rsid w:val="005D5D95"/>
    <w:rsid w:val="005E0820"/>
    <w:rsid w:val="005E0D06"/>
    <w:rsid w:val="005E202C"/>
    <w:rsid w:val="005E5BF8"/>
    <w:rsid w:val="005F5B93"/>
    <w:rsid w:val="005F7A57"/>
    <w:rsid w:val="00601197"/>
    <w:rsid w:val="00601365"/>
    <w:rsid w:val="0060592A"/>
    <w:rsid w:val="00605BEB"/>
    <w:rsid w:val="00605C20"/>
    <w:rsid w:val="0061138F"/>
    <w:rsid w:val="0061149D"/>
    <w:rsid w:val="00621B11"/>
    <w:rsid w:val="00626808"/>
    <w:rsid w:val="00627544"/>
    <w:rsid w:val="0063503B"/>
    <w:rsid w:val="00640333"/>
    <w:rsid w:val="006421C0"/>
    <w:rsid w:val="006435D2"/>
    <w:rsid w:val="00643C36"/>
    <w:rsid w:val="00644652"/>
    <w:rsid w:val="00644695"/>
    <w:rsid w:val="00646B4C"/>
    <w:rsid w:val="00651EC8"/>
    <w:rsid w:val="00657E99"/>
    <w:rsid w:val="006614B2"/>
    <w:rsid w:val="006665C3"/>
    <w:rsid w:val="00672E02"/>
    <w:rsid w:val="006730B6"/>
    <w:rsid w:val="0068434E"/>
    <w:rsid w:val="006852F3"/>
    <w:rsid w:val="006901D2"/>
    <w:rsid w:val="006955BE"/>
    <w:rsid w:val="006A22AE"/>
    <w:rsid w:val="006A3BD5"/>
    <w:rsid w:val="006A4980"/>
    <w:rsid w:val="006A5CA2"/>
    <w:rsid w:val="006A5D06"/>
    <w:rsid w:val="006B0756"/>
    <w:rsid w:val="006B08EC"/>
    <w:rsid w:val="006B5638"/>
    <w:rsid w:val="006C1521"/>
    <w:rsid w:val="006C3323"/>
    <w:rsid w:val="006C56AB"/>
    <w:rsid w:val="006C6A1F"/>
    <w:rsid w:val="006D0704"/>
    <w:rsid w:val="006D0B1B"/>
    <w:rsid w:val="006D4681"/>
    <w:rsid w:val="006D6049"/>
    <w:rsid w:val="006D6113"/>
    <w:rsid w:val="006E4E41"/>
    <w:rsid w:val="006E752C"/>
    <w:rsid w:val="006E7F4C"/>
    <w:rsid w:val="006F3334"/>
    <w:rsid w:val="006F3A8E"/>
    <w:rsid w:val="00712272"/>
    <w:rsid w:val="0071234F"/>
    <w:rsid w:val="0072074A"/>
    <w:rsid w:val="0072272D"/>
    <w:rsid w:val="007240C6"/>
    <w:rsid w:val="0072654D"/>
    <w:rsid w:val="0073043E"/>
    <w:rsid w:val="00730B8E"/>
    <w:rsid w:val="00731B49"/>
    <w:rsid w:val="00731DC1"/>
    <w:rsid w:val="0073645B"/>
    <w:rsid w:val="0073744B"/>
    <w:rsid w:val="00737B9A"/>
    <w:rsid w:val="00741311"/>
    <w:rsid w:val="0074593C"/>
    <w:rsid w:val="00746714"/>
    <w:rsid w:val="007476E8"/>
    <w:rsid w:val="00754503"/>
    <w:rsid w:val="00755F2C"/>
    <w:rsid w:val="00756BAE"/>
    <w:rsid w:val="00757882"/>
    <w:rsid w:val="00760246"/>
    <w:rsid w:val="00761319"/>
    <w:rsid w:val="0076374F"/>
    <w:rsid w:val="00763EF7"/>
    <w:rsid w:val="0076439B"/>
    <w:rsid w:val="0076683E"/>
    <w:rsid w:val="00770A0F"/>
    <w:rsid w:val="00770B89"/>
    <w:rsid w:val="00777137"/>
    <w:rsid w:val="007862F7"/>
    <w:rsid w:val="007870FD"/>
    <w:rsid w:val="0079076E"/>
    <w:rsid w:val="00790794"/>
    <w:rsid w:val="00794D57"/>
    <w:rsid w:val="00794D62"/>
    <w:rsid w:val="007A0207"/>
    <w:rsid w:val="007A4F6F"/>
    <w:rsid w:val="007A5ECB"/>
    <w:rsid w:val="007A6DF0"/>
    <w:rsid w:val="007B11BD"/>
    <w:rsid w:val="007C266E"/>
    <w:rsid w:val="007C36A9"/>
    <w:rsid w:val="007C7FB0"/>
    <w:rsid w:val="007D1A2B"/>
    <w:rsid w:val="007D55C2"/>
    <w:rsid w:val="007E01B9"/>
    <w:rsid w:val="007E72BC"/>
    <w:rsid w:val="007E742D"/>
    <w:rsid w:val="007F1307"/>
    <w:rsid w:val="007F1F32"/>
    <w:rsid w:val="007F3BC8"/>
    <w:rsid w:val="007F5440"/>
    <w:rsid w:val="00801F74"/>
    <w:rsid w:val="00803B3A"/>
    <w:rsid w:val="0080534C"/>
    <w:rsid w:val="00810E3A"/>
    <w:rsid w:val="00811D4F"/>
    <w:rsid w:val="00812E8A"/>
    <w:rsid w:val="00814877"/>
    <w:rsid w:val="008148AD"/>
    <w:rsid w:val="00815521"/>
    <w:rsid w:val="00815F95"/>
    <w:rsid w:val="008171E7"/>
    <w:rsid w:val="00822A4B"/>
    <w:rsid w:val="008237C4"/>
    <w:rsid w:val="0082516F"/>
    <w:rsid w:val="008264C4"/>
    <w:rsid w:val="00836124"/>
    <w:rsid w:val="008364F8"/>
    <w:rsid w:val="008371B5"/>
    <w:rsid w:val="00844D68"/>
    <w:rsid w:val="008472FB"/>
    <w:rsid w:val="00851BF9"/>
    <w:rsid w:val="008560AA"/>
    <w:rsid w:val="00861218"/>
    <w:rsid w:val="00861C7E"/>
    <w:rsid w:val="00861E01"/>
    <w:rsid w:val="00861EE4"/>
    <w:rsid w:val="00862AF5"/>
    <w:rsid w:val="00871B03"/>
    <w:rsid w:val="00873CB6"/>
    <w:rsid w:val="0087475B"/>
    <w:rsid w:val="00876FC2"/>
    <w:rsid w:val="008802EC"/>
    <w:rsid w:val="008819A8"/>
    <w:rsid w:val="00882AB7"/>
    <w:rsid w:val="00882B39"/>
    <w:rsid w:val="00882BCF"/>
    <w:rsid w:val="008918EF"/>
    <w:rsid w:val="00891C4F"/>
    <w:rsid w:val="008A0D22"/>
    <w:rsid w:val="008A207A"/>
    <w:rsid w:val="008A3358"/>
    <w:rsid w:val="008A49BD"/>
    <w:rsid w:val="008A4EB3"/>
    <w:rsid w:val="008A54A9"/>
    <w:rsid w:val="008A7AFC"/>
    <w:rsid w:val="008B0774"/>
    <w:rsid w:val="008B16CA"/>
    <w:rsid w:val="008B2041"/>
    <w:rsid w:val="008B3514"/>
    <w:rsid w:val="008B3EEE"/>
    <w:rsid w:val="008B4249"/>
    <w:rsid w:val="008C0202"/>
    <w:rsid w:val="008C345E"/>
    <w:rsid w:val="008C41D3"/>
    <w:rsid w:val="008C49D2"/>
    <w:rsid w:val="008C6B1A"/>
    <w:rsid w:val="008C7917"/>
    <w:rsid w:val="008D69BB"/>
    <w:rsid w:val="008D7B6A"/>
    <w:rsid w:val="008E13F7"/>
    <w:rsid w:val="008E2FB6"/>
    <w:rsid w:val="008E3507"/>
    <w:rsid w:val="008E4ED0"/>
    <w:rsid w:val="008E6FEE"/>
    <w:rsid w:val="008F3655"/>
    <w:rsid w:val="008F4388"/>
    <w:rsid w:val="00900BC5"/>
    <w:rsid w:val="00902083"/>
    <w:rsid w:val="0090510A"/>
    <w:rsid w:val="00905D10"/>
    <w:rsid w:val="00910B79"/>
    <w:rsid w:val="00910FDF"/>
    <w:rsid w:val="00913AB5"/>
    <w:rsid w:val="00914231"/>
    <w:rsid w:val="00915051"/>
    <w:rsid w:val="00915064"/>
    <w:rsid w:val="009241C8"/>
    <w:rsid w:val="00925A6C"/>
    <w:rsid w:val="00934AD7"/>
    <w:rsid w:val="00936043"/>
    <w:rsid w:val="00941C44"/>
    <w:rsid w:val="009478AF"/>
    <w:rsid w:val="00950AD6"/>
    <w:rsid w:val="00951606"/>
    <w:rsid w:val="0095435A"/>
    <w:rsid w:val="00954C6E"/>
    <w:rsid w:val="00956F45"/>
    <w:rsid w:val="00961936"/>
    <w:rsid w:val="009667AF"/>
    <w:rsid w:val="00966BFF"/>
    <w:rsid w:val="00977D77"/>
    <w:rsid w:val="0098797B"/>
    <w:rsid w:val="00993D39"/>
    <w:rsid w:val="009963E1"/>
    <w:rsid w:val="00996A4E"/>
    <w:rsid w:val="009A0E61"/>
    <w:rsid w:val="009A2F33"/>
    <w:rsid w:val="009A32F8"/>
    <w:rsid w:val="009A3922"/>
    <w:rsid w:val="009A7E2F"/>
    <w:rsid w:val="009B19B6"/>
    <w:rsid w:val="009C19E9"/>
    <w:rsid w:val="009C26EB"/>
    <w:rsid w:val="009C2F36"/>
    <w:rsid w:val="009C423B"/>
    <w:rsid w:val="009C69C4"/>
    <w:rsid w:val="009D0AC6"/>
    <w:rsid w:val="009D1B72"/>
    <w:rsid w:val="009D2378"/>
    <w:rsid w:val="009D3D48"/>
    <w:rsid w:val="009D3E91"/>
    <w:rsid w:val="009D563E"/>
    <w:rsid w:val="009E17C6"/>
    <w:rsid w:val="009E41C0"/>
    <w:rsid w:val="009F4869"/>
    <w:rsid w:val="00A0006E"/>
    <w:rsid w:val="00A00422"/>
    <w:rsid w:val="00A04AE1"/>
    <w:rsid w:val="00A106ED"/>
    <w:rsid w:val="00A13077"/>
    <w:rsid w:val="00A14EFA"/>
    <w:rsid w:val="00A15478"/>
    <w:rsid w:val="00A16332"/>
    <w:rsid w:val="00A16944"/>
    <w:rsid w:val="00A16E62"/>
    <w:rsid w:val="00A17CF5"/>
    <w:rsid w:val="00A202EC"/>
    <w:rsid w:val="00A20CD2"/>
    <w:rsid w:val="00A22240"/>
    <w:rsid w:val="00A24B2F"/>
    <w:rsid w:val="00A254C9"/>
    <w:rsid w:val="00A26B01"/>
    <w:rsid w:val="00A32D3A"/>
    <w:rsid w:val="00A3493A"/>
    <w:rsid w:val="00A3636B"/>
    <w:rsid w:val="00A37FE8"/>
    <w:rsid w:val="00A478C0"/>
    <w:rsid w:val="00A5093C"/>
    <w:rsid w:val="00A50E12"/>
    <w:rsid w:val="00A51B89"/>
    <w:rsid w:val="00A5644D"/>
    <w:rsid w:val="00A5723D"/>
    <w:rsid w:val="00A57353"/>
    <w:rsid w:val="00A644B1"/>
    <w:rsid w:val="00A6516C"/>
    <w:rsid w:val="00A660F8"/>
    <w:rsid w:val="00A663B0"/>
    <w:rsid w:val="00A7138A"/>
    <w:rsid w:val="00A7349B"/>
    <w:rsid w:val="00A77740"/>
    <w:rsid w:val="00A817E6"/>
    <w:rsid w:val="00A83C78"/>
    <w:rsid w:val="00A858B5"/>
    <w:rsid w:val="00A917CB"/>
    <w:rsid w:val="00AA0AE2"/>
    <w:rsid w:val="00AA2407"/>
    <w:rsid w:val="00AA4A89"/>
    <w:rsid w:val="00AA689F"/>
    <w:rsid w:val="00AA79CE"/>
    <w:rsid w:val="00AB090C"/>
    <w:rsid w:val="00AB217D"/>
    <w:rsid w:val="00AB4B78"/>
    <w:rsid w:val="00AB57D5"/>
    <w:rsid w:val="00AB5E30"/>
    <w:rsid w:val="00AC1309"/>
    <w:rsid w:val="00AC6579"/>
    <w:rsid w:val="00AD0605"/>
    <w:rsid w:val="00AD1A70"/>
    <w:rsid w:val="00AD3BE9"/>
    <w:rsid w:val="00AD6242"/>
    <w:rsid w:val="00AE2C7B"/>
    <w:rsid w:val="00AE2DE0"/>
    <w:rsid w:val="00AE5D7D"/>
    <w:rsid w:val="00AF26C2"/>
    <w:rsid w:val="00AF40A4"/>
    <w:rsid w:val="00AF6404"/>
    <w:rsid w:val="00AF7CE8"/>
    <w:rsid w:val="00B0267B"/>
    <w:rsid w:val="00B06208"/>
    <w:rsid w:val="00B10F17"/>
    <w:rsid w:val="00B13449"/>
    <w:rsid w:val="00B13D9F"/>
    <w:rsid w:val="00B1573C"/>
    <w:rsid w:val="00B23170"/>
    <w:rsid w:val="00B23F86"/>
    <w:rsid w:val="00B24C43"/>
    <w:rsid w:val="00B24F98"/>
    <w:rsid w:val="00B300F8"/>
    <w:rsid w:val="00B3238C"/>
    <w:rsid w:val="00B3421E"/>
    <w:rsid w:val="00B40DB6"/>
    <w:rsid w:val="00B451B0"/>
    <w:rsid w:val="00B517FC"/>
    <w:rsid w:val="00B552D7"/>
    <w:rsid w:val="00B555E6"/>
    <w:rsid w:val="00B55E2A"/>
    <w:rsid w:val="00B56E86"/>
    <w:rsid w:val="00B57F0F"/>
    <w:rsid w:val="00B60B91"/>
    <w:rsid w:val="00B615A0"/>
    <w:rsid w:val="00B63A7C"/>
    <w:rsid w:val="00B64290"/>
    <w:rsid w:val="00B67359"/>
    <w:rsid w:val="00B6787E"/>
    <w:rsid w:val="00B767C4"/>
    <w:rsid w:val="00B82610"/>
    <w:rsid w:val="00B826C1"/>
    <w:rsid w:val="00B83B37"/>
    <w:rsid w:val="00B842A0"/>
    <w:rsid w:val="00B859A9"/>
    <w:rsid w:val="00B87886"/>
    <w:rsid w:val="00B90724"/>
    <w:rsid w:val="00B91746"/>
    <w:rsid w:val="00B93FFE"/>
    <w:rsid w:val="00B97158"/>
    <w:rsid w:val="00BA096D"/>
    <w:rsid w:val="00BB07C1"/>
    <w:rsid w:val="00BB3AE7"/>
    <w:rsid w:val="00BB557F"/>
    <w:rsid w:val="00BB5A1A"/>
    <w:rsid w:val="00BB659E"/>
    <w:rsid w:val="00BB709B"/>
    <w:rsid w:val="00BC20D0"/>
    <w:rsid w:val="00BC5ACB"/>
    <w:rsid w:val="00BC7303"/>
    <w:rsid w:val="00BC7DA3"/>
    <w:rsid w:val="00BD0C42"/>
    <w:rsid w:val="00BD5085"/>
    <w:rsid w:val="00BD58BB"/>
    <w:rsid w:val="00BD6DCC"/>
    <w:rsid w:val="00BE1205"/>
    <w:rsid w:val="00BE1374"/>
    <w:rsid w:val="00BE1447"/>
    <w:rsid w:val="00BE375B"/>
    <w:rsid w:val="00BE623A"/>
    <w:rsid w:val="00BF3818"/>
    <w:rsid w:val="00BF50EF"/>
    <w:rsid w:val="00BF7476"/>
    <w:rsid w:val="00C05838"/>
    <w:rsid w:val="00C059F9"/>
    <w:rsid w:val="00C062BF"/>
    <w:rsid w:val="00C07469"/>
    <w:rsid w:val="00C12314"/>
    <w:rsid w:val="00C13F36"/>
    <w:rsid w:val="00C17465"/>
    <w:rsid w:val="00C17A9A"/>
    <w:rsid w:val="00C236C1"/>
    <w:rsid w:val="00C248B6"/>
    <w:rsid w:val="00C25D04"/>
    <w:rsid w:val="00C272F9"/>
    <w:rsid w:val="00C310D8"/>
    <w:rsid w:val="00C33E22"/>
    <w:rsid w:val="00C3516A"/>
    <w:rsid w:val="00C35E65"/>
    <w:rsid w:val="00C35EFD"/>
    <w:rsid w:val="00C37B75"/>
    <w:rsid w:val="00C40AE3"/>
    <w:rsid w:val="00C43210"/>
    <w:rsid w:val="00C46F91"/>
    <w:rsid w:val="00C55DE0"/>
    <w:rsid w:val="00C60CA5"/>
    <w:rsid w:val="00C65B01"/>
    <w:rsid w:val="00C6796D"/>
    <w:rsid w:val="00C72A20"/>
    <w:rsid w:val="00C90A77"/>
    <w:rsid w:val="00C90F45"/>
    <w:rsid w:val="00CA120A"/>
    <w:rsid w:val="00CA1726"/>
    <w:rsid w:val="00CA373D"/>
    <w:rsid w:val="00CA6790"/>
    <w:rsid w:val="00CA7D26"/>
    <w:rsid w:val="00CB3A4B"/>
    <w:rsid w:val="00CB77ED"/>
    <w:rsid w:val="00CC02B8"/>
    <w:rsid w:val="00CC05B8"/>
    <w:rsid w:val="00CC31BC"/>
    <w:rsid w:val="00CC3B6C"/>
    <w:rsid w:val="00CC5730"/>
    <w:rsid w:val="00CC788C"/>
    <w:rsid w:val="00CD0C81"/>
    <w:rsid w:val="00CD18A8"/>
    <w:rsid w:val="00CD3288"/>
    <w:rsid w:val="00CE0614"/>
    <w:rsid w:val="00CE3152"/>
    <w:rsid w:val="00CF0CCC"/>
    <w:rsid w:val="00CF1630"/>
    <w:rsid w:val="00CF58DB"/>
    <w:rsid w:val="00D052E8"/>
    <w:rsid w:val="00D079B3"/>
    <w:rsid w:val="00D07BFE"/>
    <w:rsid w:val="00D07F02"/>
    <w:rsid w:val="00D10968"/>
    <w:rsid w:val="00D14E33"/>
    <w:rsid w:val="00D174A5"/>
    <w:rsid w:val="00D202AE"/>
    <w:rsid w:val="00D231F8"/>
    <w:rsid w:val="00D27894"/>
    <w:rsid w:val="00D30A82"/>
    <w:rsid w:val="00D319F0"/>
    <w:rsid w:val="00D324A7"/>
    <w:rsid w:val="00D36206"/>
    <w:rsid w:val="00D36624"/>
    <w:rsid w:val="00D44B07"/>
    <w:rsid w:val="00D504C1"/>
    <w:rsid w:val="00D508AC"/>
    <w:rsid w:val="00D52021"/>
    <w:rsid w:val="00D54340"/>
    <w:rsid w:val="00D55201"/>
    <w:rsid w:val="00D63017"/>
    <w:rsid w:val="00D637C6"/>
    <w:rsid w:val="00D65A18"/>
    <w:rsid w:val="00D65D30"/>
    <w:rsid w:val="00D736C5"/>
    <w:rsid w:val="00D7464A"/>
    <w:rsid w:val="00D756B3"/>
    <w:rsid w:val="00D81591"/>
    <w:rsid w:val="00D83F94"/>
    <w:rsid w:val="00D908CB"/>
    <w:rsid w:val="00D924E3"/>
    <w:rsid w:val="00D927F8"/>
    <w:rsid w:val="00D92E17"/>
    <w:rsid w:val="00D9755D"/>
    <w:rsid w:val="00DA1A06"/>
    <w:rsid w:val="00DA256C"/>
    <w:rsid w:val="00DA3B03"/>
    <w:rsid w:val="00DA4B59"/>
    <w:rsid w:val="00DA7640"/>
    <w:rsid w:val="00DB23AF"/>
    <w:rsid w:val="00DC37D3"/>
    <w:rsid w:val="00DC652B"/>
    <w:rsid w:val="00DD5176"/>
    <w:rsid w:val="00DE43A5"/>
    <w:rsid w:val="00DF03CA"/>
    <w:rsid w:val="00DF0BD9"/>
    <w:rsid w:val="00DF22DB"/>
    <w:rsid w:val="00DF4181"/>
    <w:rsid w:val="00DF4EEA"/>
    <w:rsid w:val="00DF5277"/>
    <w:rsid w:val="00DF5579"/>
    <w:rsid w:val="00DF64E4"/>
    <w:rsid w:val="00DF78E3"/>
    <w:rsid w:val="00E0161C"/>
    <w:rsid w:val="00E04789"/>
    <w:rsid w:val="00E04896"/>
    <w:rsid w:val="00E05977"/>
    <w:rsid w:val="00E05FB4"/>
    <w:rsid w:val="00E07F6C"/>
    <w:rsid w:val="00E07FAD"/>
    <w:rsid w:val="00E107CC"/>
    <w:rsid w:val="00E12209"/>
    <w:rsid w:val="00E148BA"/>
    <w:rsid w:val="00E17E8D"/>
    <w:rsid w:val="00E22F9D"/>
    <w:rsid w:val="00E23B87"/>
    <w:rsid w:val="00E25268"/>
    <w:rsid w:val="00E25E10"/>
    <w:rsid w:val="00E31AC3"/>
    <w:rsid w:val="00E31D91"/>
    <w:rsid w:val="00E329F5"/>
    <w:rsid w:val="00E3318F"/>
    <w:rsid w:val="00E366CC"/>
    <w:rsid w:val="00E36ED1"/>
    <w:rsid w:val="00E430C8"/>
    <w:rsid w:val="00E47925"/>
    <w:rsid w:val="00E52712"/>
    <w:rsid w:val="00E52B46"/>
    <w:rsid w:val="00E54081"/>
    <w:rsid w:val="00E54885"/>
    <w:rsid w:val="00E54DEB"/>
    <w:rsid w:val="00E56F98"/>
    <w:rsid w:val="00E57AA2"/>
    <w:rsid w:val="00E615F8"/>
    <w:rsid w:val="00E61624"/>
    <w:rsid w:val="00E66C4F"/>
    <w:rsid w:val="00E746EB"/>
    <w:rsid w:val="00E75E3B"/>
    <w:rsid w:val="00E81E96"/>
    <w:rsid w:val="00E86274"/>
    <w:rsid w:val="00E91BB8"/>
    <w:rsid w:val="00E92219"/>
    <w:rsid w:val="00E932BB"/>
    <w:rsid w:val="00E945D5"/>
    <w:rsid w:val="00E96B7B"/>
    <w:rsid w:val="00E9716E"/>
    <w:rsid w:val="00EA2285"/>
    <w:rsid w:val="00EA39BA"/>
    <w:rsid w:val="00EA3C77"/>
    <w:rsid w:val="00EB1588"/>
    <w:rsid w:val="00EB32F3"/>
    <w:rsid w:val="00EB3A59"/>
    <w:rsid w:val="00EB73B1"/>
    <w:rsid w:val="00EC31C6"/>
    <w:rsid w:val="00ED0C9D"/>
    <w:rsid w:val="00ED7025"/>
    <w:rsid w:val="00ED7350"/>
    <w:rsid w:val="00ED7743"/>
    <w:rsid w:val="00EE5374"/>
    <w:rsid w:val="00EE53A6"/>
    <w:rsid w:val="00EE5BF9"/>
    <w:rsid w:val="00EE75B9"/>
    <w:rsid w:val="00EF0E9D"/>
    <w:rsid w:val="00EF2CC2"/>
    <w:rsid w:val="00EF441E"/>
    <w:rsid w:val="00EF4488"/>
    <w:rsid w:val="00EF4F25"/>
    <w:rsid w:val="00EF77FC"/>
    <w:rsid w:val="00F00521"/>
    <w:rsid w:val="00F029DB"/>
    <w:rsid w:val="00F06027"/>
    <w:rsid w:val="00F06E32"/>
    <w:rsid w:val="00F071BA"/>
    <w:rsid w:val="00F1177D"/>
    <w:rsid w:val="00F134A9"/>
    <w:rsid w:val="00F146F3"/>
    <w:rsid w:val="00F14980"/>
    <w:rsid w:val="00F1739E"/>
    <w:rsid w:val="00F23D04"/>
    <w:rsid w:val="00F242E3"/>
    <w:rsid w:val="00F2784D"/>
    <w:rsid w:val="00F31C85"/>
    <w:rsid w:val="00F35954"/>
    <w:rsid w:val="00F3639D"/>
    <w:rsid w:val="00F41339"/>
    <w:rsid w:val="00F432B8"/>
    <w:rsid w:val="00F45DEF"/>
    <w:rsid w:val="00F51580"/>
    <w:rsid w:val="00F54D73"/>
    <w:rsid w:val="00F60468"/>
    <w:rsid w:val="00F628D2"/>
    <w:rsid w:val="00F642AF"/>
    <w:rsid w:val="00F6728F"/>
    <w:rsid w:val="00F72D83"/>
    <w:rsid w:val="00F735A7"/>
    <w:rsid w:val="00F73948"/>
    <w:rsid w:val="00F74740"/>
    <w:rsid w:val="00F81716"/>
    <w:rsid w:val="00F83D87"/>
    <w:rsid w:val="00F84945"/>
    <w:rsid w:val="00F86412"/>
    <w:rsid w:val="00F92B19"/>
    <w:rsid w:val="00FA026E"/>
    <w:rsid w:val="00FA2429"/>
    <w:rsid w:val="00FA25AF"/>
    <w:rsid w:val="00FA2C0D"/>
    <w:rsid w:val="00FA4749"/>
    <w:rsid w:val="00FA4904"/>
    <w:rsid w:val="00FA66A8"/>
    <w:rsid w:val="00FA7E77"/>
    <w:rsid w:val="00FB6719"/>
    <w:rsid w:val="00FB6C34"/>
    <w:rsid w:val="00FC4F8B"/>
    <w:rsid w:val="00FD2297"/>
    <w:rsid w:val="00FD7A2D"/>
    <w:rsid w:val="00FD7CD7"/>
    <w:rsid w:val="00FE3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PlaceholderText">
    <w:name w:val="Placeholder Text"/>
    <w:basedOn w:val="DefaultParagraphFont"/>
    <w:uiPriority w:val="99"/>
    <w:semiHidden/>
    <w:rsid w:val="000409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099862">
      <w:bodyDiv w:val="1"/>
      <w:marLeft w:val="0"/>
      <w:marRight w:val="0"/>
      <w:marTop w:val="0"/>
      <w:marBottom w:val="0"/>
      <w:divBdr>
        <w:top w:val="none" w:sz="0" w:space="0" w:color="auto"/>
        <w:left w:val="none" w:sz="0" w:space="0" w:color="auto"/>
        <w:bottom w:val="none" w:sz="0" w:space="0" w:color="auto"/>
        <w:right w:val="none" w:sz="0" w:space="0" w:color="auto"/>
      </w:divBdr>
      <w:divsChild>
        <w:div w:id="1591694276">
          <w:marLeft w:val="0"/>
          <w:marRight w:val="0"/>
          <w:marTop w:val="0"/>
          <w:marBottom w:val="0"/>
          <w:divBdr>
            <w:top w:val="none" w:sz="0" w:space="0" w:color="auto"/>
            <w:left w:val="none" w:sz="0" w:space="0" w:color="auto"/>
            <w:bottom w:val="none" w:sz="0" w:space="0" w:color="auto"/>
            <w:right w:val="none" w:sz="0" w:space="0" w:color="auto"/>
          </w:divBdr>
        </w:div>
      </w:divsChild>
    </w:div>
    <w:div w:id="13938486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Relationship Id="rId28"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8.tiff"/><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55</TotalTime>
  <Pages>17</Pages>
  <Words>14072</Words>
  <Characters>8021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172</cp:revision>
  <cp:lastPrinted>2021-06-22T18:10:00Z</cp:lastPrinted>
  <dcterms:created xsi:type="dcterms:W3CDTF">2021-08-02T22:54:00Z</dcterms:created>
  <dcterms:modified xsi:type="dcterms:W3CDTF">2021-08-05T00:09:00Z</dcterms:modified>
</cp:coreProperties>
</file>